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ajorHAnsi" w:hAnsiTheme="majorHAnsi" w:cstheme="majorHAnsi"/>
        </w:rPr>
        <w:id w:val="-263231457"/>
        <w:docPartObj>
          <w:docPartGallery w:val="Cover Pages"/>
          <w:docPartUnique/>
        </w:docPartObj>
      </w:sdtPr>
      <w:sdtEndPr>
        <w:rPr>
          <w:lang w:val="en-US"/>
        </w:rPr>
      </w:sdtEndPr>
      <w:sdtContent>
        <w:p w14:paraId="3CAF1EEB" w14:textId="13F34344" w:rsidR="00CD47D1" w:rsidRPr="002D307B" w:rsidRDefault="00CD47D1">
          <w:pPr>
            <w:rPr>
              <w:rFonts w:asciiTheme="majorHAnsi" w:hAnsiTheme="majorHAnsi" w:cstheme="majorHAnsi"/>
            </w:rPr>
          </w:pPr>
          <w:r w:rsidRPr="002D307B">
            <w:rPr>
              <w:rFonts w:asciiTheme="majorHAnsi" w:hAnsiTheme="majorHAnsi" w:cstheme="majorHAnsi"/>
              <w:noProof/>
            </w:rPr>
            <w:drawing>
              <wp:anchor distT="0" distB="0" distL="114300" distR="114300" simplePos="0" relativeHeight="251663360" behindDoc="1" locked="0" layoutInCell="1" allowOverlap="1" wp14:anchorId="728AB425" wp14:editId="76684ECF">
                <wp:simplePos x="0" y="0"/>
                <wp:positionH relativeFrom="margin">
                  <wp:align>right</wp:align>
                </wp:positionH>
                <wp:positionV relativeFrom="paragraph">
                  <wp:posOffset>466725</wp:posOffset>
                </wp:positionV>
                <wp:extent cx="5733415" cy="2293366"/>
                <wp:effectExtent l="0" t="0" r="635" b="0"/>
                <wp:wrapTight wrapText="bothSides">
                  <wp:wrapPolygon edited="0">
                    <wp:start x="0" y="0"/>
                    <wp:lineTo x="0" y="21355"/>
                    <wp:lineTo x="21531" y="21355"/>
                    <wp:lineTo x="21531" y="0"/>
                    <wp:lineTo x="0" y="0"/>
                  </wp:wrapPolygon>
                </wp:wrapTight>
                <wp:docPr id="11" name="Picture 11" descr="https://digitaltansvar.dk/wp-content/uploads/2019/04/dp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igitaltansvar.dk/wp-content/uploads/2019/04/dpu.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3415" cy="2293366"/>
                        </a:xfrm>
                        <a:prstGeom prst="rect">
                          <a:avLst/>
                        </a:prstGeom>
                        <a:noFill/>
                        <a:ln>
                          <a:noFill/>
                        </a:ln>
                      </pic:spPr>
                    </pic:pic>
                  </a:graphicData>
                </a:graphic>
              </wp:anchor>
            </w:drawing>
          </w:r>
          <w:r w:rsidRPr="002D307B">
            <w:rPr>
              <w:rFonts w:asciiTheme="majorHAnsi" w:hAnsiTheme="majorHAnsi" w:cstheme="majorHAnsi"/>
              <w:noProof/>
            </w:rPr>
            <mc:AlternateContent>
              <mc:Choice Requires="wpg">
                <w:drawing>
                  <wp:anchor distT="0" distB="0" distL="114300" distR="114300" simplePos="0" relativeHeight="251662336" behindDoc="0" locked="0" layoutInCell="1" allowOverlap="1" wp14:anchorId="2541E71A" wp14:editId="0107CB9B">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0A1DA0D2"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sidRPr="002D307B">
            <w:rPr>
              <w:rFonts w:asciiTheme="majorHAnsi" w:hAnsiTheme="majorHAnsi" w:cstheme="majorHAnsi"/>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FA4C62" w:rsidRPr="00CD47D1" w:rsidRDefault="00FA4C62"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Jens Chr. Skous Vej 2,</w:t>
                                    </w:r>
                                    <w:r w:rsidRPr="00CD47D1">
                                      <w:rPr>
                                        <w:rFonts w:eastAsia="Times New Roman" w:cstheme="majorHAnsi"/>
                                        <w:sz w:val="24"/>
                                        <w:szCs w:val="24"/>
                                      </w:rPr>
                                      <w:br/>
                                      <w:t>8000 Aarhus, Denmark</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FA4C62" w:rsidRPr="00CD47D1" w:rsidRDefault="00FA4C62"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Jens Chr. Skous Vej 2,</w:t>
                              </w:r>
                              <w:r w:rsidRPr="00CD47D1">
                                <w:rPr>
                                  <w:rFonts w:eastAsia="Times New Roman" w:cstheme="majorHAnsi"/>
                                  <w:sz w:val="24"/>
                                  <w:szCs w:val="24"/>
                                </w:rPr>
                                <w:br/>
                                <w:t>8000 Aarhus, Denmark</w:t>
                              </w:r>
                            </w:p>
                          </w:sdtContent>
                        </w:sdt>
                      </w:txbxContent>
                    </v:textbox>
                    <w10:wrap type="square" anchorx="page" anchory="page"/>
                  </v:shape>
                </w:pict>
              </mc:Fallback>
            </mc:AlternateContent>
          </w:r>
          <w:r w:rsidRPr="002D307B">
            <w:rPr>
              <w:rFonts w:asciiTheme="majorHAnsi" w:hAnsiTheme="majorHAnsi" w:cstheme="majorHAnsi"/>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47AB9E7E" w:rsidR="00FA4C62" w:rsidRPr="00CD47D1" w:rsidRDefault="00FA4C62">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FA4C62" w:rsidRPr="00CB1021" w:rsidRDefault="00FA4C62">
                                <w:pPr>
                                  <w:jc w:val="right"/>
                                  <w:rPr>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38093FD" w14:textId="47AB9E7E" w:rsidR="00FA4C62" w:rsidRPr="00CD47D1" w:rsidRDefault="00FA4C62">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FA4C62" w:rsidRPr="00CB1021" w:rsidRDefault="00FA4C62">
                          <w:pPr>
                            <w:jc w:val="right"/>
                            <w:rPr>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Pr="002D307B" w:rsidRDefault="00CD47D1" w:rsidP="00CD47D1">
          <w:pPr>
            <w:rPr>
              <w:rFonts w:asciiTheme="majorHAnsi" w:hAnsiTheme="majorHAnsi" w:cstheme="majorHAnsi"/>
              <w:lang w:val="en-US"/>
            </w:rPr>
          </w:pPr>
          <w:r w:rsidRPr="002D307B">
            <w:rPr>
              <w:rFonts w:asciiTheme="majorHAnsi" w:hAnsiTheme="majorHAnsi" w:cstheme="majorHAnsi"/>
              <w:lang w:val="en-US"/>
            </w:rPr>
            <w:br w:type="page"/>
          </w:r>
        </w:p>
      </w:sdtContent>
    </w:sdt>
    <w:p w14:paraId="23D8813E" w14:textId="073D0015" w:rsidR="00690786" w:rsidRPr="002D307B" w:rsidRDefault="00690786" w:rsidP="00CD47D1">
      <w:pPr>
        <w:pStyle w:val="Title2"/>
        <w:spacing w:line="360" w:lineRule="auto"/>
        <w:jc w:val="left"/>
        <w:rPr>
          <w:rFonts w:asciiTheme="majorHAnsi" w:hAnsiTheme="majorHAnsi" w:cstheme="majorHAnsi"/>
        </w:rPr>
        <w:sectPr w:rsidR="00690786" w:rsidRPr="002D307B"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ascii="Calibri" w:eastAsia="Arial" w:hAnsi="Calibri" w:cstheme="majorHAnsi"/>
          <w:color w:val="auto"/>
          <w:sz w:val="22"/>
          <w:szCs w:val="22"/>
          <w:lang w:val="da" w:eastAsia="da-DK"/>
        </w:rPr>
        <w:id w:val="261414387"/>
        <w:docPartObj>
          <w:docPartGallery w:val="Table of Contents"/>
          <w:docPartUnique/>
        </w:docPartObj>
      </w:sdtPr>
      <w:sdtEndPr>
        <w:rPr>
          <w:b/>
          <w:bCs/>
          <w:noProof/>
        </w:rPr>
      </w:sdtEndPr>
      <w:sdtContent>
        <w:p w14:paraId="17A841DF" w14:textId="4231B3C3" w:rsidR="00B04864" w:rsidRPr="002D307B" w:rsidRDefault="00B04864" w:rsidP="002476CB">
          <w:pPr>
            <w:pStyle w:val="TOCHeading"/>
            <w:spacing w:line="240" w:lineRule="auto"/>
            <w:ind w:left="720" w:hanging="153"/>
            <w:rPr>
              <w:rFonts w:cstheme="majorHAnsi"/>
              <w:b/>
            </w:rPr>
          </w:pPr>
          <w:r w:rsidRPr="002D307B">
            <w:rPr>
              <w:rFonts w:cstheme="majorHAnsi"/>
            </w:rPr>
            <w:t>Contents</w:t>
          </w:r>
        </w:p>
        <w:p w14:paraId="02B86359" w14:textId="353D4D6B" w:rsidR="002476CB" w:rsidRDefault="005319FE" w:rsidP="00F21192">
          <w:pPr>
            <w:pStyle w:val="TOC1"/>
            <w:spacing w:line="240" w:lineRule="auto"/>
            <w:rPr>
              <w:rFonts w:asciiTheme="minorHAnsi" w:eastAsiaTheme="minorEastAsia" w:hAnsiTheme="minorHAnsi" w:cstheme="minorBidi"/>
              <w:b w:val="0"/>
              <w:bCs w:val="0"/>
              <w:i w:val="0"/>
              <w:iCs w:val="0"/>
              <w:sz w:val="22"/>
              <w:szCs w:val="22"/>
              <w:lang w:val="da-DK"/>
            </w:rPr>
          </w:pPr>
          <w:r w:rsidRPr="002D307B">
            <w:rPr>
              <w:caps/>
              <w:u w:val="single"/>
            </w:rPr>
            <w:fldChar w:fldCharType="begin"/>
          </w:r>
          <w:r w:rsidRPr="002D307B">
            <w:rPr>
              <w:caps/>
              <w:u w:val="single"/>
            </w:rPr>
            <w:instrText xml:space="preserve"> TOC \o "1-3" \h \z \u </w:instrText>
          </w:r>
          <w:r w:rsidRPr="002D307B">
            <w:rPr>
              <w:caps/>
              <w:u w:val="single"/>
            </w:rPr>
            <w:fldChar w:fldCharType="separate"/>
          </w:r>
          <w:hyperlink w:anchor="_Toc57619551" w:history="1">
            <w:r w:rsidR="002476CB" w:rsidRPr="00690CAD">
              <w:rPr>
                <w:rStyle w:val="Hyperlink"/>
                <w:highlight w:val="white"/>
              </w:rPr>
              <w:t>Abstract</w:t>
            </w:r>
            <w:r w:rsidR="002476CB">
              <w:rPr>
                <w:webHidden/>
              </w:rPr>
              <w:tab/>
            </w:r>
            <w:r w:rsidR="002476CB">
              <w:rPr>
                <w:webHidden/>
              </w:rPr>
              <w:fldChar w:fldCharType="begin"/>
            </w:r>
            <w:r w:rsidR="002476CB">
              <w:rPr>
                <w:webHidden/>
              </w:rPr>
              <w:instrText xml:space="preserve"> PAGEREF _Toc57619551 \h </w:instrText>
            </w:r>
            <w:r w:rsidR="002476CB">
              <w:rPr>
                <w:webHidden/>
              </w:rPr>
            </w:r>
            <w:r w:rsidR="002476CB">
              <w:rPr>
                <w:webHidden/>
              </w:rPr>
              <w:fldChar w:fldCharType="separate"/>
            </w:r>
            <w:r w:rsidR="002476CB">
              <w:rPr>
                <w:webHidden/>
              </w:rPr>
              <w:t>2</w:t>
            </w:r>
            <w:r w:rsidR="002476CB">
              <w:rPr>
                <w:webHidden/>
              </w:rPr>
              <w:fldChar w:fldCharType="end"/>
            </w:r>
          </w:hyperlink>
        </w:p>
        <w:p w14:paraId="76C7FE42" w14:textId="7C520C6E" w:rsidR="002476CB" w:rsidRDefault="002476CB" w:rsidP="00F21192">
          <w:pPr>
            <w:pStyle w:val="TOC1"/>
            <w:spacing w:line="240" w:lineRule="auto"/>
            <w:rPr>
              <w:rFonts w:asciiTheme="minorHAnsi" w:eastAsiaTheme="minorEastAsia" w:hAnsiTheme="minorHAnsi" w:cstheme="minorBidi"/>
              <w:b w:val="0"/>
              <w:bCs w:val="0"/>
              <w:i w:val="0"/>
              <w:iCs w:val="0"/>
              <w:sz w:val="22"/>
              <w:szCs w:val="22"/>
              <w:lang w:val="da-DK"/>
            </w:rPr>
          </w:pPr>
          <w:hyperlink w:anchor="_Toc57619552" w:history="1">
            <w:r w:rsidRPr="00690CAD">
              <w:rPr>
                <w:rStyle w:val="Hyperlink"/>
                <w:highlight w:val="white"/>
              </w:rPr>
              <w:t>1. Introduction</w:t>
            </w:r>
            <w:r>
              <w:rPr>
                <w:webHidden/>
              </w:rPr>
              <w:tab/>
            </w:r>
            <w:r>
              <w:rPr>
                <w:webHidden/>
              </w:rPr>
              <w:fldChar w:fldCharType="begin"/>
            </w:r>
            <w:r>
              <w:rPr>
                <w:webHidden/>
              </w:rPr>
              <w:instrText xml:space="preserve"> PAGEREF _Toc57619552 \h </w:instrText>
            </w:r>
            <w:r>
              <w:rPr>
                <w:webHidden/>
              </w:rPr>
            </w:r>
            <w:r>
              <w:rPr>
                <w:webHidden/>
              </w:rPr>
              <w:fldChar w:fldCharType="separate"/>
            </w:r>
            <w:r>
              <w:rPr>
                <w:webHidden/>
              </w:rPr>
              <w:t>2</w:t>
            </w:r>
            <w:r>
              <w:rPr>
                <w:webHidden/>
              </w:rPr>
              <w:fldChar w:fldCharType="end"/>
            </w:r>
          </w:hyperlink>
        </w:p>
        <w:p w14:paraId="71721B45" w14:textId="708A535D" w:rsidR="002476CB" w:rsidRDefault="002476CB" w:rsidP="00F21192">
          <w:pPr>
            <w:pStyle w:val="TOC2"/>
            <w:tabs>
              <w:tab w:val="right" w:leader="underscore" w:pos="9019"/>
            </w:tabs>
            <w:spacing w:line="240" w:lineRule="auto"/>
            <w:rPr>
              <w:rFonts w:eastAsiaTheme="minorEastAsia" w:cstheme="minorBidi"/>
              <w:b w:val="0"/>
              <w:bCs w:val="0"/>
              <w:noProof/>
              <w:lang w:val="da-DK"/>
            </w:rPr>
          </w:pPr>
          <w:hyperlink w:anchor="_Toc57619553" w:history="1">
            <w:r w:rsidRPr="00690CAD">
              <w:rPr>
                <w:rStyle w:val="Hyperlink"/>
                <w:rFonts w:asciiTheme="majorHAnsi" w:hAnsiTheme="majorHAnsi" w:cstheme="majorHAnsi"/>
                <w:noProof/>
                <w:highlight w:val="white"/>
                <w:lang w:val="en-US"/>
              </w:rPr>
              <w:t>1.1 Schizophrenia and biomarkers</w:t>
            </w:r>
            <w:r>
              <w:rPr>
                <w:noProof/>
                <w:webHidden/>
              </w:rPr>
              <w:tab/>
            </w:r>
            <w:r>
              <w:rPr>
                <w:noProof/>
                <w:webHidden/>
              </w:rPr>
              <w:fldChar w:fldCharType="begin"/>
            </w:r>
            <w:r>
              <w:rPr>
                <w:noProof/>
                <w:webHidden/>
              </w:rPr>
              <w:instrText xml:space="preserve"> PAGEREF _Toc57619553 \h </w:instrText>
            </w:r>
            <w:r>
              <w:rPr>
                <w:noProof/>
                <w:webHidden/>
              </w:rPr>
            </w:r>
            <w:r>
              <w:rPr>
                <w:noProof/>
                <w:webHidden/>
              </w:rPr>
              <w:fldChar w:fldCharType="separate"/>
            </w:r>
            <w:r>
              <w:rPr>
                <w:noProof/>
                <w:webHidden/>
              </w:rPr>
              <w:t>2</w:t>
            </w:r>
            <w:r>
              <w:rPr>
                <w:noProof/>
                <w:webHidden/>
              </w:rPr>
              <w:fldChar w:fldCharType="end"/>
            </w:r>
          </w:hyperlink>
        </w:p>
        <w:p w14:paraId="418D0932" w14:textId="5B58C802"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54" w:history="1">
            <w:r w:rsidRPr="00690CAD">
              <w:rPr>
                <w:rStyle w:val="Hyperlink"/>
                <w:rFonts w:asciiTheme="majorHAnsi" w:hAnsiTheme="majorHAnsi" w:cstheme="majorHAnsi"/>
                <w:noProof/>
                <w:highlight w:val="white"/>
                <w:lang w:val="en-US"/>
              </w:rPr>
              <w:t>1.1.1 Schizophrenia</w:t>
            </w:r>
            <w:r>
              <w:rPr>
                <w:noProof/>
                <w:webHidden/>
              </w:rPr>
              <w:tab/>
            </w:r>
            <w:r>
              <w:rPr>
                <w:noProof/>
                <w:webHidden/>
              </w:rPr>
              <w:fldChar w:fldCharType="begin"/>
            </w:r>
            <w:r>
              <w:rPr>
                <w:noProof/>
                <w:webHidden/>
              </w:rPr>
              <w:instrText xml:space="preserve"> PAGEREF _Toc57619554 \h </w:instrText>
            </w:r>
            <w:r>
              <w:rPr>
                <w:noProof/>
                <w:webHidden/>
              </w:rPr>
            </w:r>
            <w:r>
              <w:rPr>
                <w:noProof/>
                <w:webHidden/>
              </w:rPr>
              <w:fldChar w:fldCharType="separate"/>
            </w:r>
            <w:r>
              <w:rPr>
                <w:noProof/>
                <w:webHidden/>
              </w:rPr>
              <w:t>2</w:t>
            </w:r>
            <w:r>
              <w:rPr>
                <w:noProof/>
                <w:webHidden/>
              </w:rPr>
              <w:fldChar w:fldCharType="end"/>
            </w:r>
          </w:hyperlink>
        </w:p>
        <w:p w14:paraId="5AA6A8FE" w14:textId="58188C5E"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55" w:history="1">
            <w:r w:rsidRPr="00690CAD">
              <w:rPr>
                <w:rStyle w:val="Hyperlink"/>
                <w:rFonts w:asciiTheme="majorHAnsi" w:hAnsiTheme="majorHAnsi" w:cstheme="majorHAnsi"/>
                <w:noProof/>
                <w:highlight w:val="white"/>
                <w:lang w:val="en-US"/>
              </w:rPr>
              <w:t>1.1.2 Biomarkers and voice atypicalities</w:t>
            </w:r>
            <w:r>
              <w:rPr>
                <w:noProof/>
                <w:webHidden/>
              </w:rPr>
              <w:tab/>
            </w:r>
            <w:r>
              <w:rPr>
                <w:noProof/>
                <w:webHidden/>
              </w:rPr>
              <w:fldChar w:fldCharType="begin"/>
            </w:r>
            <w:r>
              <w:rPr>
                <w:noProof/>
                <w:webHidden/>
              </w:rPr>
              <w:instrText xml:space="preserve"> PAGEREF _Toc57619555 \h </w:instrText>
            </w:r>
            <w:r>
              <w:rPr>
                <w:noProof/>
                <w:webHidden/>
              </w:rPr>
            </w:r>
            <w:r>
              <w:rPr>
                <w:noProof/>
                <w:webHidden/>
              </w:rPr>
              <w:fldChar w:fldCharType="separate"/>
            </w:r>
            <w:r>
              <w:rPr>
                <w:noProof/>
                <w:webHidden/>
              </w:rPr>
              <w:t>2</w:t>
            </w:r>
            <w:r>
              <w:rPr>
                <w:noProof/>
                <w:webHidden/>
              </w:rPr>
              <w:fldChar w:fldCharType="end"/>
            </w:r>
          </w:hyperlink>
        </w:p>
        <w:p w14:paraId="46ADEC58" w14:textId="3793AC76" w:rsidR="002476CB" w:rsidRDefault="002476CB" w:rsidP="00F21192">
          <w:pPr>
            <w:pStyle w:val="TOC2"/>
            <w:tabs>
              <w:tab w:val="right" w:leader="underscore" w:pos="9019"/>
            </w:tabs>
            <w:spacing w:line="240" w:lineRule="auto"/>
            <w:rPr>
              <w:rFonts w:eastAsiaTheme="minorEastAsia" w:cstheme="minorBidi"/>
              <w:b w:val="0"/>
              <w:bCs w:val="0"/>
              <w:noProof/>
              <w:lang w:val="da-DK"/>
            </w:rPr>
          </w:pPr>
          <w:hyperlink w:anchor="_Toc57619556" w:history="1">
            <w:r w:rsidRPr="00690CAD">
              <w:rPr>
                <w:rStyle w:val="Hyperlink"/>
                <w:rFonts w:asciiTheme="majorHAnsi" w:hAnsiTheme="majorHAnsi" w:cstheme="majorHAnsi"/>
                <w:noProof/>
                <w:highlight w:val="white"/>
                <w:lang w:val="en-US"/>
              </w:rPr>
              <w:t>1.2 Machine learning for detection of acoustic patterns</w:t>
            </w:r>
            <w:r>
              <w:rPr>
                <w:noProof/>
                <w:webHidden/>
              </w:rPr>
              <w:tab/>
            </w:r>
            <w:r>
              <w:rPr>
                <w:noProof/>
                <w:webHidden/>
              </w:rPr>
              <w:fldChar w:fldCharType="begin"/>
            </w:r>
            <w:r>
              <w:rPr>
                <w:noProof/>
                <w:webHidden/>
              </w:rPr>
              <w:instrText xml:space="preserve"> PAGEREF _Toc57619556 \h </w:instrText>
            </w:r>
            <w:r>
              <w:rPr>
                <w:noProof/>
                <w:webHidden/>
              </w:rPr>
            </w:r>
            <w:r>
              <w:rPr>
                <w:noProof/>
                <w:webHidden/>
              </w:rPr>
              <w:fldChar w:fldCharType="separate"/>
            </w:r>
            <w:r>
              <w:rPr>
                <w:noProof/>
                <w:webHidden/>
              </w:rPr>
              <w:t>2</w:t>
            </w:r>
            <w:r>
              <w:rPr>
                <w:noProof/>
                <w:webHidden/>
              </w:rPr>
              <w:fldChar w:fldCharType="end"/>
            </w:r>
          </w:hyperlink>
        </w:p>
        <w:p w14:paraId="1950BE2B" w14:textId="672F46C5"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57" w:history="1">
            <w:r w:rsidRPr="00690CAD">
              <w:rPr>
                <w:rStyle w:val="Hyperlink"/>
                <w:rFonts w:asciiTheme="majorHAnsi" w:hAnsiTheme="majorHAnsi" w:cstheme="majorHAnsi"/>
                <w:noProof/>
                <w:highlight w:val="white"/>
                <w:lang w:val="en-US"/>
              </w:rPr>
              <w:t>1.2.1 Prospects of machine learning in classifying schizophrenia</w:t>
            </w:r>
            <w:r>
              <w:rPr>
                <w:noProof/>
                <w:webHidden/>
              </w:rPr>
              <w:tab/>
            </w:r>
            <w:r>
              <w:rPr>
                <w:noProof/>
                <w:webHidden/>
              </w:rPr>
              <w:fldChar w:fldCharType="begin"/>
            </w:r>
            <w:r>
              <w:rPr>
                <w:noProof/>
                <w:webHidden/>
              </w:rPr>
              <w:instrText xml:space="preserve"> PAGEREF _Toc57619557 \h </w:instrText>
            </w:r>
            <w:r>
              <w:rPr>
                <w:noProof/>
                <w:webHidden/>
              </w:rPr>
            </w:r>
            <w:r>
              <w:rPr>
                <w:noProof/>
                <w:webHidden/>
              </w:rPr>
              <w:fldChar w:fldCharType="separate"/>
            </w:r>
            <w:r>
              <w:rPr>
                <w:noProof/>
                <w:webHidden/>
              </w:rPr>
              <w:t>2</w:t>
            </w:r>
            <w:r>
              <w:rPr>
                <w:noProof/>
                <w:webHidden/>
              </w:rPr>
              <w:fldChar w:fldCharType="end"/>
            </w:r>
          </w:hyperlink>
        </w:p>
        <w:p w14:paraId="499C3510" w14:textId="3ED256FB"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58" w:history="1">
            <w:r w:rsidRPr="00690CAD">
              <w:rPr>
                <w:rStyle w:val="Hyperlink"/>
                <w:rFonts w:asciiTheme="majorHAnsi" w:hAnsiTheme="majorHAnsi" w:cstheme="majorHAnsi"/>
                <w:noProof/>
                <w:highlight w:val="white"/>
                <w:lang w:val="en-US"/>
              </w:rPr>
              <w:t>1.2.2 Current limitations in the literature</w:t>
            </w:r>
            <w:r>
              <w:rPr>
                <w:noProof/>
                <w:webHidden/>
              </w:rPr>
              <w:tab/>
            </w:r>
            <w:r>
              <w:rPr>
                <w:noProof/>
                <w:webHidden/>
              </w:rPr>
              <w:fldChar w:fldCharType="begin"/>
            </w:r>
            <w:r>
              <w:rPr>
                <w:noProof/>
                <w:webHidden/>
              </w:rPr>
              <w:instrText xml:space="preserve"> PAGEREF _Toc57619558 \h </w:instrText>
            </w:r>
            <w:r>
              <w:rPr>
                <w:noProof/>
                <w:webHidden/>
              </w:rPr>
            </w:r>
            <w:r>
              <w:rPr>
                <w:noProof/>
                <w:webHidden/>
              </w:rPr>
              <w:fldChar w:fldCharType="separate"/>
            </w:r>
            <w:r>
              <w:rPr>
                <w:noProof/>
                <w:webHidden/>
              </w:rPr>
              <w:t>2</w:t>
            </w:r>
            <w:r>
              <w:rPr>
                <w:noProof/>
                <w:webHidden/>
              </w:rPr>
              <w:fldChar w:fldCharType="end"/>
            </w:r>
          </w:hyperlink>
        </w:p>
        <w:p w14:paraId="08AC7E8F" w14:textId="3D0D71E6" w:rsidR="002476CB" w:rsidRDefault="002476CB" w:rsidP="00F21192">
          <w:pPr>
            <w:pStyle w:val="TOC2"/>
            <w:tabs>
              <w:tab w:val="right" w:leader="underscore" w:pos="9019"/>
            </w:tabs>
            <w:spacing w:line="240" w:lineRule="auto"/>
            <w:rPr>
              <w:rFonts w:eastAsiaTheme="minorEastAsia" w:cstheme="minorBidi"/>
              <w:b w:val="0"/>
              <w:bCs w:val="0"/>
              <w:noProof/>
              <w:lang w:val="da-DK"/>
            </w:rPr>
          </w:pPr>
          <w:hyperlink w:anchor="_Toc57619559" w:history="1">
            <w:r w:rsidRPr="00690CAD">
              <w:rPr>
                <w:rStyle w:val="Hyperlink"/>
                <w:rFonts w:asciiTheme="majorHAnsi" w:hAnsiTheme="majorHAnsi" w:cstheme="majorHAnsi"/>
                <w:noProof/>
                <w:highlight w:val="white"/>
                <w:lang w:val="en-US"/>
              </w:rPr>
              <w:t>1.3 Alleviating current limitations</w:t>
            </w:r>
            <w:r>
              <w:rPr>
                <w:noProof/>
                <w:webHidden/>
              </w:rPr>
              <w:tab/>
            </w:r>
            <w:r>
              <w:rPr>
                <w:noProof/>
                <w:webHidden/>
              </w:rPr>
              <w:fldChar w:fldCharType="begin"/>
            </w:r>
            <w:r>
              <w:rPr>
                <w:noProof/>
                <w:webHidden/>
              </w:rPr>
              <w:instrText xml:space="preserve"> PAGEREF _Toc57619559 \h </w:instrText>
            </w:r>
            <w:r>
              <w:rPr>
                <w:noProof/>
                <w:webHidden/>
              </w:rPr>
            </w:r>
            <w:r>
              <w:rPr>
                <w:noProof/>
                <w:webHidden/>
              </w:rPr>
              <w:fldChar w:fldCharType="separate"/>
            </w:r>
            <w:r>
              <w:rPr>
                <w:noProof/>
                <w:webHidden/>
              </w:rPr>
              <w:t>3</w:t>
            </w:r>
            <w:r>
              <w:rPr>
                <w:noProof/>
                <w:webHidden/>
              </w:rPr>
              <w:fldChar w:fldCharType="end"/>
            </w:r>
          </w:hyperlink>
        </w:p>
        <w:p w14:paraId="5C7FDBF6" w14:textId="4C1206E2"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60" w:history="1">
            <w:r w:rsidRPr="00690CAD">
              <w:rPr>
                <w:rStyle w:val="Hyperlink"/>
                <w:rFonts w:asciiTheme="majorHAnsi" w:hAnsiTheme="majorHAnsi" w:cstheme="majorHAnsi"/>
                <w:noProof/>
                <w:highlight w:val="white"/>
                <w:lang w:val="en-US"/>
              </w:rPr>
              <w:t>1.3.1 Through replications and conservative ML implementation</w:t>
            </w:r>
            <w:r>
              <w:rPr>
                <w:noProof/>
                <w:webHidden/>
              </w:rPr>
              <w:tab/>
            </w:r>
            <w:r>
              <w:rPr>
                <w:noProof/>
                <w:webHidden/>
              </w:rPr>
              <w:fldChar w:fldCharType="begin"/>
            </w:r>
            <w:r>
              <w:rPr>
                <w:noProof/>
                <w:webHidden/>
              </w:rPr>
              <w:instrText xml:space="preserve"> PAGEREF _Toc57619560 \h </w:instrText>
            </w:r>
            <w:r>
              <w:rPr>
                <w:noProof/>
                <w:webHidden/>
              </w:rPr>
            </w:r>
            <w:r>
              <w:rPr>
                <w:noProof/>
                <w:webHidden/>
              </w:rPr>
              <w:fldChar w:fldCharType="separate"/>
            </w:r>
            <w:r>
              <w:rPr>
                <w:noProof/>
                <w:webHidden/>
              </w:rPr>
              <w:t>3</w:t>
            </w:r>
            <w:r>
              <w:rPr>
                <w:noProof/>
                <w:webHidden/>
              </w:rPr>
              <w:fldChar w:fldCharType="end"/>
            </w:r>
          </w:hyperlink>
        </w:p>
        <w:p w14:paraId="3026460F" w14:textId="4965ECA1"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61" w:history="1">
            <w:r w:rsidRPr="00690CAD">
              <w:rPr>
                <w:rStyle w:val="Hyperlink"/>
                <w:rFonts w:asciiTheme="majorHAnsi" w:hAnsiTheme="majorHAnsi" w:cstheme="majorHAnsi"/>
                <w:noProof/>
                <w:highlight w:val="white"/>
                <w:lang w:val="en-US"/>
              </w:rPr>
              <w:t>1.3.2 A rigorous ML pipeline</w:t>
            </w:r>
            <w:r>
              <w:rPr>
                <w:noProof/>
                <w:webHidden/>
              </w:rPr>
              <w:tab/>
            </w:r>
            <w:r>
              <w:rPr>
                <w:noProof/>
                <w:webHidden/>
              </w:rPr>
              <w:fldChar w:fldCharType="begin"/>
            </w:r>
            <w:r>
              <w:rPr>
                <w:noProof/>
                <w:webHidden/>
              </w:rPr>
              <w:instrText xml:space="preserve"> PAGEREF _Toc57619561 \h </w:instrText>
            </w:r>
            <w:r>
              <w:rPr>
                <w:noProof/>
                <w:webHidden/>
              </w:rPr>
            </w:r>
            <w:r>
              <w:rPr>
                <w:noProof/>
                <w:webHidden/>
              </w:rPr>
              <w:fldChar w:fldCharType="separate"/>
            </w:r>
            <w:r>
              <w:rPr>
                <w:noProof/>
                <w:webHidden/>
              </w:rPr>
              <w:t>3</w:t>
            </w:r>
            <w:r>
              <w:rPr>
                <w:noProof/>
                <w:webHidden/>
              </w:rPr>
              <w:fldChar w:fldCharType="end"/>
            </w:r>
          </w:hyperlink>
        </w:p>
        <w:p w14:paraId="475A712F" w14:textId="000072EA"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62" w:history="1">
            <w:r w:rsidRPr="00690CAD">
              <w:rPr>
                <w:rStyle w:val="Hyperlink"/>
                <w:rFonts w:asciiTheme="majorHAnsi" w:hAnsiTheme="majorHAnsi" w:cstheme="majorHAnsi"/>
                <w:noProof/>
                <w:highlight w:val="white"/>
                <w:lang w:val="en-US"/>
              </w:rPr>
              <w:t>1.3.3 Thesis statement / short summary of purpose of paper</w:t>
            </w:r>
            <w:r>
              <w:rPr>
                <w:noProof/>
                <w:webHidden/>
              </w:rPr>
              <w:tab/>
            </w:r>
            <w:r>
              <w:rPr>
                <w:noProof/>
                <w:webHidden/>
              </w:rPr>
              <w:fldChar w:fldCharType="begin"/>
            </w:r>
            <w:r>
              <w:rPr>
                <w:noProof/>
                <w:webHidden/>
              </w:rPr>
              <w:instrText xml:space="preserve"> PAGEREF _Toc57619562 \h </w:instrText>
            </w:r>
            <w:r>
              <w:rPr>
                <w:noProof/>
                <w:webHidden/>
              </w:rPr>
            </w:r>
            <w:r>
              <w:rPr>
                <w:noProof/>
                <w:webHidden/>
              </w:rPr>
              <w:fldChar w:fldCharType="separate"/>
            </w:r>
            <w:r>
              <w:rPr>
                <w:noProof/>
                <w:webHidden/>
              </w:rPr>
              <w:t>3</w:t>
            </w:r>
            <w:r>
              <w:rPr>
                <w:noProof/>
                <w:webHidden/>
              </w:rPr>
              <w:fldChar w:fldCharType="end"/>
            </w:r>
          </w:hyperlink>
        </w:p>
        <w:p w14:paraId="73B4F9B4" w14:textId="6CE05308" w:rsidR="002476CB" w:rsidRDefault="002476CB" w:rsidP="00F21192">
          <w:pPr>
            <w:pStyle w:val="TOC1"/>
            <w:spacing w:line="240" w:lineRule="auto"/>
            <w:rPr>
              <w:rFonts w:asciiTheme="minorHAnsi" w:eastAsiaTheme="minorEastAsia" w:hAnsiTheme="minorHAnsi" w:cstheme="minorBidi"/>
              <w:b w:val="0"/>
              <w:bCs w:val="0"/>
              <w:i w:val="0"/>
              <w:iCs w:val="0"/>
              <w:sz w:val="22"/>
              <w:szCs w:val="22"/>
              <w:lang w:val="da-DK"/>
            </w:rPr>
          </w:pPr>
          <w:hyperlink w:anchor="_Toc57619563" w:history="1">
            <w:r w:rsidRPr="00690CAD">
              <w:rPr>
                <w:rStyle w:val="Hyperlink"/>
                <w:highlight w:val="white"/>
              </w:rPr>
              <w:t>2. Methods</w:t>
            </w:r>
            <w:r>
              <w:rPr>
                <w:webHidden/>
              </w:rPr>
              <w:tab/>
            </w:r>
            <w:r>
              <w:rPr>
                <w:webHidden/>
              </w:rPr>
              <w:fldChar w:fldCharType="begin"/>
            </w:r>
            <w:r>
              <w:rPr>
                <w:webHidden/>
              </w:rPr>
              <w:instrText xml:space="preserve"> PAGEREF _Toc57619563 \h </w:instrText>
            </w:r>
            <w:r>
              <w:rPr>
                <w:webHidden/>
              </w:rPr>
            </w:r>
            <w:r>
              <w:rPr>
                <w:webHidden/>
              </w:rPr>
              <w:fldChar w:fldCharType="separate"/>
            </w:r>
            <w:r>
              <w:rPr>
                <w:webHidden/>
              </w:rPr>
              <w:t>3</w:t>
            </w:r>
            <w:r>
              <w:rPr>
                <w:webHidden/>
              </w:rPr>
              <w:fldChar w:fldCharType="end"/>
            </w:r>
          </w:hyperlink>
        </w:p>
        <w:p w14:paraId="00DC623C" w14:textId="3A893AA2" w:rsidR="002476CB" w:rsidRDefault="002476CB" w:rsidP="00F21192">
          <w:pPr>
            <w:pStyle w:val="TOC2"/>
            <w:tabs>
              <w:tab w:val="right" w:leader="underscore" w:pos="9019"/>
            </w:tabs>
            <w:spacing w:line="240" w:lineRule="auto"/>
            <w:rPr>
              <w:rFonts w:eastAsiaTheme="minorEastAsia" w:cstheme="minorBidi"/>
              <w:b w:val="0"/>
              <w:bCs w:val="0"/>
              <w:noProof/>
              <w:lang w:val="da-DK"/>
            </w:rPr>
          </w:pPr>
          <w:hyperlink w:anchor="_Toc57619564" w:history="1">
            <w:r w:rsidRPr="00690CAD">
              <w:rPr>
                <w:rStyle w:val="Hyperlink"/>
                <w:rFonts w:asciiTheme="majorHAnsi" w:hAnsiTheme="majorHAnsi" w:cstheme="majorHAnsi"/>
                <w:noProof/>
                <w:highlight w:val="white"/>
                <w:lang w:val="en-US"/>
              </w:rPr>
              <w:t>2.1 Pipeline</w:t>
            </w:r>
            <w:r>
              <w:rPr>
                <w:noProof/>
                <w:webHidden/>
              </w:rPr>
              <w:tab/>
            </w:r>
            <w:r>
              <w:rPr>
                <w:noProof/>
                <w:webHidden/>
              </w:rPr>
              <w:fldChar w:fldCharType="begin"/>
            </w:r>
            <w:r>
              <w:rPr>
                <w:noProof/>
                <w:webHidden/>
              </w:rPr>
              <w:instrText xml:space="preserve"> PAGEREF _Toc57619564 \h </w:instrText>
            </w:r>
            <w:r>
              <w:rPr>
                <w:noProof/>
                <w:webHidden/>
              </w:rPr>
            </w:r>
            <w:r>
              <w:rPr>
                <w:noProof/>
                <w:webHidden/>
              </w:rPr>
              <w:fldChar w:fldCharType="separate"/>
            </w:r>
            <w:r>
              <w:rPr>
                <w:noProof/>
                <w:webHidden/>
              </w:rPr>
              <w:t>3</w:t>
            </w:r>
            <w:r>
              <w:rPr>
                <w:noProof/>
                <w:webHidden/>
              </w:rPr>
              <w:fldChar w:fldCharType="end"/>
            </w:r>
          </w:hyperlink>
        </w:p>
        <w:p w14:paraId="21B14462" w14:textId="41121512" w:rsidR="002476CB" w:rsidRDefault="002476CB" w:rsidP="00F21192">
          <w:pPr>
            <w:pStyle w:val="TOC2"/>
            <w:tabs>
              <w:tab w:val="right" w:leader="underscore" w:pos="9019"/>
            </w:tabs>
            <w:spacing w:line="240" w:lineRule="auto"/>
            <w:rPr>
              <w:rFonts w:eastAsiaTheme="minorEastAsia" w:cstheme="minorBidi"/>
              <w:b w:val="0"/>
              <w:bCs w:val="0"/>
              <w:noProof/>
              <w:lang w:val="da-DK"/>
            </w:rPr>
          </w:pPr>
          <w:hyperlink w:anchor="_Toc57619565" w:history="1">
            <w:r w:rsidRPr="00690CAD">
              <w:rPr>
                <w:rStyle w:val="Hyperlink"/>
                <w:rFonts w:asciiTheme="majorHAnsi" w:hAnsiTheme="majorHAnsi" w:cstheme="majorHAnsi"/>
                <w:noProof/>
                <w:highlight w:val="white"/>
                <w:lang w:val="en-US"/>
              </w:rPr>
              <w:t>2.2 Literature search and choice of replication</w:t>
            </w:r>
            <w:r>
              <w:rPr>
                <w:noProof/>
                <w:webHidden/>
              </w:rPr>
              <w:tab/>
            </w:r>
            <w:r>
              <w:rPr>
                <w:noProof/>
                <w:webHidden/>
              </w:rPr>
              <w:fldChar w:fldCharType="begin"/>
            </w:r>
            <w:r>
              <w:rPr>
                <w:noProof/>
                <w:webHidden/>
              </w:rPr>
              <w:instrText xml:space="preserve"> PAGEREF _Toc57619565 \h </w:instrText>
            </w:r>
            <w:r>
              <w:rPr>
                <w:noProof/>
                <w:webHidden/>
              </w:rPr>
            </w:r>
            <w:r>
              <w:rPr>
                <w:noProof/>
                <w:webHidden/>
              </w:rPr>
              <w:fldChar w:fldCharType="separate"/>
            </w:r>
            <w:r>
              <w:rPr>
                <w:noProof/>
                <w:webHidden/>
              </w:rPr>
              <w:t>5</w:t>
            </w:r>
            <w:r>
              <w:rPr>
                <w:noProof/>
                <w:webHidden/>
              </w:rPr>
              <w:fldChar w:fldCharType="end"/>
            </w:r>
          </w:hyperlink>
        </w:p>
        <w:p w14:paraId="28991A01" w14:textId="74140836" w:rsidR="002476CB" w:rsidRDefault="002476CB" w:rsidP="00F21192">
          <w:pPr>
            <w:pStyle w:val="TOC2"/>
            <w:tabs>
              <w:tab w:val="right" w:leader="underscore" w:pos="9019"/>
            </w:tabs>
            <w:spacing w:line="240" w:lineRule="auto"/>
            <w:rPr>
              <w:rFonts w:eastAsiaTheme="minorEastAsia" w:cstheme="minorBidi"/>
              <w:b w:val="0"/>
              <w:bCs w:val="0"/>
              <w:noProof/>
              <w:lang w:val="da-DK"/>
            </w:rPr>
          </w:pPr>
          <w:hyperlink w:anchor="_Toc57619566" w:history="1">
            <w:r w:rsidRPr="00690CAD">
              <w:rPr>
                <w:rStyle w:val="Hyperlink"/>
                <w:rFonts w:asciiTheme="majorHAnsi" w:hAnsiTheme="majorHAnsi" w:cstheme="majorHAnsi"/>
                <w:noProof/>
                <w:highlight w:val="white"/>
                <w:lang w:val="en-US"/>
              </w:rPr>
              <w:t>2.3 Data</w:t>
            </w:r>
            <w:r>
              <w:rPr>
                <w:noProof/>
                <w:webHidden/>
              </w:rPr>
              <w:tab/>
            </w:r>
            <w:r>
              <w:rPr>
                <w:noProof/>
                <w:webHidden/>
              </w:rPr>
              <w:fldChar w:fldCharType="begin"/>
            </w:r>
            <w:r>
              <w:rPr>
                <w:noProof/>
                <w:webHidden/>
              </w:rPr>
              <w:instrText xml:space="preserve"> PAGEREF _Toc57619566 \h </w:instrText>
            </w:r>
            <w:r>
              <w:rPr>
                <w:noProof/>
                <w:webHidden/>
              </w:rPr>
            </w:r>
            <w:r>
              <w:rPr>
                <w:noProof/>
                <w:webHidden/>
              </w:rPr>
              <w:fldChar w:fldCharType="separate"/>
            </w:r>
            <w:r>
              <w:rPr>
                <w:noProof/>
                <w:webHidden/>
              </w:rPr>
              <w:t>6</w:t>
            </w:r>
            <w:r>
              <w:rPr>
                <w:noProof/>
                <w:webHidden/>
              </w:rPr>
              <w:fldChar w:fldCharType="end"/>
            </w:r>
          </w:hyperlink>
        </w:p>
        <w:p w14:paraId="14875266" w14:textId="0AAD068E"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67" w:history="1">
            <w:r w:rsidRPr="00690CAD">
              <w:rPr>
                <w:rStyle w:val="Hyperlink"/>
                <w:rFonts w:asciiTheme="majorHAnsi" w:hAnsiTheme="majorHAnsi" w:cstheme="majorHAnsi"/>
                <w:noProof/>
                <w:highlight w:val="white"/>
                <w:lang w:val="en-US"/>
              </w:rPr>
              <w:t>2.3.1 Data sources</w:t>
            </w:r>
            <w:r>
              <w:rPr>
                <w:noProof/>
                <w:webHidden/>
              </w:rPr>
              <w:tab/>
            </w:r>
            <w:r>
              <w:rPr>
                <w:noProof/>
                <w:webHidden/>
              </w:rPr>
              <w:fldChar w:fldCharType="begin"/>
            </w:r>
            <w:r>
              <w:rPr>
                <w:noProof/>
                <w:webHidden/>
              </w:rPr>
              <w:instrText xml:space="preserve"> PAGEREF _Toc57619567 \h </w:instrText>
            </w:r>
            <w:r>
              <w:rPr>
                <w:noProof/>
                <w:webHidden/>
              </w:rPr>
            </w:r>
            <w:r>
              <w:rPr>
                <w:noProof/>
                <w:webHidden/>
              </w:rPr>
              <w:fldChar w:fldCharType="separate"/>
            </w:r>
            <w:r>
              <w:rPr>
                <w:noProof/>
                <w:webHidden/>
              </w:rPr>
              <w:t>6</w:t>
            </w:r>
            <w:r>
              <w:rPr>
                <w:noProof/>
                <w:webHidden/>
              </w:rPr>
              <w:fldChar w:fldCharType="end"/>
            </w:r>
          </w:hyperlink>
        </w:p>
        <w:p w14:paraId="2670CD77" w14:textId="20824445"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68" w:history="1">
            <w:r w:rsidRPr="00690CAD">
              <w:rPr>
                <w:rStyle w:val="Hyperlink"/>
                <w:rFonts w:asciiTheme="majorHAnsi" w:hAnsiTheme="majorHAnsi" w:cstheme="majorHAnsi"/>
                <w:noProof/>
                <w:highlight w:val="white"/>
                <w:lang w:val="en-US"/>
              </w:rPr>
              <w:t>2.3.2 Participants</w:t>
            </w:r>
            <w:r>
              <w:rPr>
                <w:noProof/>
                <w:webHidden/>
              </w:rPr>
              <w:tab/>
            </w:r>
            <w:r>
              <w:rPr>
                <w:noProof/>
                <w:webHidden/>
              </w:rPr>
              <w:fldChar w:fldCharType="begin"/>
            </w:r>
            <w:r>
              <w:rPr>
                <w:noProof/>
                <w:webHidden/>
              </w:rPr>
              <w:instrText xml:space="preserve"> PAGEREF _Toc57619568 \h </w:instrText>
            </w:r>
            <w:r>
              <w:rPr>
                <w:noProof/>
                <w:webHidden/>
              </w:rPr>
            </w:r>
            <w:r>
              <w:rPr>
                <w:noProof/>
                <w:webHidden/>
              </w:rPr>
              <w:fldChar w:fldCharType="separate"/>
            </w:r>
            <w:r>
              <w:rPr>
                <w:noProof/>
                <w:webHidden/>
              </w:rPr>
              <w:t>6</w:t>
            </w:r>
            <w:r>
              <w:rPr>
                <w:noProof/>
                <w:webHidden/>
              </w:rPr>
              <w:fldChar w:fldCharType="end"/>
            </w:r>
          </w:hyperlink>
        </w:p>
        <w:p w14:paraId="5087051D" w14:textId="47F23D97"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69" w:history="1">
            <w:r w:rsidRPr="00690CAD">
              <w:rPr>
                <w:rStyle w:val="Hyperlink"/>
                <w:rFonts w:asciiTheme="majorHAnsi" w:hAnsiTheme="majorHAnsi" w:cstheme="majorHAnsi"/>
                <w:noProof/>
                <w:highlight w:val="white"/>
                <w:lang w:val="en-US"/>
              </w:rPr>
              <w:t>2.3.2 Procedure/task</w:t>
            </w:r>
            <w:r>
              <w:rPr>
                <w:noProof/>
                <w:webHidden/>
              </w:rPr>
              <w:tab/>
            </w:r>
            <w:r>
              <w:rPr>
                <w:noProof/>
                <w:webHidden/>
              </w:rPr>
              <w:fldChar w:fldCharType="begin"/>
            </w:r>
            <w:r>
              <w:rPr>
                <w:noProof/>
                <w:webHidden/>
              </w:rPr>
              <w:instrText xml:space="preserve"> PAGEREF _Toc57619569 \h </w:instrText>
            </w:r>
            <w:r>
              <w:rPr>
                <w:noProof/>
                <w:webHidden/>
              </w:rPr>
            </w:r>
            <w:r>
              <w:rPr>
                <w:noProof/>
                <w:webHidden/>
              </w:rPr>
              <w:fldChar w:fldCharType="separate"/>
            </w:r>
            <w:r>
              <w:rPr>
                <w:noProof/>
                <w:webHidden/>
              </w:rPr>
              <w:t>7</w:t>
            </w:r>
            <w:r>
              <w:rPr>
                <w:noProof/>
                <w:webHidden/>
              </w:rPr>
              <w:fldChar w:fldCharType="end"/>
            </w:r>
          </w:hyperlink>
        </w:p>
        <w:p w14:paraId="66DC188A" w14:textId="26DBE425" w:rsidR="002476CB" w:rsidRDefault="002476CB" w:rsidP="00F21192">
          <w:pPr>
            <w:pStyle w:val="TOC2"/>
            <w:tabs>
              <w:tab w:val="right" w:leader="underscore" w:pos="9019"/>
            </w:tabs>
            <w:spacing w:line="240" w:lineRule="auto"/>
            <w:rPr>
              <w:rFonts w:eastAsiaTheme="minorEastAsia" w:cstheme="minorBidi"/>
              <w:b w:val="0"/>
              <w:bCs w:val="0"/>
              <w:noProof/>
              <w:lang w:val="da-DK"/>
            </w:rPr>
          </w:pPr>
          <w:hyperlink w:anchor="_Toc57619570" w:history="1">
            <w:r w:rsidRPr="00690CAD">
              <w:rPr>
                <w:rStyle w:val="Hyperlink"/>
                <w:rFonts w:asciiTheme="majorHAnsi" w:hAnsiTheme="majorHAnsi" w:cstheme="majorHAnsi"/>
                <w:noProof/>
                <w:highlight w:val="white"/>
                <w:lang w:val="en-US"/>
              </w:rPr>
              <w:t>2.4 Preprocessing</w:t>
            </w:r>
            <w:r>
              <w:rPr>
                <w:noProof/>
                <w:webHidden/>
              </w:rPr>
              <w:tab/>
            </w:r>
            <w:r>
              <w:rPr>
                <w:noProof/>
                <w:webHidden/>
              </w:rPr>
              <w:fldChar w:fldCharType="begin"/>
            </w:r>
            <w:r>
              <w:rPr>
                <w:noProof/>
                <w:webHidden/>
              </w:rPr>
              <w:instrText xml:space="preserve"> PAGEREF _Toc57619570 \h </w:instrText>
            </w:r>
            <w:r>
              <w:rPr>
                <w:noProof/>
                <w:webHidden/>
              </w:rPr>
            </w:r>
            <w:r>
              <w:rPr>
                <w:noProof/>
                <w:webHidden/>
              </w:rPr>
              <w:fldChar w:fldCharType="separate"/>
            </w:r>
            <w:r>
              <w:rPr>
                <w:noProof/>
                <w:webHidden/>
              </w:rPr>
              <w:t>7</w:t>
            </w:r>
            <w:r>
              <w:rPr>
                <w:noProof/>
                <w:webHidden/>
              </w:rPr>
              <w:fldChar w:fldCharType="end"/>
            </w:r>
          </w:hyperlink>
        </w:p>
        <w:p w14:paraId="24A656FA" w14:textId="6532B8B9"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71" w:history="1">
            <w:r w:rsidRPr="00690CAD">
              <w:rPr>
                <w:rStyle w:val="Hyperlink"/>
                <w:rFonts w:asciiTheme="majorHAnsi" w:hAnsiTheme="majorHAnsi" w:cstheme="majorHAnsi"/>
                <w:noProof/>
                <w:highlight w:val="white"/>
                <w:lang w:val="en-US"/>
              </w:rPr>
              <w:t>2.4.1 Cleaning of audio files</w:t>
            </w:r>
            <w:r>
              <w:rPr>
                <w:noProof/>
                <w:webHidden/>
              </w:rPr>
              <w:tab/>
            </w:r>
            <w:r>
              <w:rPr>
                <w:noProof/>
                <w:webHidden/>
              </w:rPr>
              <w:fldChar w:fldCharType="begin"/>
            </w:r>
            <w:r>
              <w:rPr>
                <w:noProof/>
                <w:webHidden/>
              </w:rPr>
              <w:instrText xml:space="preserve"> PAGEREF _Toc57619571 \h </w:instrText>
            </w:r>
            <w:r>
              <w:rPr>
                <w:noProof/>
                <w:webHidden/>
              </w:rPr>
            </w:r>
            <w:r>
              <w:rPr>
                <w:noProof/>
                <w:webHidden/>
              </w:rPr>
              <w:fldChar w:fldCharType="separate"/>
            </w:r>
            <w:r>
              <w:rPr>
                <w:noProof/>
                <w:webHidden/>
              </w:rPr>
              <w:t>7</w:t>
            </w:r>
            <w:r>
              <w:rPr>
                <w:noProof/>
                <w:webHidden/>
              </w:rPr>
              <w:fldChar w:fldCharType="end"/>
            </w:r>
          </w:hyperlink>
        </w:p>
        <w:p w14:paraId="1C637D6E" w14:textId="557A01E1"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72" w:history="1">
            <w:r w:rsidRPr="00690CAD">
              <w:rPr>
                <w:rStyle w:val="Hyperlink"/>
                <w:rFonts w:asciiTheme="majorHAnsi" w:hAnsiTheme="majorHAnsi" w:cstheme="majorHAnsi"/>
                <w:noProof/>
                <w:highlight w:val="white"/>
                <w:lang w:val="en-US"/>
              </w:rPr>
              <w:t>2.4.2 Feature extraction from audio files</w:t>
            </w:r>
            <w:r>
              <w:rPr>
                <w:noProof/>
                <w:webHidden/>
              </w:rPr>
              <w:tab/>
            </w:r>
            <w:r>
              <w:rPr>
                <w:noProof/>
                <w:webHidden/>
              </w:rPr>
              <w:fldChar w:fldCharType="begin"/>
            </w:r>
            <w:r>
              <w:rPr>
                <w:noProof/>
                <w:webHidden/>
              </w:rPr>
              <w:instrText xml:space="preserve"> PAGEREF _Toc57619572 \h </w:instrText>
            </w:r>
            <w:r>
              <w:rPr>
                <w:noProof/>
                <w:webHidden/>
              </w:rPr>
            </w:r>
            <w:r>
              <w:rPr>
                <w:noProof/>
                <w:webHidden/>
              </w:rPr>
              <w:fldChar w:fldCharType="separate"/>
            </w:r>
            <w:r>
              <w:rPr>
                <w:noProof/>
                <w:webHidden/>
              </w:rPr>
              <w:t>7</w:t>
            </w:r>
            <w:r>
              <w:rPr>
                <w:noProof/>
                <w:webHidden/>
              </w:rPr>
              <w:fldChar w:fldCharType="end"/>
            </w:r>
          </w:hyperlink>
        </w:p>
        <w:p w14:paraId="2FCF98D0" w14:textId="7D13A6BF"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73" w:history="1">
            <w:r w:rsidRPr="00690CAD">
              <w:rPr>
                <w:rStyle w:val="Hyperlink"/>
                <w:rFonts w:asciiTheme="majorHAnsi" w:hAnsiTheme="majorHAnsi" w:cstheme="majorHAnsi"/>
                <w:noProof/>
                <w:highlight w:val="white"/>
                <w:lang w:val="en-US"/>
              </w:rPr>
              <w:t>2.4.3 Partitioning</w:t>
            </w:r>
            <w:r>
              <w:rPr>
                <w:noProof/>
                <w:webHidden/>
              </w:rPr>
              <w:tab/>
            </w:r>
            <w:r>
              <w:rPr>
                <w:noProof/>
                <w:webHidden/>
              </w:rPr>
              <w:fldChar w:fldCharType="begin"/>
            </w:r>
            <w:r>
              <w:rPr>
                <w:noProof/>
                <w:webHidden/>
              </w:rPr>
              <w:instrText xml:space="preserve"> PAGEREF _Toc57619573 \h </w:instrText>
            </w:r>
            <w:r>
              <w:rPr>
                <w:noProof/>
                <w:webHidden/>
              </w:rPr>
            </w:r>
            <w:r>
              <w:rPr>
                <w:noProof/>
                <w:webHidden/>
              </w:rPr>
              <w:fldChar w:fldCharType="separate"/>
            </w:r>
            <w:r>
              <w:rPr>
                <w:noProof/>
                <w:webHidden/>
              </w:rPr>
              <w:t>8</w:t>
            </w:r>
            <w:r>
              <w:rPr>
                <w:noProof/>
                <w:webHidden/>
              </w:rPr>
              <w:fldChar w:fldCharType="end"/>
            </w:r>
          </w:hyperlink>
        </w:p>
        <w:p w14:paraId="4A2631B6" w14:textId="62FCB120"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74" w:history="1">
            <w:r w:rsidRPr="00690CAD">
              <w:rPr>
                <w:rStyle w:val="Hyperlink"/>
                <w:rFonts w:asciiTheme="majorHAnsi" w:hAnsiTheme="majorHAnsi" w:cstheme="majorHAnsi"/>
                <w:noProof/>
                <w:highlight w:val="white"/>
                <w:lang w:val="en-US"/>
              </w:rPr>
              <w:t>2.4.4 Normalization</w:t>
            </w:r>
            <w:r>
              <w:rPr>
                <w:noProof/>
                <w:webHidden/>
              </w:rPr>
              <w:tab/>
            </w:r>
            <w:r>
              <w:rPr>
                <w:noProof/>
                <w:webHidden/>
              </w:rPr>
              <w:fldChar w:fldCharType="begin"/>
            </w:r>
            <w:r>
              <w:rPr>
                <w:noProof/>
                <w:webHidden/>
              </w:rPr>
              <w:instrText xml:space="preserve"> PAGEREF _Toc57619574 \h </w:instrText>
            </w:r>
            <w:r>
              <w:rPr>
                <w:noProof/>
                <w:webHidden/>
              </w:rPr>
            </w:r>
            <w:r>
              <w:rPr>
                <w:noProof/>
                <w:webHidden/>
              </w:rPr>
              <w:fldChar w:fldCharType="separate"/>
            </w:r>
            <w:r>
              <w:rPr>
                <w:noProof/>
                <w:webHidden/>
              </w:rPr>
              <w:t>8</w:t>
            </w:r>
            <w:r>
              <w:rPr>
                <w:noProof/>
                <w:webHidden/>
              </w:rPr>
              <w:fldChar w:fldCharType="end"/>
            </w:r>
          </w:hyperlink>
        </w:p>
        <w:p w14:paraId="364DFE44" w14:textId="1A81D5FA" w:rsidR="002476CB" w:rsidRDefault="002476CB" w:rsidP="00F21192">
          <w:pPr>
            <w:pStyle w:val="TOC2"/>
            <w:tabs>
              <w:tab w:val="right" w:leader="underscore" w:pos="9019"/>
            </w:tabs>
            <w:spacing w:line="240" w:lineRule="auto"/>
            <w:rPr>
              <w:rFonts w:eastAsiaTheme="minorEastAsia" w:cstheme="minorBidi"/>
              <w:b w:val="0"/>
              <w:bCs w:val="0"/>
              <w:noProof/>
              <w:lang w:val="da-DK"/>
            </w:rPr>
          </w:pPr>
          <w:hyperlink w:anchor="_Toc57619575" w:history="1">
            <w:r w:rsidRPr="00690CAD">
              <w:rPr>
                <w:rStyle w:val="Hyperlink"/>
                <w:rFonts w:asciiTheme="majorHAnsi" w:hAnsiTheme="majorHAnsi" w:cstheme="majorHAnsi"/>
                <w:noProof/>
                <w:highlight w:val="white"/>
                <w:lang w:val="en-US"/>
              </w:rPr>
              <w:t>2.5 Feature selection using LASSO</w:t>
            </w:r>
            <w:r>
              <w:rPr>
                <w:noProof/>
                <w:webHidden/>
              </w:rPr>
              <w:tab/>
            </w:r>
            <w:r>
              <w:rPr>
                <w:noProof/>
                <w:webHidden/>
              </w:rPr>
              <w:fldChar w:fldCharType="begin"/>
            </w:r>
            <w:r>
              <w:rPr>
                <w:noProof/>
                <w:webHidden/>
              </w:rPr>
              <w:instrText xml:space="preserve"> PAGEREF _Toc57619575 \h </w:instrText>
            </w:r>
            <w:r>
              <w:rPr>
                <w:noProof/>
                <w:webHidden/>
              </w:rPr>
            </w:r>
            <w:r>
              <w:rPr>
                <w:noProof/>
                <w:webHidden/>
              </w:rPr>
              <w:fldChar w:fldCharType="separate"/>
            </w:r>
            <w:r>
              <w:rPr>
                <w:noProof/>
                <w:webHidden/>
              </w:rPr>
              <w:t>9</w:t>
            </w:r>
            <w:r>
              <w:rPr>
                <w:noProof/>
                <w:webHidden/>
              </w:rPr>
              <w:fldChar w:fldCharType="end"/>
            </w:r>
          </w:hyperlink>
        </w:p>
        <w:p w14:paraId="692046CD" w14:textId="27BCC0C0"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76" w:history="1">
            <w:r w:rsidRPr="00690CAD">
              <w:rPr>
                <w:rStyle w:val="Hyperlink"/>
                <w:rFonts w:asciiTheme="majorHAnsi" w:hAnsiTheme="majorHAnsi" w:cstheme="majorHAnsi"/>
                <w:noProof/>
                <w:highlight w:val="white"/>
                <w:lang w:val="en-US"/>
              </w:rPr>
              <w:t>2.5.1 Motivation for using LASSO</w:t>
            </w:r>
            <w:r>
              <w:rPr>
                <w:noProof/>
                <w:webHidden/>
              </w:rPr>
              <w:tab/>
            </w:r>
            <w:r>
              <w:rPr>
                <w:noProof/>
                <w:webHidden/>
              </w:rPr>
              <w:fldChar w:fldCharType="begin"/>
            </w:r>
            <w:r>
              <w:rPr>
                <w:noProof/>
                <w:webHidden/>
              </w:rPr>
              <w:instrText xml:space="preserve"> PAGEREF _Toc57619576 \h </w:instrText>
            </w:r>
            <w:r>
              <w:rPr>
                <w:noProof/>
                <w:webHidden/>
              </w:rPr>
            </w:r>
            <w:r>
              <w:rPr>
                <w:noProof/>
                <w:webHidden/>
              </w:rPr>
              <w:fldChar w:fldCharType="separate"/>
            </w:r>
            <w:r>
              <w:rPr>
                <w:noProof/>
                <w:webHidden/>
              </w:rPr>
              <w:t>9</w:t>
            </w:r>
            <w:r>
              <w:rPr>
                <w:noProof/>
                <w:webHidden/>
              </w:rPr>
              <w:fldChar w:fldCharType="end"/>
            </w:r>
          </w:hyperlink>
        </w:p>
        <w:p w14:paraId="164906FC" w14:textId="46104A32"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77" w:history="1">
            <w:r w:rsidRPr="00690CAD">
              <w:rPr>
                <w:rStyle w:val="Hyperlink"/>
                <w:rFonts w:asciiTheme="majorHAnsi" w:hAnsiTheme="majorHAnsi" w:cstheme="majorHAnsi"/>
                <w:noProof/>
                <w:highlight w:val="white"/>
                <w:lang w:val="en-US"/>
              </w:rPr>
              <w:t>2.5.2 What is L2 regularization?</w:t>
            </w:r>
            <w:r>
              <w:rPr>
                <w:noProof/>
                <w:webHidden/>
              </w:rPr>
              <w:tab/>
            </w:r>
            <w:r>
              <w:rPr>
                <w:noProof/>
                <w:webHidden/>
              </w:rPr>
              <w:fldChar w:fldCharType="begin"/>
            </w:r>
            <w:r>
              <w:rPr>
                <w:noProof/>
                <w:webHidden/>
              </w:rPr>
              <w:instrText xml:space="preserve"> PAGEREF _Toc57619577 \h </w:instrText>
            </w:r>
            <w:r>
              <w:rPr>
                <w:noProof/>
                <w:webHidden/>
              </w:rPr>
            </w:r>
            <w:r>
              <w:rPr>
                <w:noProof/>
                <w:webHidden/>
              </w:rPr>
              <w:fldChar w:fldCharType="separate"/>
            </w:r>
            <w:r>
              <w:rPr>
                <w:noProof/>
                <w:webHidden/>
              </w:rPr>
              <w:t>9</w:t>
            </w:r>
            <w:r>
              <w:rPr>
                <w:noProof/>
                <w:webHidden/>
              </w:rPr>
              <w:fldChar w:fldCharType="end"/>
            </w:r>
          </w:hyperlink>
        </w:p>
        <w:p w14:paraId="0A9DA33A" w14:textId="6847359A"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78" w:history="1">
            <w:r w:rsidRPr="00690CAD">
              <w:rPr>
                <w:rStyle w:val="Hyperlink"/>
                <w:rFonts w:asciiTheme="majorHAnsi" w:hAnsiTheme="majorHAnsi" w:cstheme="majorHAnsi"/>
                <w:noProof/>
                <w:highlight w:val="white"/>
                <w:lang w:val="en-US"/>
              </w:rPr>
              <w:t>2.5.4 Feature selection</w:t>
            </w:r>
            <w:r>
              <w:rPr>
                <w:noProof/>
                <w:webHidden/>
              </w:rPr>
              <w:tab/>
            </w:r>
            <w:r>
              <w:rPr>
                <w:noProof/>
                <w:webHidden/>
              </w:rPr>
              <w:fldChar w:fldCharType="begin"/>
            </w:r>
            <w:r>
              <w:rPr>
                <w:noProof/>
                <w:webHidden/>
              </w:rPr>
              <w:instrText xml:space="preserve"> PAGEREF _Toc57619578 \h </w:instrText>
            </w:r>
            <w:r>
              <w:rPr>
                <w:noProof/>
                <w:webHidden/>
              </w:rPr>
            </w:r>
            <w:r>
              <w:rPr>
                <w:noProof/>
                <w:webHidden/>
              </w:rPr>
              <w:fldChar w:fldCharType="separate"/>
            </w:r>
            <w:r>
              <w:rPr>
                <w:noProof/>
                <w:webHidden/>
              </w:rPr>
              <w:t>10</w:t>
            </w:r>
            <w:r>
              <w:rPr>
                <w:noProof/>
                <w:webHidden/>
              </w:rPr>
              <w:fldChar w:fldCharType="end"/>
            </w:r>
          </w:hyperlink>
        </w:p>
        <w:p w14:paraId="5C8BABF4" w14:textId="5D0AA1D7" w:rsidR="002476CB" w:rsidRDefault="002476CB" w:rsidP="00F21192">
          <w:pPr>
            <w:pStyle w:val="TOC2"/>
            <w:tabs>
              <w:tab w:val="right" w:leader="underscore" w:pos="9019"/>
            </w:tabs>
            <w:spacing w:line="240" w:lineRule="auto"/>
            <w:rPr>
              <w:rFonts w:eastAsiaTheme="minorEastAsia" w:cstheme="minorBidi"/>
              <w:b w:val="0"/>
              <w:bCs w:val="0"/>
              <w:noProof/>
              <w:lang w:val="da-DK"/>
            </w:rPr>
          </w:pPr>
          <w:hyperlink w:anchor="_Toc57619579" w:history="1">
            <w:r w:rsidRPr="00690CAD">
              <w:rPr>
                <w:rStyle w:val="Hyperlink"/>
                <w:rFonts w:asciiTheme="majorHAnsi" w:hAnsiTheme="majorHAnsi" w:cstheme="majorHAnsi"/>
                <w:noProof/>
                <w:highlight w:val="white"/>
                <w:lang w:val="en-US"/>
              </w:rPr>
              <w:t>2.6 ML modeling and model tuning</w:t>
            </w:r>
            <w:r>
              <w:rPr>
                <w:noProof/>
                <w:webHidden/>
              </w:rPr>
              <w:tab/>
            </w:r>
            <w:r>
              <w:rPr>
                <w:noProof/>
                <w:webHidden/>
              </w:rPr>
              <w:fldChar w:fldCharType="begin"/>
            </w:r>
            <w:r>
              <w:rPr>
                <w:noProof/>
                <w:webHidden/>
              </w:rPr>
              <w:instrText xml:space="preserve"> PAGEREF _Toc57619579 \h </w:instrText>
            </w:r>
            <w:r>
              <w:rPr>
                <w:noProof/>
                <w:webHidden/>
              </w:rPr>
            </w:r>
            <w:r>
              <w:rPr>
                <w:noProof/>
                <w:webHidden/>
              </w:rPr>
              <w:fldChar w:fldCharType="separate"/>
            </w:r>
            <w:r>
              <w:rPr>
                <w:noProof/>
                <w:webHidden/>
              </w:rPr>
              <w:t>11</w:t>
            </w:r>
            <w:r>
              <w:rPr>
                <w:noProof/>
                <w:webHidden/>
              </w:rPr>
              <w:fldChar w:fldCharType="end"/>
            </w:r>
          </w:hyperlink>
        </w:p>
        <w:p w14:paraId="75509F35" w14:textId="3E8E9601" w:rsidR="002476CB" w:rsidRDefault="002476CB" w:rsidP="00F21192">
          <w:pPr>
            <w:pStyle w:val="TOC2"/>
            <w:tabs>
              <w:tab w:val="right" w:leader="underscore" w:pos="9019"/>
            </w:tabs>
            <w:spacing w:line="240" w:lineRule="auto"/>
            <w:rPr>
              <w:rFonts w:eastAsiaTheme="minorEastAsia" w:cstheme="minorBidi"/>
              <w:b w:val="0"/>
              <w:bCs w:val="0"/>
              <w:noProof/>
              <w:lang w:val="da-DK"/>
            </w:rPr>
          </w:pPr>
          <w:hyperlink w:anchor="_Toc57619580" w:history="1">
            <w:r w:rsidRPr="00690CAD">
              <w:rPr>
                <w:rStyle w:val="Hyperlink"/>
                <w:rFonts w:asciiTheme="majorHAnsi" w:hAnsiTheme="majorHAnsi" w:cstheme="majorHAnsi"/>
                <w:noProof/>
                <w:highlight w:val="white"/>
                <w:lang w:val="en-US"/>
              </w:rPr>
              <w:t>2.7 Evaluation metrics</w:t>
            </w:r>
            <w:r>
              <w:rPr>
                <w:noProof/>
                <w:webHidden/>
              </w:rPr>
              <w:tab/>
            </w:r>
            <w:r>
              <w:rPr>
                <w:noProof/>
                <w:webHidden/>
              </w:rPr>
              <w:fldChar w:fldCharType="begin"/>
            </w:r>
            <w:r>
              <w:rPr>
                <w:noProof/>
                <w:webHidden/>
              </w:rPr>
              <w:instrText xml:space="preserve"> PAGEREF _Toc57619580 \h </w:instrText>
            </w:r>
            <w:r>
              <w:rPr>
                <w:noProof/>
                <w:webHidden/>
              </w:rPr>
            </w:r>
            <w:r>
              <w:rPr>
                <w:noProof/>
                <w:webHidden/>
              </w:rPr>
              <w:fldChar w:fldCharType="separate"/>
            </w:r>
            <w:r>
              <w:rPr>
                <w:noProof/>
                <w:webHidden/>
              </w:rPr>
              <w:t>11</w:t>
            </w:r>
            <w:r>
              <w:rPr>
                <w:noProof/>
                <w:webHidden/>
              </w:rPr>
              <w:fldChar w:fldCharType="end"/>
            </w:r>
          </w:hyperlink>
        </w:p>
        <w:p w14:paraId="30F89FDA" w14:textId="5680B4C6" w:rsidR="002476CB" w:rsidRDefault="002476CB" w:rsidP="00F21192">
          <w:pPr>
            <w:pStyle w:val="TOC1"/>
            <w:spacing w:line="240" w:lineRule="auto"/>
            <w:rPr>
              <w:rFonts w:asciiTheme="minorHAnsi" w:eastAsiaTheme="minorEastAsia" w:hAnsiTheme="minorHAnsi" w:cstheme="minorBidi"/>
              <w:b w:val="0"/>
              <w:bCs w:val="0"/>
              <w:i w:val="0"/>
              <w:iCs w:val="0"/>
              <w:sz w:val="22"/>
              <w:szCs w:val="22"/>
              <w:lang w:val="da-DK"/>
            </w:rPr>
          </w:pPr>
          <w:hyperlink w:anchor="_Toc57619581" w:history="1">
            <w:r w:rsidRPr="00690CAD">
              <w:rPr>
                <w:rStyle w:val="Hyperlink"/>
                <w:highlight w:val="white"/>
              </w:rPr>
              <w:t>3. Results</w:t>
            </w:r>
            <w:r>
              <w:rPr>
                <w:webHidden/>
              </w:rPr>
              <w:tab/>
            </w:r>
            <w:r>
              <w:rPr>
                <w:webHidden/>
              </w:rPr>
              <w:fldChar w:fldCharType="begin"/>
            </w:r>
            <w:r>
              <w:rPr>
                <w:webHidden/>
              </w:rPr>
              <w:instrText xml:space="preserve"> PAGEREF _Toc57619581 \h </w:instrText>
            </w:r>
            <w:r>
              <w:rPr>
                <w:webHidden/>
              </w:rPr>
            </w:r>
            <w:r>
              <w:rPr>
                <w:webHidden/>
              </w:rPr>
              <w:fldChar w:fldCharType="separate"/>
            </w:r>
            <w:r>
              <w:rPr>
                <w:webHidden/>
              </w:rPr>
              <w:t>12</w:t>
            </w:r>
            <w:r>
              <w:rPr>
                <w:webHidden/>
              </w:rPr>
              <w:fldChar w:fldCharType="end"/>
            </w:r>
          </w:hyperlink>
        </w:p>
        <w:p w14:paraId="4D1941BD" w14:textId="0F07D50D" w:rsidR="002476CB" w:rsidRDefault="002476CB" w:rsidP="00F21192">
          <w:pPr>
            <w:pStyle w:val="TOC1"/>
            <w:spacing w:line="240" w:lineRule="auto"/>
            <w:rPr>
              <w:rFonts w:asciiTheme="minorHAnsi" w:eastAsiaTheme="minorEastAsia" w:hAnsiTheme="minorHAnsi" w:cstheme="minorBidi"/>
              <w:b w:val="0"/>
              <w:bCs w:val="0"/>
              <w:i w:val="0"/>
              <w:iCs w:val="0"/>
              <w:sz w:val="22"/>
              <w:szCs w:val="22"/>
              <w:lang w:val="da-DK"/>
            </w:rPr>
          </w:pPr>
          <w:hyperlink w:anchor="_Toc57619582" w:history="1">
            <w:r w:rsidRPr="00690CAD">
              <w:rPr>
                <w:rStyle w:val="Hyperlink"/>
                <w:highlight w:val="white"/>
              </w:rPr>
              <w:t>4. Discussion</w:t>
            </w:r>
            <w:r>
              <w:rPr>
                <w:webHidden/>
              </w:rPr>
              <w:tab/>
            </w:r>
            <w:r>
              <w:rPr>
                <w:webHidden/>
              </w:rPr>
              <w:fldChar w:fldCharType="begin"/>
            </w:r>
            <w:r>
              <w:rPr>
                <w:webHidden/>
              </w:rPr>
              <w:instrText xml:space="preserve"> PAGEREF _Toc57619582 \h </w:instrText>
            </w:r>
            <w:r>
              <w:rPr>
                <w:webHidden/>
              </w:rPr>
            </w:r>
            <w:r>
              <w:rPr>
                <w:webHidden/>
              </w:rPr>
              <w:fldChar w:fldCharType="separate"/>
            </w:r>
            <w:r>
              <w:rPr>
                <w:webHidden/>
              </w:rPr>
              <w:t>12</w:t>
            </w:r>
            <w:r>
              <w:rPr>
                <w:webHidden/>
              </w:rPr>
              <w:fldChar w:fldCharType="end"/>
            </w:r>
          </w:hyperlink>
        </w:p>
        <w:p w14:paraId="5CFBDDCE" w14:textId="03105F95" w:rsidR="002476CB" w:rsidRDefault="002476CB" w:rsidP="00F21192">
          <w:pPr>
            <w:pStyle w:val="TOC2"/>
            <w:tabs>
              <w:tab w:val="right" w:leader="underscore" w:pos="9019"/>
            </w:tabs>
            <w:spacing w:line="240" w:lineRule="auto"/>
            <w:rPr>
              <w:rFonts w:eastAsiaTheme="minorEastAsia" w:cstheme="minorBidi"/>
              <w:b w:val="0"/>
              <w:bCs w:val="0"/>
              <w:noProof/>
              <w:lang w:val="da-DK"/>
            </w:rPr>
          </w:pPr>
          <w:hyperlink w:anchor="_Toc57619583" w:history="1">
            <w:r w:rsidRPr="00690CAD">
              <w:rPr>
                <w:rStyle w:val="Hyperlink"/>
                <w:rFonts w:asciiTheme="majorHAnsi" w:hAnsiTheme="majorHAnsi" w:cstheme="majorHAnsi"/>
                <w:noProof/>
                <w:highlight w:val="white"/>
                <w:lang w:val="en-US"/>
              </w:rPr>
              <w:t xml:space="preserve">4.1 </w:t>
            </w:r>
            <w:r w:rsidRPr="00690CAD">
              <w:rPr>
                <w:rStyle w:val="Hyperlink"/>
                <w:rFonts w:asciiTheme="majorHAnsi" w:hAnsiTheme="majorHAnsi" w:cstheme="majorHAnsi"/>
                <w:noProof/>
                <w:lang w:val="en-US"/>
              </w:rPr>
              <w:t>Results and comparison to original study</w:t>
            </w:r>
            <w:r>
              <w:rPr>
                <w:noProof/>
                <w:webHidden/>
              </w:rPr>
              <w:tab/>
            </w:r>
            <w:r>
              <w:rPr>
                <w:noProof/>
                <w:webHidden/>
              </w:rPr>
              <w:fldChar w:fldCharType="begin"/>
            </w:r>
            <w:r>
              <w:rPr>
                <w:noProof/>
                <w:webHidden/>
              </w:rPr>
              <w:instrText xml:space="preserve"> PAGEREF _Toc57619583 \h </w:instrText>
            </w:r>
            <w:r>
              <w:rPr>
                <w:noProof/>
                <w:webHidden/>
              </w:rPr>
            </w:r>
            <w:r>
              <w:rPr>
                <w:noProof/>
                <w:webHidden/>
              </w:rPr>
              <w:fldChar w:fldCharType="separate"/>
            </w:r>
            <w:r>
              <w:rPr>
                <w:noProof/>
                <w:webHidden/>
              </w:rPr>
              <w:t>12</w:t>
            </w:r>
            <w:r>
              <w:rPr>
                <w:noProof/>
                <w:webHidden/>
              </w:rPr>
              <w:fldChar w:fldCharType="end"/>
            </w:r>
          </w:hyperlink>
        </w:p>
        <w:p w14:paraId="45790220" w14:textId="237186E6"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84" w:history="1">
            <w:r w:rsidRPr="00690CAD">
              <w:rPr>
                <w:rStyle w:val="Hyperlink"/>
                <w:rFonts w:asciiTheme="majorHAnsi" w:hAnsiTheme="majorHAnsi" w:cstheme="majorHAnsi"/>
                <w:noProof/>
                <w:highlight w:val="white"/>
                <w:lang w:val="en-US"/>
              </w:rPr>
              <w:t>4.1.1 Difference in performance</w:t>
            </w:r>
            <w:r>
              <w:rPr>
                <w:noProof/>
                <w:webHidden/>
              </w:rPr>
              <w:tab/>
            </w:r>
            <w:r>
              <w:rPr>
                <w:noProof/>
                <w:webHidden/>
              </w:rPr>
              <w:fldChar w:fldCharType="begin"/>
            </w:r>
            <w:r>
              <w:rPr>
                <w:noProof/>
                <w:webHidden/>
              </w:rPr>
              <w:instrText xml:space="preserve"> PAGEREF _Toc57619584 \h </w:instrText>
            </w:r>
            <w:r>
              <w:rPr>
                <w:noProof/>
                <w:webHidden/>
              </w:rPr>
            </w:r>
            <w:r>
              <w:rPr>
                <w:noProof/>
                <w:webHidden/>
              </w:rPr>
              <w:fldChar w:fldCharType="separate"/>
            </w:r>
            <w:r>
              <w:rPr>
                <w:noProof/>
                <w:webHidden/>
              </w:rPr>
              <w:t>12</w:t>
            </w:r>
            <w:r>
              <w:rPr>
                <w:noProof/>
                <w:webHidden/>
              </w:rPr>
              <w:fldChar w:fldCharType="end"/>
            </w:r>
          </w:hyperlink>
        </w:p>
        <w:p w14:paraId="4E535ABE" w14:textId="4C3F04BC"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85" w:history="1">
            <w:r w:rsidRPr="00690CAD">
              <w:rPr>
                <w:rStyle w:val="Hyperlink"/>
                <w:rFonts w:asciiTheme="majorHAnsi" w:hAnsiTheme="majorHAnsi" w:cstheme="majorHAnsi"/>
                <w:noProof/>
                <w:highlight w:val="white"/>
                <w:lang w:val="en-US"/>
              </w:rPr>
              <w:t>4.1.2 Difference in methods</w:t>
            </w:r>
            <w:r>
              <w:rPr>
                <w:noProof/>
                <w:webHidden/>
              </w:rPr>
              <w:tab/>
            </w:r>
            <w:r>
              <w:rPr>
                <w:noProof/>
                <w:webHidden/>
              </w:rPr>
              <w:fldChar w:fldCharType="begin"/>
            </w:r>
            <w:r>
              <w:rPr>
                <w:noProof/>
                <w:webHidden/>
              </w:rPr>
              <w:instrText xml:space="preserve"> PAGEREF _Toc57619585 \h </w:instrText>
            </w:r>
            <w:r>
              <w:rPr>
                <w:noProof/>
                <w:webHidden/>
              </w:rPr>
            </w:r>
            <w:r>
              <w:rPr>
                <w:noProof/>
                <w:webHidden/>
              </w:rPr>
              <w:fldChar w:fldCharType="separate"/>
            </w:r>
            <w:r>
              <w:rPr>
                <w:noProof/>
                <w:webHidden/>
              </w:rPr>
              <w:t>13</w:t>
            </w:r>
            <w:r>
              <w:rPr>
                <w:noProof/>
                <w:webHidden/>
              </w:rPr>
              <w:fldChar w:fldCharType="end"/>
            </w:r>
          </w:hyperlink>
        </w:p>
        <w:p w14:paraId="6ECD120C" w14:textId="39DA3B7E" w:rsidR="002476CB" w:rsidRDefault="002476CB" w:rsidP="00F21192">
          <w:pPr>
            <w:pStyle w:val="TOC2"/>
            <w:tabs>
              <w:tab w:val="right" w:leader="underscore" w:pos="9019"/>
            </w:tabs>
            <w:spacing w:line="240" w:lineRule="auto"/>
            <w:rPr>
              <w:rFonts w:eastAsiaTheme="minorEastAsia" w:cstheme="minorBidi"/>
              <w:b w:val="0"/>
              <w:bCs w:val="0"/>
              <w:noProof/>
              <w:lang w:val="da-DK"/>
            </w:rPr>
          </w:pPr>
          <w:hyperlink w:anchor="_Toc57619586" w:history="1">
            <w:r w:rsidRPr="00690CAD">
              <w:rPr>
                <w:rStyle w:val="Hyperlink"/>
                <w:rFonts w:asciiTheme="majorHAnsi" w:hAnsiTheme="majorHAnsi" w:cstheme="majorHAnsi"/>
                <w:noProof/>
                <w:highlight w:val="white"/>
                <w:lang w:val="en-US"/>
              </w:rPr>
              <w:t>4.2 Pipeline</w:t>
            </w:r>
            <w:r>
              <w:rPr>
                <w:noProof/>
                <w:webHidden/>
              </w:rPr>
              <w:tab/>
            </w:r>
            <w:r>
              <w:rPr>
                <w:noProof/>
                <w:webHidden/>
              </w:rPr>
              <w:fldChar w:fldCharType="begin"/>
            </w:r>
            <w:r>
              <w:rPr>
                <w:noProof/>
                <w:webHidden/>
              </w:rPr>
              <w:instrText xml:space="preserve"> PAGEREF _Toc57619586 \h </w:instrText>
            </w:r>
            <w:r>
              <w:rPr>
                <w:noProof/>
                <w:webHidden/>
              </w:rPr>
            </w:r>
            <w:r>
              <w:rPr>
                <w:noProof/>
                <w:webHidden/>
              </w:rPr>
              <w:fldChar w:fldCharType="separate"/>
            </w:r>
            <w:r>
              <w:rPr>
                <w:noProof/>
                <w:webHidden/>
              </w:rPr>
              <w:t>13</w:t>
            </w:r>
            <w:r>
              <w:rPr>
                <w:noProof/>
                <w:webHidden/>
              </w:rPr>
              <w:fldChar w:fldCharType="end"/>
            </w:r>
          </w:hyperlink>
        </w:p>
        <w:p w14:paraId="4C3A4D32" w14:textId="098A342B"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87" w:history="1">
            <w:r w:rsidRPr="00690CAD">
              <w:rPr>
                <w:rStyle w:val="Hyperlink"/>
                <w:rFonts w:asciiTheme="majorHAnsi" w:hAnsiTheme="majorHAnsi" w:cstheme="majorHAnsi"/>
                <w:noProof/>
                <w:highlight w:val="white"/>
                <w:lang w:val="en-US"/>
              </w:rPr>
              <w:t>4.2.1 How did an implementation of pipeline in replication work out?</w:t>
            </w:r>
            <w:r>
              <w:rPr>
                <w:noProof/>
                <w:webHidden/>
              </w:rPr>
              <w:tab/>
            </w:r>
            <w:r>
              <w:rPr>
                <w:noProof/>
                <w:webHidden/>
              </w:rPr>
              <w:fldChar w:fldCharType="begin"/>
            </w:r>
            <w:r>
              <w:rPr>
                <w:noProof/>
                <w:webHidden/>
              </w:rPr>
              <w:instrText xml:space="preserve"> PAGEREF _Toc57619587 \h </w:instrText>
            </w:r>
            <w:r>
              <w:rPr>
                <w:noProof/>
                <w:webHidden/>
              </w:rPr>
            </w:r>
            <w:r>
              <w:rPr>
                <w:noProof/>
                <w:webHidden/>
              </w:rPr>
              <w:fldChar w:fldCharType="separate"/>
            </w:r>
            <w:r>
              <w:rPr>
                <w:noProof/>
                <w:webHidden/>
              </w:rPr>
              <w:t>13</w:t>
            </w:r>
            <w:r>
              <w:rPr>
                <w:noProof/>
                <w:webHidden/>
              </w:rPr>
              <w:fldChar w:fldCharType="end"/>
            </w:r>
          </w:hyperlink>
        </w:p>
        <w:p w14:paraId="73B0544C" w14:textId="5F5C616B"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88" w:history="1">
            <w:r w:rsidRPr="00690CAD">
              <w:rPr>
                <w:rStyle w:val="Hyperlink"/>
                <w:rFonts w:asciiTheme="majorHAnsi" w:hAnsiTheme="majorHAnsi" w:cstheme="majorHAnsi"/>
                <w:noProof/>
                <w:highlight w:val="white"/>
                <w:lang w:val="en-US"/>
              </w:rPr>
              <w:t>4.2.2 Important lessons learned from conservative replication</w:t>
            </w:r>
            <w:r>
              <w:rPr>
                <w:noProof/>
                <w:webHidden/>
              </w:rPr>
              <w:tab/>
            </w:r>
            <w:r>
              <w:rPr>
                <w:noProof/>
                <w:webHidden/>
              </w:rPr>
              <w:fldChar w:fldCharType="begin"/>
            </w:r>
            <w:r>
              <w:rPr>
                <w:noProof/>
                <w:webHidden/>
              </w:rPr>
              <w:instrText xml:space="preserve"> PAGEREF _Toc57619588 \h </w:instrText>
            </w:r>
            <w:r>
              <w:rPr>
                <w:noProof/>
                <w:webHidden/>
              </w:rPr>
            </w:r>
            <w:r>
              <w:rPr>
                <w:noProof/>
                <w:webHidden/>
              </w:rPr>
              <w:fldChar w:fldCharType="separate"/>
            </w:r>
            <w:r>
              <w:rPr>
                <w:noProof/>
                <w:webHidden/>
              </w:rPr>
              <w:t>13</w:t>
            </w:r>
            <w:r>
              <w:rPr>
                <w:noProof/>
                <w:webHidden/>
              </w:rPr>
              <w:fldChar w:fldCharType="end"/>
            </w:r>
          </w:hyperlink>
        </w:p>
        <w:p w14:paraId="4E9EDF58" w14:textId="410D0B05" w:rsidR="002476CB" w:rsidRDefault="002476CB" w:rsidP="00F21192">
          <w:pPr>
            <w:pStyle w:val="TOC2"/>
            <w:tabs>
              <w:tab w:val="right" w:leader="underscore" w:pos="9019"/>
            </w:tabs>
            <w:spacing w:line="240" w:lineRule="auto"/>
            <w:rPr>
              <w:rFonts w:eastAsiaTheme="minorEastAsia" w:cstheme="minorBidi"/>
              <w:b w:val="0"/>
              <w:bCs w:val="0"/>
              <w:noProof/>
              <w:lang w:val="da-DK"/>
            </w:rPr>
          </w:pPr>
          <w:hyperlink w:anchor="_Toc57619589" w:history="1">
            <w:r w:rsidRPr="00690CAD">
              <w:rPr>
                <w:rStyle w:val="Hyperlink"/>
                <w:noProof/>
                <w:highlight w:val="white"/>
                <w:lang w:val="en-US"/>
              </w:rPr>
              <w:t>4.3 Further research</w:t>
            </w:r>
            <w:r>
              <w:rPr>
                <w:noProof/>
                <w:webHidden/>
              </w:rPr>
              <w:tab/>
            </w:r>
            <w:r>
              <w:rPr>
                <w:noProof/>
                <w:webHidden/>
              </w:rPr>
              <w:fldChar w:fldCharType="begin"/>
            </w:r>
            <w:r>
              <w:rPr>
                <w:noProof/>
                <w:webHidden/>
              </w:rPr>
              <w:instrText xml:space="preserve"> PAGEREF _Toc57619589 \h </w:instrText>
            </w:r>
            <w:r>
              <w:rPr>
                <w:noProof/>
                <w:webHidden/>
              </w:rPr>
            </w:r>
            <w:r>
              <w:rPr>
                <w:noProof/>
                <w:webHidden/>
              </w:rPr>
              <w:fldChar w:fldCharType="separate"/>
            </w:r>
            <w:r>
              <w:rPr>
                <w:noProof/>
                <w:webHidden/>
              </w:rPr>
              <w:t>13</w:t>
            </w:r>
            <w:r>
              <w:rPr>
                <w:noProof/>
                <w:webHidden/>
              </w:rPr>
              <w:fldChar w:fldCharType="end"/>
            </w:r>
          </w:hyperlink>
        </w:p>
        <w:p w14:paraId="3FEB1700" w14:textId="41788BD8"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90" w:history="1">
            <w:r w:rsidRPr="00690CAD">
              <w:rPr>
                <w:rStyle w:val="Hyperlink"/>
                <w:rFonts w:asciiTheme="majorHAnsi" w:hAnsiTheme="majorHAnsi" w:cstheme="majorHAnsi"/>
                <w:noProof/>
                <w:highlight w:val="white"/>
                <w:lang w:val="en-US"/>
              </w:rPr>
              <w:t>4.3.1 Need for a widely applicable, conservative, transparent pipeline.</w:t>
            </w:r>
            <w:r>
              <w:rPr>
                <w:noProof/>
                <w:webHidden/>
              </w:rPr>
              <w:tab/>
            </w:r>
            <w:r>
              <w:rPr>
                <w:noProof/>
                <w:webHidden/>
              </w:rPr>
              <w:fldChar w:fldCharType="begin"/>
            </w:r>
            <w:r>
              <w:rPr>
                <w:noProof/>
                <w:webHidden/>
              </w:rPr>
              <w:instrText xml:space="preserve"> PAGEREF _Toc57619590 \h </w:instrText>
            </w:r>
            <w:r>
              <w:rPr>
                <w:noProof/>
                <w:webHidden/>
              </w:rPr>
            </w:r>
            <w:r>
              <w:rPr>
                <w:noProof/>
                <w:webHidden/>
              </w:rPr>
              <w:fldChar w:fldCharType="separate"/>
            </w:r>
            <w:r>
              <w:rPr>
                <w:noProof/>
                <w:webHidden/>
              </w:rPr>
              <w:t>13</w:t>
            </w:r>
            <w:r>
              <w:rPr>
                <w:noProof/>
                <w:webHidden/>
              </w:rPr>
              <w:fldChar w:fldCharType="end"/>
            </w:r>
          </w:hyperlink>
        </w:p>
        <w:p w14:paraId="38DE2149" w14:textId="25B071AD" w:rsidR="002476CB" w:rsidRDefault="002476CB" w:rsidP="00F21192">
          <w:pPr>
            <w:pStyle w:val="TOC3"/>
            <w:tabs>
              <w:tab w:val="right" w:leader="underscore" w:pos="9019"/>
            </w:tabs>
            <w:spacing w:line="240" w:lineRule="auto"/>
            <w:rPr>
              <w:rFonts w:eastAsiaTheme="minorEastAsia" w:cstheme="minorBidi"/>
              <w:noProof/>
              <w:sz w:val="22"/>
              <w:szCs w:val="22"/>
              <w:lang w:val="da-DK"/>
            </w:rPr>
          </w:pPr>
          <w:hyperlink w:anchor="_Toc57619591" w:history="1">
            <w:r w:rsidRPr="00690CAD">
              <w:rPr>
                <w:rStyle w:val="Hyperlink"/>
                <w:rFonts w:asciiTheme="majorHAnsi" w:hAnsiTheme="majorHAnsi" w:cstheme="majorHAnsi"/>
                <w:noProof/>
                <w:highlight w:val="white"/>
                <w:lang w:val="en-US"/>
              </w:rPr>
              <w:t>4.3.2 Need for more replications and a generally more open science-based approach</w:t>
            </w:r>
            <w:r>
              <w:rPr>
                <w:noProof/>
                <w:webHidden/>
              </w:rPr>
              <w:tab/>
            </w:r>
            <w:r>
              <w:rPr>
                <w:noProof/>
                <w:webHidden/>
              </w:rPr>
              <w:fldChar w:fldCharType="begin"/>
            </w:r>
            <w:r>
              <w:rPr>
                <w:noProof/>
                <w:webHidden/>
              </w:rPr>
              <w:instrText xml:space="preserve"> PAGEREF _Toc57619591 \h </w:instrText>
            </w:r>
            <w:r>
              <w:rPr>
                <w:noProof/>
                <w:webHidden/>
              </w:rPr>
            </w:r>
            <w:r>
              <w:rPr>
                <w:noProof/>
                <w:webHidden/>
              </w:rPr>
              <w:fldChar w:fldCharType="separate"/>
            </w:r>
            <w:r>
              <w:rPr>
                <w:noProof/>
                <w:webHidden/>
              </w:rPr>
              <w:t>13</w:t>
            </w:r>
            <w:r>
              <w:rPr>
                <w:noProof/>
                <w:webHidden/>
              </w:rPr>
              <w:fldChar w:fldCharType="end"/>
            </w:r>
          </w:hyperlink>
        </w:p>
        <w:p w14:paraId="3CAFAF88" w14:textId="123F421C" w:rsidR="002476CB" w:rsidRDefault="002476CB" w:rsidP="00F21192">
          <w:pPr>
            <w:pStyle w:val="TOC1"/>
            <w:spacing w:line="240" w:lineRule="auto"/>
            <w:rPr>
              <w:rFonts w:asciiTheme="minorHAnsi" w:eastAsiaTheme="minorEastAsia" w:hAnsiTheme="minorHAnsi" w:cstheme="minorBidi"/>
              <w:b w:val="0"/>
              <w:bCs w:val="0"/>
              <w:i w:val="0"/>
              <w:iCs w:val="0"/>
              <w:sz w:val="22"/>
              <w:szCs w:val="22"/>
              <w:lang w:val="da-DK"/>
            </w:rPr>
          </w:pPr>
          <w:hyperlink w:anchor="_Toc57619592" w:history="1">
            <w:r w:rsidRPr="00690CAD">
              <w:rPr>
                <w:rStyle w:val="Hyperlink"/>
                <w:highlight w:val="white"/>
              </w:rPr>
              <w:t>5. Conclusion</w:t>
            </w:r>
            <w:r>
              <w:rPr>
                <w:webHidden/>
              </w:rPr>
              <w:tab/>
            </w:r>
            <w:r>
              <w:rPr>
                <w:webHidden/>
              </w:rPr>
              <w:fldChar w:fldCharType="begin"/>
            </w:r>
            <w:r>
              <w:rPr>
                <w:webHidden/>
              </w:rPr>
              <w:instrText xml:space="preserve"> PAGEREF _Toc57619592 \h </w:instrText>
            </w:r>
            <w:r>
              <w:rPr>
                <w:webHidden/>
              </w:rPr>
            </w:r>
            <w:r>
              <w:rPr>
                <w:webHidden/>
              </w:rPr>
              <w:fldChar w:fldCharType="separate"/>
            </w:r>
            <w:r>
              <w:rPr>
                <w:webHidden/>
              </w:rPr>
              <w:t>14</w:t>
            </w:r>
            <w:r>
              <w:rPr>
                <w:webHidden/>
              </w:rPr>
              <w:fldChar w:fldCharType="end"/>
            </w:r>
          </w:hyperlink>
        </w:p>
        <w:p w14:paraId="3AEDCF38" w14:textId="66542A59" w:rsidR="002476CB" w:rsidRDefault="002476CB" w:rsidP="00F21192">
          <w:pPr>
            <w:pStyle w:val="TOC1"/>
            <w:spacing w:line="240" w:lineRule="auto"/>
            <w:rPr>
              <w:rFonts w:asciiTheme="minorHAnsi" w:eastAsiaTheme="minorEastAsia" w:hAnsiTheme="minorHAnsi" w:cstheme="minorBidi"/>
              <w:b w:val="0"/>
              <w:bCs w:val="0"/>
              <w:i w:val="0"/>
              <w:iCs w:val="0"/>
              <w:sz w:val="22"/>
              <w:szCs w:val="22"/>
              <w:lang w:val="da-DK"/>
            </w:rPr>
          </w:pPr>
          <w:hyperlink w:anchor="_Toc57619593" w:history="1">
            <w:r w:rsidRPr="00690CAD">
              <w:rPr>
                <w:rStyle w:val="Hyperlink"/>
                <w:highlight w:val="white"/>
              </w:rPr>
              <w:t>6. Acknowledgements</w:t>
            </w:r>
            <w:r>
              <w:rPr>
                <w:webHidden/>
              </w:rPr>
              <w:tab/>
            </w:r>
            <w:r>
              <w:rPr>
                <w:webHidden/>
              </w:rPr>
              <w:fldChar w:fldCharType="begin"/>
            </w:r>
            <w:r>
              <w:rPr>
                <w:webHidden/>
              </w:rPr>
              <w:instrText xml:space="preserve"> PAGEREF _Toc57619593 \h </w:instrText>
            </w:r>
            <w:r>
              <w:rPr>
                <w:webHidden/>
              </w:rPr>
            </w:r>
            <w:r>
              <w:rPr>
                <w:webHidden/>
              </w:rPr>
              <w:fldChar w:fldCharType="separate"/>
            </w:r>
            <w:r>
              <w:rPr>
                <w:webHidden/>
              </w:rPr>
              <w:t>14</w:t>
            </w:r>
            <w:r>
              <w:rPr>
                <w:webHidden/>
              </w:rPr>
              <w:fldChar w:fldCharType="end"/>
            </w:r>
          </w:hyperlink>
        </w:p>
        <w:p w14:paraId="503376E0" w14:textId="69D44D22" w:rsidR="002476CB" w:rsidRDefault="002476CB" w:rsidP="00F21192">
          <w:pPr>
            <w:pStyle w:val="TOC1"/>
            <w:spacing w:line="240" w:lineRule="auto"/>
            <w:rPr>
              <w:rFonts w:asciiTheme="minorHAnsi" w:eastAsiaTheme="minorEastAsia" w:hAnsiTheme="minorHAnsi" w:cstheme="minorBidi"/>
              <w:b w:val="0"/>
              <w:bCs w:val="0"/>
              <w:i w:val="0"/>
              <w:iCs w:val="0"/>
              <w:sz w:val="22"/>
              <w:szCs w:val="22"/>
              <w:lang w:val="da-DK"/>
            </w:rPr>
          </w:pPr>
          <w:hyperlink w:anchor="_Toc57619594" w:history="1">
            <w:r w:rsidRPr="00690CAD">
              <w:rPr>
                <w:rStyle w:val="Hyperlink"/>
                <w:highlight w:val="white"/>
              </w:rPr>
              <w:t>7. References</w:t>
            </w:r>
            <w:r>
              <w:rPr>
                <w:webHidden/>
              </w:rPr>
              <w:tab/>
            </w:r>
            <w:r>
              <w:rPr>
                <w:webHidden/>
              </w:rPr>
              <w:fldChar w:fldCharType="begin"/>
            </w:r>
            <w:r>
              <w:rPr>
                <w:webHidden/>
              </w:rPr>
              <w:instrText xml:space="preserve"> PAGEREF _Toc57619594 \h </w:instrText>
            </w:r>
            <w:r>
              <w:rPr>
                <w:webHidden/>
              </w:rPr>
            </w:r>
            <w:r>
              <w:rPr>
                <w:webHidden/>
              </w:rPr>
              <w:fldChar w:fldCharType="separate"/>
            </w:r>
            <w:r>
              <w:rPr>
                <w:webHidden/>
              </w:rPr>
              <w:t>14</w:t>
            </w:r>
            <w:r>
              <w:rPr>
                <w:webHidden/>
              </w:rPr>
              <w:fldChar w:fldCharType="end"/>
            </w:r>
          </w:hyperlink>
        </w:p>
        <w:p w14:paraId="61645FEA" w14:textId="61CD39CD" w:rsidR="002476CB" w:rsidRDefault="002476CB" w:rsidP="00F21192">
          <w:pPr>
            <w:pStyle w:val="TOC1"/>
            <w:spacing w:line="240" w:lineRule="auto"/>
            <w:rPr>
              <w:rFonts w:asciiTheme="minorHAnsi" w:eastAsiaTheme="minorEastAsia" w:hAnsiTheme="minorHAnsi" w:cstheme="minorBidi"/>
              <w:b w:val="0"/>
              <w:bCs w:val="0"/>
              <w:i w:val="0"/>
              <w:iCs w:val="0"/>
              <w:sz w:val="22"/>
              <w:szCs w:val="22"/>
              <w:lang w:val="da-DK"/>
            </w:rPr>
          </w:pPr>
          <w:hyperlink w:anchor="_Toc57619595" w:history="1">
            <w:r w:rsidRPr="00690CAD">
              <w:rPr>
                <w:rStyle w:val="Hyperlink"/>
                <w:rFonts w:cs="Calibri"/>
                <w:highlight w:val="white"/>
              </w:rPr>
              <w:t>8. Appendix</w:t>
            </w:r>
            <w:r>
              <w:rPr>
                <w:webHidden/>
              </w:rPr>
              <w:tab/>
            </w:r>
            <w:r>
              <w:rPr>
                <w:webHidden/>
              </w:rPr>
              <w:fldChar w:fldCharType="begin"/>
            </w:r>
            <w:r>
              <w:rPr>
                <w:webHidden/>
              </w:rPr>
              <w:instrText xml:space="preserve"> PAGEREF _Toc57619595 \h </w:instrText>
            </w:r>
            <w:r>
              <w:rPr>
                <w:webHidden/>
              </w:rPr>
            </w:r>
            <w:r>
              <w:rPr>
                <w:webHidden/>
              </w:rPr>
              <w:fldChar w:fldCharType="separate"/>
            </w:r>
            <w:r>
              <w:rPr>
                <w:webHidden/>
              </w:rPr>
              <w:t>15</w:t>
            </w:r>
            <w:r>
              <w:rPr>
                <w:webHidden/>
              </w:rPr>
              <w:fldChar w:fldCharType="end"/>
            </w:r>
          </w:hyperlink>
        </w:p>
        <w:p w14:paraId="2CF3D8B6" w14:textId="01BB78B2" w:rsidR="00B04864" w:rsidRPr="002D307B" w:rsidRDefault="005319FE" w:rsidP="00F21192">
          <w:pPr>
            <w:spacing w:line="240" w:lineRule="auto"/>
            <w:ind w:left="720" w:hanging="153"/>
            <w:rPr>
              <w:rFonts w:asciiTheme="majorHAnsi" w:hAnsiTheme="majorHAnsi" w:cstheme="majorHAnsi"/>
            </w:rPr>
          </w:pPr>
          <w:r w:rsidRPr="002D307B">
            <w:rPr>
              <w:rFonts w:asciiTheme="majorHAnsi" w:hAnsiTheme="majorHAnsi" w:cstheme="majorHAnsi"/>
              <w:caps/>
              <w:sz w:val="24"/>
              <w:szCs w:val="24"/>
              <w:u w:val="single"/>
            </w:rPr>
            <w:fldChar w:fldCharType="end"/>
          </w:r>
        </w:p>
      </w:sdtContent>
    </w:sdt>
    <w:p w14:paraId="6C119ACB" w14:textId="343FD129" w:rsidR="005E7C4B" w:rsidRPr="002476CB" w:rsidRDefault="002F073B" w:rsidP="002476CB">
      <w:pPr>
        <w:ind w:firstLine="0"/>
        <w:rPr>
          <w:b/>
          <w:bCs/>
          <w:sz w:val="40"/>
          <w:szCs w:val="40"/>
          <w:highlight w:val="white"/>
          <w:lang w:val="en-US"/>
        </w:rPr>
      </w:pPr>
      <w:bookmarkStart w:id="0" w:name="_Toc57619551"/>
      <w:r w:rsidRPr="002476CB">
        <w:rPr>
          <w:b/>
          <w:bCs/>
          <w:sz w:val="40"/>
          <w:szCs w:val="40"/>
          <w:highlight w:val="white"/>
          <w:lang w:val="en-US"/>
        </w:rPr>
        <w:t>Abstract</w:t>
      </w:r>
      <w:bookmarkEnd w:id="0"/>
    </w:p>
    <w:p w14:paraId="161F38AF" w14:textId="223EBEFE" w:rsidR="00B64D69" w:rsidRDefault="00044CFF" w:rsidP="00B64D69">
      <w:pPr>
        <w:pStyle w:val="BodyText"/>
        <w:rPr>
          <w:rFonts w:ascii="Arial" w:hAnsi="Arial"/>
          <w:color w:val="000000"/>
          <w:lang w:val="en-US"/>
        </w:rPr>
      </w:pPr>
      <w:r>
        <w:rPr>
          <w:rFonts w:ascii="Arial" w:hAnsi="Arial"/>
          <w:color w:val="000000"/>
          <w:lang w:val="en-US"/>
        </w:rPr>
        <w:t>s</w:t>
      </w:r>
    </w:p>
    <w:p w14:paraId="04F21924" w14:textId="6B32C793" w:rsidR="005E7C4B" w:rsidRPr="00B64D69" w:rsidRDefault="00D44E8C" w:rsidP="00B64D69">
      <w:pPr>
        <w:pStyle w:val="BodyText"/>
        <w:rPr>
          <w:rFonts w:ascii="Arial" w:hAnsi="Arial"/>
          <w:color w:val="000000"/>
          <w:lang w:val="en-US"/>
        </w:rPr>
      </w:pPr>
      <w:r w:rsidRPr="002D307B">
        <w:rPr>
          <w:rFonts w:asciiTheme="majorHAnsi" w:eastAsia="Times New Roman" w:hAnsiTheme="majorHAnsi" w:cstheme="majorHAnsi"/>
          <w:b/>
          <w:sz w:val="28"/>
          <w:szCs w:val="28"/>
          <w:highlight w:val="white"/>
          <w:lang w:val="en-US"/>
        </w:rPr>
        <w:br/>
      </w:r>
      <w:r w:rsidR="002F073B" w:rsidRPr="002D307B">
        <w:rPr>
          <w:rFonts w:asciiTheme="majorHAnsi" w:eastAsia="Times New Roman" w:hAnsiTheme="majorHAnsi" w:cstheme="majorHAnsi"/>
          <w:b/>
          <w:sz w:val="28"/>
          <w:szCs w:val="28"/>
          <w:highlight w:val="white"/>
          <w:lang w:val="en-US"/>
        </w:rPr>
        <w:t>Keywords:</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Schizophrenia</w:t>
      </w:r>
      <w:r w:rsidR="002F073B" w:rsidRPr="002D307B">
        <w:rPr>
          <w:rFonts w:asciiTheme="majorHAnsi" w:eastAsia="Times New Roman" w:hAnsiTheme="majorHAnsi" w:cstheme="majorHAnsi"/>
          <w:highlight w:val="white"/>
          <w:lang w:val="en-US"/>
        </w:rPr>
        <w:t>,</w:t>
      </w:r>
      <w:r w:rsidR="004F435B" w:rsidRPr="004F435B">
        <w:rPr>
          <w:rFonts w:asciiTheme="majorHAnsi" w:eastAsia="Times New Roman" w:hAnsiTheme="majorHAnsi" w:cstheme="majorHAnsi"/>
          <w:highlight w:val="white"/>
          <w:lang w:val="en-US"/>
        </w:rPr>
        <w:t xml:space="preserve"> </w:t>
      </w:r>
      <w:r w:rsidR="004F435B" w:rsidRPr="002D307B">
        <w:rPr>
          <w:rFonts w:asciiTheme="majorHAnsi" w:eastAsia="Times New Roman" w:hAnsiTheme="majorHAnsi" w:cstheme="majorHAnsi"/>
          <w:highlight w:val="white"/>
          <w:lang w:val="en-US"/>
        </w:rPr>
        <w:t>Voice</w:t>
      </w:r>
      <w:r w:rsidR="004F435B">
        <w:rPr>
          <w:rFonts w:asciiTheme="majorHAnsi" w:eastAsia="Times New Roman" w:hAnsiTheme="majorHAnsi" w:cstheme="majorHAnsi"/>
          <w:highlight w:val="white"/>
          <w:lang w:val="en-US"/>
        </w:rPr>
        <w:t>,</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Machine Learning</w:t>
      </w:r>
      <w:r w:rsidR="00106BAB" w:rsidRPr="002D307B">
        <w:rPr>
          <w:rFonts w:asciiTheme="majorHAnsi" w:eastAsia="Times New Roman" w:hAnsiTheme="majorHAnsi" w:cstheme="majorHAnsi"/>
          <w:highlight w:val="white"/>
          <w:lang w:val="en-US"/>
        </w:rPr>
        <w:t>, SVM</w:t>
      </w:r>
    </w:p>
    <w:p w14:paraId="5CEAF2B3" w14:textId="131110CC" w:rsidR="002D33D3" w:rsidRPr="002D307B" w:rsidRDefault="002F073B" w:rsidP="00A35DBE">
      <w:pPr>
        <w:pStyle w:val="Heading1"/>
        <w:ind w:firstLine="0"/>
        <w:rPr>
          <w:rFonts w:asciiTheme="majorHAnsi" w:hAnsiTheme="majorHAnsi" w:cstheme="majorHAnsi"/>
          <w:highlight w:val="white"/>
          <w:lang w:val="en-US"/>
        </w:rPr>
      </w:pPr>
      <w:bookmarkStart w:id="1" w:name="_Toc57619552"/>
      <w:r w:rsidRPr="002D307B">
        <w:rPr>
          <w:rFonts w:asciiTheme="majorHAnsi" w:hAnsiTheme="majorHAnsi" w:cstheme="majorHAnsi"/>
          <w:highlight w:val="white"/>
          <w:lang w:val="en-US"/>
        </w:rPr>
        <w:t>1. Introduction</w:t>
      </w:r>
      <w:bookmarkEnd w:id="1"/>
    </w:p>
    <w:p w14:paraId="3C2A47FC" w14:textId="28837A76" w:rsidR="00104FC1" w:rsidRPr="002D307B" w:rsidRDefault="002F073B" w:rsidP="00A35DBE">
      <w:pPr>
        <w:pStyle w:val="Heading2"/>
        <w:ind w:firstLine="0"/>
        <w:rPr>
          <w:rFonts w:asciiTheme="majorHAnsi" w:hAnsiTheme="majorHAnsi" w:cstheme="majorHAnsi"/>
          <w:highlight w:val="white"/>
          <w:lang w:val="en-US"/>
        </w:rPr>
      </w:pPr>
      <w:bookmarkStart w:id="2" w:name="_Toc57619553"/>
      <w:r w:rsidRPr="002D307B">
        <w:rPr>
          <w:rFonts w:asciiTheme="majorHAnsi" w:hAnsiTheme="majorHAnsi" w:cstheme="majorHAnsi"/>
          <w:highlight w:val="white"/>
          <w:lang w:val="en-US"/>
        </w:rPr>
        <w:t xml:space="preserve">1.1 </w:t>
      </w:r>
      <w:r w:rsidR="00104FC1" w:rsidRPr="002D307B">
        <w:rPr>
          <w:rFonts w:asciiTheme="majorHAnsi" w:hAnsiTheme="majorHAnsi" w:cstheme="majorHAnsi"/>
          <w:highlight w:val="white"/>
          <w:lang w:val="en-US"/>
        </w:rPr>
        <w:t xml:space="preserve">Schizophrenia and </w:t>
      </w:r>
      <w:r w:rsidR="00C31DD4">
        <w:rPr>
          <w:rFonts w:asciiTheme="majorHAnsi" w:hAnsiTheme="majorHAnsi" w:cstheme="majorHAnsi"/>
          <w:highlight w:val="white"/>
          <w:lang w:val="en-US"/>
        </w:rPr>
        <w:t>biomarkers</w:t>
      </w:r>
      <w:bookmarkEnd w:id="2"/>
    </w:p>
    <w:p w14:paraId="415D1A75" w14:textId="671646C7" w:rsidR="002E5BB6" w:rsidRPr="002D307B" w:rsidRDefault="002E5BB6" w:rsidP="002E5BB6">
      <w:pPr>
        <w:pStyle w:val="Heading3"/>
        <w:ind w:firstLine="0"/>
        <w:rPr>
          <w:rFonts w:asciiTheme="majorHAnsi" w:hAnsiTheme="majorHAnsi" w:cstheme="majorHAnsi"/>
          <w:highlight w:val="white"/>
          <w:lang w:val="en-US"/>
        </w:rPr>
      </w:pPr>
      <w:bookmarkStart w:id="3" w:name="_Toc57619554"/>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bookmarkEnd w:id="3"/>
    </w:p>
    <w:p w14:paraId="4E5A12A5" w14:textId="4871ED8A" w:rsidR="003A45CE" w:rsidRPr="003A45CE" w:rsidRDefault="00B116BC" w:rsidP="003A45CE">
      <w:pPr>
        <w:pStyle w:val="BodyText"/>
        <w:rPr>
          <w:rFonts w:ascii="Arial" w:hAnsi="Arial"/>
          <w:color w:val="000000"/>
          <w:lang w:val="en-US"/>
        </w:rPr>
      </w:pPr>
      <w:r>
        <w:rPr>
          <w:rFonts w:ascii="Arial" w:hAnsi="Arial"/>
          <w:color w:val="000000"/>
          <w:lang w:val="en-US"/>
        </w:rPr>
        <w:t>s</w:t>
      </w:r>
    </w:p>
    <w:p w14:paraId="6DBCA060" w14:textId="55B2A34B" w:rsidR="00104FC1" w:rsidRDefault="00104FC1" w:rsidP="00A35DBE">
      <w:pPr>
        <w:pStyle w:val="Heading3"/>
        <w:ind w:firstLine="0"/>
        <w:rPr>
          <w:rFonts w:asciiTheme="majorHAnsi" w:hAnsiTheme="majorHAnsi" w:cstheme="majorHAnsi"/>
          <w:highlight w:val="white"/>
          <w:lang w:val="en-US"/>
        </w:rPr>
      </w:pPr>
      <w:bookmarkStart w:id="4" w:name="_Toc57619555"/>
      <w:r w:rsidRPr="002D307B">
        <w:rPr>
          <w:rFonts w:asciiTheme="majorHAnsi" w:hAnsiTheme="majorHAnsi" w:cstheme="majorHAnsi"/>
          <w:highlight w:val="white"/>
          <w:lang w:val="en-US"/>
        </w:rPr>
        <w:t>1.1.</w:t>
      </w:r>
      <w:r w:rsidR="003A45CE">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2E5BB6">
        <w:rPr>
          <w:rFonts w:asciiTheme="majorHAnsi" w:hAnsiTheme="majorHAnsi" w:cstheme="majorHAnsi"/>
          <w:highlight w:val="white"/>
          <w:lang w:val="en-US"/>
        </w:rPr>
        <w:t>Biomarkers and voice atypicalities</w:t>
      </w:r>
      <w:bookmarkEnd w:id="4"/>
    </w:p>
    <w:p w14:paraId="0CFC7820" w14:textId="4FE59EC0" w:rsidR="00130CAF" w:rsidRPr="002D307B" w:rsidRDefault="00B116BC" w:rsidP="00B116BC">
      <w:pPr>
        <w:rPr>
          <w:rFonts w:asciiTheme="majorHAnsi" w:eastAsia="Times New Roman" w:hAnsiTheme="majorHAnsi" w:cstheme="majorHAnsi"/>
          <w:highlight w:val="white"/>
          <w:lang w:val="en-US"/>
        </w:rPr>
      </w:pPr>
      <w:r>
        <w:rPr>
          <w:highlight w:val="white"/>
          <w:lang w:val="en-US"/>
        </w:rPr>
        <w:t>s</w:t>
      </w:r>
    </w:p>
    <w:p w14:paraId="1FDA55B7" w14:textId="77777777" w:rsidR="00130CAF" w:rsidRPr="002D307B" w:rsidRDefault="00130CAF" w:rsidP="008D3142">
      <w:pPr>
        <w:rPr>
          <w:rFonts w:asciiTheme="majorHAnsi" w:eastAsia="Times New Roman" w:hAnsiTheme="majorHAnsi" w:cstheme="majorHAnsi"/>
          <w:highlight w:val="white"/>
          <w:lang w:val="en-US"/>
        </w:rPr>
      </w:pPr>
    </w:p>
    <w:p w14:paraId="403A39BE" w14:textId="4E28CA7E" w:rsidR="007A20B4" w:rsidRPr="002D307B" w:rsidRDefault="007A20B4" w:rsidP="00A35DBE">
      <w:pPr>
        <w:pStyle w:val="Heading2"/>
        <w:ind w:firstLine="0"/>
        <w:rPr>
          <w:rFonts w:asciiTheme="majorHAnsi" w:hAnsiTheme="majorHAnsi" w:cstheme="majorHAnsi"/>
          <w:highlight w:val="white"/>
          <w:lang w:val="en-US"/>
        </w:rPr>
      </w:pPr>
      <w:bookmarkStart w:id="5" w:name="_Toc57619556"/>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727890" w:rsidRPr="002D307B">
        <w:rPr>
          <w:rFonts w:asciiTheme="majorHAnsi" w:hAnsiTheme="majorHAnsi" w:cstheme="majorHAnsi"/>
          <w:highlight w:val="white"/>
          <w:lang w:val="en-US"/>
        </w:rPr>
        <w:t>M</w:t>
      </w:r>
      <w:r w:rsidRPr="002D307B">
        <w:rPr>
          <w:rFonts w:asciiTheme="majorHAnsi" w:hAnsiTheme="majorHAnsi" w:cstheme="majorHAnsi"/>
          <w:highlight w:val="white"/>
          <w:lang w:val="en-US"/>
        </w:rPr>
        <w:t>achine learning for detection of acoustic patterns</w:t>
      </w:r>
      <w:bookmarkEnd w:id="5"/>
    </w:p>
    <w:p w14:paraId="14C60EC2" w14:textId="50DFDDF9" w:rsidR="007A20B4" w:rsidRPr="002D307B" w:rsidRDefault="007A20B4" w:rsidP="00A35DBE">
      <w:pPr>
        <w:pStyle w:val="Heading3"/>
        <w:ind w:firstLine="0"/>
        <w:rPr>
          <w:rFonts w:asciiTheme="majorHAnsi" w:hAnsiTheme="majorHAnsi" w:cstheme="majorHAnsi"/>
          <w:highlight w:val="white"/>
          <w:lang w:val="en-US"/>
        </w:rPr>
      </w:pPr>
      <w:bookmarkStart w:id="6" w:name="_Toc57619557"/>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1 </w:t>
      </w:r>
      <w:r w:rsidR="00BC3996" w:rsidRPr="002D307B">
        <w:rPr>
          <w:rFonts w:asciiTheme="majorHAnsi" w:hAnsiTheme="majorHAnsi" w:cstheme="majorHAnsi"/>
          <w:highlight w:val="white"/>
          <w:lang w:val="en-US"/>
        </w:rPr>
        <w:t>Prospects of machine learning in</w:t>
      </w:r>
      <w:r w:rsidR="00D15AE2" w:rsidRPr="002D307B">
        <w:rPr>
          <w:rFonts w:asciiTheme="majorHAnsi" w:hAnsiTheme="majorHAnsi" w:cstheme="majorHAnsi"/>
          <w:highlight w:val="white"/>
          <w:lang w:val="en-US"/>
        </w:rPr>
        <w:t xml:space="preserve"> classifying</w:t>
      </w:r>
      <w:r w:rsidR="00BC3996" w:rsidRPr="002D307B">
        <w:rPr>
          <w:rFonts w:asciiTheme="majorHAnsi" w:hAnsiTheme="majorHAnsi" w:cstheme="majorHAnsi"/>
          <w:highlight w:val="white"/>
          <w:lang w:val="en-US"/>
        </w:rPr>
        <w:t xml:space="preserve"> </w:t>
      </w:r>
      <w:r w:rsidR="00872BB0" w:rsidRPr="002D307B">
        <w:rPr>
          <w:rFonts w:asciiTheme="majorHAnsi" w:hAnsiTheme="majorHAnsi" w:cstheme="majorHAnsi"/>
          <w:highlight w:val="white"/>
          <w:lang w:val="en-US"/>
        </w:rPr>
        <w:t>schizophrenia</w:t>
      </w:r>
      <w:bookmarkEnd w:id="6"/>
    </w:p>
    <w:p w14:paraId="40F8B3FC" w14:textId="5A5F6B6D" w:rsidR="00D10564" w:rsidRPr="00D10564" w:rsidRDefault="00FD034A" w:rsidP="00D10564">
      <w:pPr>
        <w:pStyle w:val="BodyText"/>
        <w:rPr>
          <w:highlight w:val="white"/>
          <w:lang w:val="en-US"/>
        </w:rPr>
      </w:pPr>
      <w:r>
        <w:rPr>
          <w:highlight w:val="white"/>
          <w:lang w:val="en-US"/>
        </w:rPr>
        <w:t>s</w:t>
      </w:r>
    </w:p>
    <w:p w14:paraId="7AC3DD91" w14:textId="724DBABB" w:rsidR="007A20B4" w:rsidRPr="002D307B" w:rsidRDefault="007A20B4" w:rsidP="003F13D2">
      <w:pPr>
        <w:pStyle w:val="Heading3"/>
        <w:ind w:firstLine="0"/>
        <w:rPr>
          <w:rFonts w:asciiTheme="majorHAnsi" w:hAnsiTheme="majorHAnsi" w:cstheme="majorHAnsi"/>
          <w:highlight w:val="white"/>
          <w:lang w:val="en-US"/>
        </w:rPr>
      </w:pPr>
      <w:bookmarkStart w:id="7" w:name="_Toc57619558"/>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2 </w:t>
      </w:r>
      <w:r w:rsidR="00F776E7" w:rsidRPr="002D307B">
        <w:rPr>
          <w:rFonts w:asciiTheme="majorHAnsi" w:hAnsiTheme="majorHAnsi" w:cstheme="majorHAnsi"/>
          <w:highlight w:val="white"/>
          <w:lang w:val="en-US"/>
        </w:rPr>
        <w:t>Current l</w:t>
      </w:r>
      <w:r w:rsidR="00C02E4F" w:rsidRPr="002D307B">
        <w:rPr>
          <w:rFonts w:asciiTheme="majorHAnsi" w:hAnsiTheme="majorHAnsi" w:cstheme="majorHAnsi"/>
          <w:highlight w:val="white"/>
          <w:lang w:val="en-US"/>
        </w:rPr>
        <w:t>imitations in the literature</w:t>
      </w:r>
      <w:bookmarkEnd w:id="7"/>
    </w:p>
    <w:p w14:paraId="5D7A73F6" w14:textId="0651AB16" w:rsidR="00F0114A" w:rsidRPr="00FD034A" w:rsidRDefault="00FD034A" w:rsidP="00FD034A">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w:t>
      </w:r>
    </w:p>
    <w:p w14:paraId="55AABC37" w14:textId="77777777" w:rsidR="00634D26" w:rsidRPr="002D307B" w:rsidRDefault="00634D26" w:rsidP="00634D26">
      <w:pPr>
        <w:rPr>
          <w:rFonts w:asciiTheme="majorHAnsi" w:eastAsia="Times New Roman" w:hAnsiTheme="majorHAnsi" w:cstheme="majorHAnsi"/>
          <w:highlight w:val="white"/>
          <w:lang w:val="en-US"/>
        </w:rPr>
      </w:pPr>
    </w:p>
    <w:p w14:paraId="113D92D0" w14:textId="405AA4CB" w:rsidR="00ED367B" w:rsidRPr="002D307B" w:rsidRDefault="00ED367B" w:rsidP="00B03E42">
      <w:pPr>
        <w:pStyle w:val="Heading2"/>
        <w:ind w:firstLine="0"/>
        <w:rPr>
          <w:rFonts w:asciiTheme="majorHAnsi" w:hAnsiTheme="majorHAnsi" w:cstheme="majorHAnsi"/>
          <w:highlight w:val="white"/>
          <w:lang w:val="en-US"/>
        </w:rPr>
      </w:pPr>
      <w:bookmarkStart w:id="8" w:name="_Toc57619559"/>
      <w:r w:rsidRPr="002D307B">
        <w:rPr>
          <w:rFonts w:asciiTheme="majorHAnsi" w:hAnsiTheme="majorHAnsi" w:cstheme="majorHAnsi"/>
          <w:highlight w:val="white"/>
          <w:lang w:val="en-US"/>
        </w:rPr>
        <w:t xml:space="preserve">1.3 </w:t>
      </w:r>
      <w:r w:rsidR="009B3F50">
        <w:rPr>
          <w:rFonts w:asciiTheme="majorHAnsi" w:hAnsiTheme="majorHAnsi" w:cstheme="majorHAnsi"/>
          <w:highlight w:val="white"/>
          <w:lang w:val="en-US"/>
        </w:rPr>
        <w:t>Alleviating current limitations</w:t>
      </w:r>
      <w:bookmarkEnd w:id="8"/>
    </w:p>
    <w:p w14:paraId="15C1FB63" w14:textId="690CE715" w:rsidR="005E0F51" w:rsidRPr="002D307B" w:rsidRDefault="005E0F51" w:rsidP="005E0F51">
      <w:pPr>
        <w:pStyle w:val="Heading3"/>
        <w:ind w:firstLine="0"/>
        <w:rPr>
          <w:rFonts w:asciiTheme="majorHAnsi" w:hAnsiTheme="majorHAnsi" w:cstheme="majorHAnsi"/>
          <w:highlight w:val="white"/>
          <w:lang w:val="en-US"/>
        </w:rPr>
      </w:pPr>
      <w:bookmarkStart w:id="9" w:name="_Toc57619560"/>
      <w:r w:rsidRPr="002D307B">
        <w:rPr>
          <w:rFonts w:asciiTheme="majorHAnsi" w:hAnsiTheme="majorHAnsi" w:cstheme="majorHAnsi"/>
          <w:highlight w:val="white"/>
          <w:lang w:val="en-US"/>
        </w:rPr>
        <w:t xml:space="preserve">1.3.1 </w:t>
      </w:r>
      <w:r w:rsidR="000C7509">
        <w:rPr>
          <w:rFonts w:asciiTheme="majorHAnsi" w:hAnsiTheme="majorHAnsi" w:cstheme="majorHAnsi"/>
          <w:highlight w:val="white"/>
          <w:lang w:val="en-US"/>
        </w:rPr>
        <w:t>Through r</w:t>
      </w:r>
      <w:r>
        <w:rPr>
          <w:rFonts w:asciiTheme="majorHAnsi" w:hAnsiTheme="majorHAnsi" w:cstheme="majorHAnsi"/>
          <w:highlight w:val="white"/>
          <w:lang w:val="en-US"/>
        </w:rPr>
        <w:t>eplications</w:t>
      </w:r>
      <w:r w:rsidR="00D13328">
        <w:rPr>
          <w:rFonts w:asciiTheme="majorHAnsi" w:hAnsiTheme="majorHAnsi" w:cstheme="majorHAnsi"/>
          <w:highlight w:val="white"/>
          <w:lang w:val="en-US"/>
        </w:rPr>
        <w:t xml:space="preserve"> and </w:t>
      </w:r>
      <w:r w:rsidR="00B93812">
        <w:rPr>
          <w:rFonts w:asciiTheme="majorHAnsi" w:hAnsiTheme="majorHAnsi" w:cstheme="majorHAnsi"/>
          <w:highlight w:val="white"/>
          <w:lang w:val="en-US"/>
        </w:rPr>
        <w:t>conservative</w:t>
      </w:r>
      <w:r w:rsidR="00D13328">
        <w:rPr>
          <w:rFonts w:asciiTheme="majorHAnsi" w:hAnsiTheme="majorHAnsi" w:cstheme="majorHAnsi"/>
          <w:highlight w:val="white"/>
          <w:lang w:val="en-US"/>
        </w:rPr>
        <w:t xml:space="preserve"> ML implementation</w:t>
      </w:r>
      <w:bookmarkEnd w:id="9"/>
    </w:p>
    <w:p w14:paraId="2B848D9B" w14:textId="61202289" w:rsidR="009F5E0F" w:rsidRPr="008B2BCC" w:rsidRDefault="008B2BCC" w:rsidP="009F5E0F">
      <w:pPr>
        <w:pStyle w:val="BodyText"/>
        <w:rPr>
          <w:highlight w:val="white"/>
          <w:lang w:val="en-US"/>
        </w:rPr>
      </w:pPr>
      <w:r>
        <w:rPr>
          <w:highlight w:val="white"/>
          <w:lang w:val="en-US"/>
        </w:rPr>
        <w:t>s</w:t>
      </w:r>
    </w:p>
    <w:p w14:paraId="6E95E417" w14:textId="6C4A3D8D" w:rsidR="00985C1E" w:rsidRDefault="00ED367B" w:rsidP="00C67956">
      <w:pPr>
        <w:pStyle w:val="Heading3"/>
        <w:ind w:firstLine="0"/>
        <w:rPr>
          <w:rFonts w:asciiTheme="majorHAnsi" w:eastAsia="Times New Roman" w:hAnsiTheme="majorHAnsi" w:cstheme="majorHAnsi"/>
          <w:highlight w:val="white"/>
          <w:lang w:val="en-US"/>
        </w:rPr>
      </w:pPr>
      <w:bookmarkStart w:id="10" w:name="_Toc57619561"/>
      <w:r w:rsidRPr="002D307B">
        <w:rPr>
          <w:rFonts w:asciiTheme="majorHAnsi" w:hAnsiTheme="majorHAnsi" w:cstheme="majorHAnsi"/>
          <w:highlight w:val="white"/>
          <w:lang w:val="en-US"/>
        </w:rPr>
        <w:t>1.3.</w:t>
      </w:r>
      <w:r w:rsidR="00D56886">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D94226">
        <w:rPr>
          <w:rFonts w:asciiTheme="majorHAnsi" w:hAnsiTheme="majorHAnsi" w:cstheme="majorHAnsi"/>
          <w:highlight w:val="white"/>
          <w:lang w:val="en-US"/>
        </w:rPr>
        <w:t xml:space="preserve">A </w:t>
      </w:r>
      <w:r w:rsidR="005400B1">
        <w:rPr>
          <w:rFonts w:asciiTheme="majorHAnsi" w:hAnsiTheme="majorHAnsi" w:cstheme="majorHAnsi"/>
          <w:highlight w:val="white"/>
          <w:lang w:val="en-US"/>
        </w:rPr>
        <w:t>rigorous</w:t>
      </w:r>
      <w:r w:rsidR="002972B5">
        <w:rPr>
          <w:rFonts w:asciiTheme="majorHAnsi" w:hAnsiTheme="majorHAnsi" w:cstheme="majorHAnsi"/>
          <w:highlight w:val="white"/>
          <w:lang w:val="en-US"/>
        </w:rPr>
        <w:t xml:space="preserve"> ML pipeline</w:t>
      </w:r>
      <w:bookmarkEnd w:id="10"/>
      <w:r w:rsidR="002972B5">
        <w:rPr>
          <w:rFonts w:asciiTheme="majorHAnsi" w:hAnsiTheme="majorHAnsi" w:cstheme="majorHAnsi"/>
          <w:highlight w:val="white"/>
          <w:lang w:val="en-US"/>
        </w:rPr>
        <w:t xml:space="preserve"> </w:t>
      </w:r>
    </w:p>
    <w:p w14:paraId="03A9953B" w14:textId="1BCEB68D" w:rsidR="00C67956" w:rsidRPr="00C67956" w:rsidRDefault="00C67956" w:rsidP="00C67956">
      <w:pPr>
        <w:rPr>
          <w:highlight w:val="white"/>
          <w:lang w:val="en-US"/>
        </w:rPr>
      </w:pPr>
      <w:r>
        <w:rPr>
          <w:highlight w:val="white"/>
          <w:lang w:val="en-US"/>
        </w:rPr>
        <w:t>s</w:t>
      </w:r>
    </w:p>
    <w:p w14:paraId="3223B7E0" w14:textId="05D975B0" w:rsidR="00ED367B" w:rsidRDefault="00ED367B" w:rsidP="00D77125">
      <w:pPr>
        <w:pStyle w:val="Heading3"/>
        <w:ind w:firstLine="0"/>
        <w:rPr>
          <w:rFonts w:asciiTheme="majorHAnsi" w:hAnsiTheme="majorHAnsi" w:cstheme="majorHAnsi"/>
          <w:highlight w:val="white"/>
          <w:lang w:val="en-US"/>
        </w:rPr>
      </w:pPr>
      <w:bookmarkStart w:id="11" w:name="_Toc57619562"/>
      <w:r w:rsidRPr="002D307B">
        <w:rPr>
          <w:rFonts w:asciiTheme="majorHAnsi" w:hAnsiTheme="majorHAnsi" w:cstheme="majorHAnsi"/>
          <w:highlight w:val="white"/>
          <w:lang w:val="en-US"/>
        </w:rPr>
        <w:lastRenderedPageBreak/>
        <w:t>1.</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sidR="009F3D3B">
        <w:rPr>
          <w:rFonts w:asciiTheme="majorHAnsi" w:hAnsiTheme="majorHAnsi" w:cstheme="majorHAnsi"/>
          <w:highlight w:val="white"/>
          <w:lang w:val="en-US"/>
        </w:rPr>
        <w:t xml:space="preserve">Thesis statement / </w:t>
      </w:r>
      <w:r w:rsidR="00DA1D08">
        <w:rPr>
          <w:rFonts w:asciiTheme="majorHAnsi" w:hAnsiTheme="majorHAnsi" w:cstheme="majorHAnsi"/>
          <w:highlight w:val="white"/>
          <w:lang w:val="en-US"/>
        </w:rPr>
        <w:t>short summary of purpose of paper</w:t>
      </w:r>
      <w:bookmarkEnd w:id="11"/>
    </w:p>
    <w:p w14:paraId="45E6AE48" w14:textId="11728AC7" w:rsidR="00BA2C24" w:rsidRPr="002D307B" w:rsidRDefault="00825B3E" w:rsidP="00825B3E">
      <w:pPr>
        <w:rPr>
          <w:rFonts w:asciiTheme="majorHAnsi" w:eastAsia="Times New Roman" w:hAnsiTheme="majorHAnsi" w:cstheme="majorHAnsi"/>
          <w:lang w:val="en-US"/>
        </w:rPr>
      </w:pPr>
      <w:r>
        <w:rPr>
          <w:highlight w:val="white"/>
          <w:lang w:val="en-US"/>
        </w:rPr>
        <w:t>s</w:t>
      </w:r>
    </w:p>
    <w:p w14:paraId="28570189" w14:textId="77777777" w:rsidR="00BA2C24" w:rsidRPr="002D307B" w:rsidRDefault="00BA2C24" w:rsidP="008F268A">
      <w:pPr>
        <w:ind w:firstLine="0"/>
        <w:rPr>
          <w:rFonts w:asciiTheme="majorHAnsi" w:eastAsia="Times New Roman" w:hAnsiTheme="majorHAnsi" w:cstheme="majorHAnsi"/>
          <w:highlight w:val="white"/>
          <w:lang w:val="en-US"/>
        </w:rPr>
      </w:pPr>
    </w:p>
    <w:p w14:paraId="32C5ACE1" w14:textId="06996B3E" w:rsidR="00D42A47" w:rsidRPr="002D307B" w:rsidRDefault="002F073B" w:rsidP="003E4187">
      <w:pPr>
        <w:pStyle w:val="Heading1"/>
        <w:ind w:firstLine="0"/>
        <w:rPr>
          <w:rFonts w:asciiTheme="majorHAnsi" w:hAnsiTheme="majorHAnsi" w:cstheme="majorHAnsi"/>
          <w:highlight w:val="white"/>
          <w:lang w:val="en-US"/>
        </w:rPr>
      </w:pPr>
      <w:bookmarkStart w:id="12" w:name="_Toc57619563"/>
      <w:r w:rsidRPr="002D307B">
        <w:rPr>
          <w:rFonts w:asciiTheme="majorHAnsi" w:hAnsiTheme="majorHAnsi" w:cstheme="majorHAnsi"/>
          <w:highlight w:val="white"/>
          <w:lang w:val="en-US"/>
        </w:rPr>
        <w:t xml:space="preserve">2. </w:t>
      </w:r>
      <w:r w:rsidR="002F6054">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12"/>
    </w:p>
    <w:p w14:paraId="7050EFAC" w14:textId="6C079E8E" w:rsidR="00B6459E" w:rsidRDefault="00D42A47" w:rsidP="009A1D24">
      <w:pPr>
        <w:pStyle w:val="Heading2"/>
        <w:ind w:firstLine="0"/>
        <w:rPr>
          <w:rFonts w:asciiTheme="majorHAnsi" w:hAnsiTheme="majorHAnsi" w:cstheme="majorHAnsi"/>
          <w:highlight w:val="white"/>
          <w:lang w:val="en-US"/>
        </w:rPr>
      </w:pPr>
      <w:bookmarkStart w:id="13" w:name="_Toc57619564"/>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sidR="00571BC6">
        <w:rPr>
          <w:rFonts w:asciiTheme="majorHAnsi" w:hAnsiTheme="majorHAnsi" w:cstheme="majorHAnsi"/>
          <w:highlight w:val="white"/>
          <w:lang w:val="en-US"/>
        </w:rPr>
        <w:t>Pipeline</w:t>
      </w:r>
      <w:bookmarkEnd w:id="13"/>
    </w:p>
    <w:p w14:paraId="42C48C5C" w14:textId="2EF41BB5" w:rsidR="00B6459E" w:rsidRDefault="00B6459E" w:rsidP="00B6459E">
      <w:pPr>
        <w:pStyle w:val="ListParagraph"/>
        <w:numPr>
          <w:ilvl w:val="0"/>
          <w:numId w:val="26"/>
        </w:numPr>
        <w:rPr>
          <w:highlight w:val="white"/>
          <w:lang w:val="en-US"/>
        </w:rPr>
      </w:pPr>
      <w:r>
        <w:rPr>
          <w:highlight w:val="white"/>
          <w:lang w:val="en-US"/>
        </w:rPr>
        <w:t xml:space="preserve">This project </w:t>
      </w:r>
      <w:r w:rsidR="00EB014A">
        <w:rPr>
          <w:highlight w:val="white"/>
          <w:lang w:val="en-US"/>
        </w:rPr>
        <w:t xml:space="preserve">attempts to </w:t>
      </w:r>
      <w:r>
        <w:rPr>
          <w:highlight w:val="white"/>
          <w:lang w:val="en-US"/>
        </w:rPr>
        <w:t>follow</w:t>
      </w:r>
      <w:r w:rsidR="00EB014A">
        <w:rPr>
          <w:highlight w:val="white"/>
          <w:lang w:val="en-US"/>
        </w:rPr>
        <w:t xml:space="preserve"> </w:t>
      </w:r>
      <w:r>
        <w:rPr>
          <w:highlight w:val="white"/>
          <w:lang w:val="en-US"/>
        </w:rPr>
        <w:t>and exemplif</w:t>
      </w:r>
      <w:r w:rsidR="00EB014A">
        <w:rPr>
          <w:highlight w:val="white"/>
          <w:lang w:val="en-US"/>
        </w:rPr>
        <w:t>y</w:t>
      </w:r>
      <w:r>
        <w:rPr>
          <w:highlight w:val="white"/>
          <w:lang w:val="en-US"/>
        </w:rPr>
        <w:t xml:space="preserve"> good ML practice mentioned in in introduction</w:t>
      </w:r>
    </w:p>
    <w:p w14:paraId="6C9F4942" w14:textId="7685BC09" w:rsidR="00B6459E" w:rsidRPr="006A4318" w:rsidRDefault="00B6459E" w:rsidP="006A4318">
      <w:pPr>
        <w:pStyle w:val="ListParagraph"/>
        <w:numPr>
          <w:ilvl w:val="0"/>
          <w:numId w:val="26"/>
        </w:numPr>
        <w:rPr>
          <w:highlight w:val="white"/>
          <w:lang w:val="en-US"/>
        </w:rPr>
      </w:pPr>
      <w:r>
        <w:rPr>
          <w:highlight w:val="white"/>
          <w:lang w:val="en-US"/>
        </w:rPr>
        <w:t>The rest of methods section will go into detail</w:t>
      </w:r>
      <w:r w:rsidR="006A4318">
        <w:rPr>
          <w:highlight w:val="white"/>
          <w:lang w:val="en-US"/>
        </w:rPr>
        <w:t>, but h</w:t>
      </w:r>
      <w:r w:rsidRPr="006A4318">
        <w:rPr>
          <w:highlight w:val="white"/>
          <w:lang w:val="en-US"/>
        </w:rPr>
        <w:t>ere an overview/summary will be provided</w:t>
      </w:r>
    </w:p>
    <w:p w14:paraId="3CFE272D" w14:textId="09BDDAB9" w:rsidR="00B6459E" w:rsidRDefault="00B6459E" w:rsidP="00B6459E">
      <w:pPr>
        <w:pStyle w:val="ListParagraph"/>
        <w:numPr>
          <w:ilvl w:val="0"/>
          <w:numId w:val="26"/>
        </w:numPr>
        <w:rPr>
          <w:highlight w:val="white"/>
          <w:lang w:val="en-US"/>
        </w:rPr>
      </w:pPr>
      <w:r>
        <w:rPr>
          <w:highlight w:val="white"/>
          <w:lang w:val="en-US"/>
        </w:rPr>
        <w:t>Pipeline</w:t>
      </w:r>
    </w:p>
    <w:p w14:paraId="537C9EAF" w14:textId="72CD2362" w:rsidR="00B6459E" w:rsidRDefault="00FA6D1A" w:rsidP="00B6459E">
      <w:pPr>
        <w:pStyle w:val="ListParagraph"/>
        <w:numPr>
          <w:ilvl w:val="1"/>
          <w:numId w:val="26"/>
        </w:numPr>
        <w:rPr>
          <w:highlight w:val="white"/>
          <w:lang w:val="en-US"/>
        </w:rPr>
      </w:pPr>
      <w:r>
        <w:rPr>
          <w:highlight w:val="white"/>
          <w:lang w:val="en-US"/>
        </w:rPr>
        <w:t>Data acquisition</w:t>
      </w:r>
    </w:p>
    <w:p w14:paraId="42D3551F" w14:textId="5BFCC3CC" w:rsidR="00FA6D1A" w:rsidRDefault="00FA6D1A" w:rsidP="00B6459E">
      <w:pPr>
        <w:pStyle w:val="ListParagraph"/>
        <w:numPr>
          <w:ilvl w:val="1"/>
          <w:numId w:val="26"/>
        </w:numPr>
        <w:rPr>
          <w:highlight w:val="white"/>
          <w:lang w:val="en-US"/>
        </w:rPr>
      </w:pPr>
      <w:r>
        <w:rPr>
          <w:highlight w:val="white"/>
          <w:lang w:val="en-US"/>
        </w:rPr>
        <w:t>Data preparation</w:t>
      </w:r>
      <w:r w:rsidR="007E4A2E">
        <w:rPr>
          <w:highlight w:val="white"/>
          <w:lang w:val="en-US"/>
        </w:rPr>
        <w:t>/</w:t>
      </w:r>
      <w:r w:rsidR="00FE6AD3">
        <w:rPr>
          <w:highlight w:val="white"/>
          <w:lang w:val="en-US"/>
        </w:rPr>
        <w:t>preprocessing</w:t>
      </w:r>
    </w:p>
    <w:p w14:paraId="3AA2699E" w14:textId="21EDE7E5" w:rsidR="00FA6D1A" w:rsidRDefault="00FA6D1A" w:rsidP="00B6459E">
      <w:pPr>
        <w:pStyle w:val="ListParagraph"/>
        <w:numPr>
          <w:ilvl w:val="1"/>
          <w:numId w:val="26"/>
        </w:numPr>
        <w:rPr>
          <w:highlight w:val="white"/>
          <w:lang w:val="en-US"/>
        </w:rPr>
      </w:pPr>
      <w:r>
        <w:rPr>
          <w:highlight w:val="white"/>
          <w:lang w:val="en-US"/>
        </w:rPr>
        <w:t>Partitioning</w:t>
      </w:r>
    </w:p>
    <w:p w14:paraId="3EE608EB" w14:textId="76DD8EE3" w:rsidR="00FA6D1A" w:rsidRDefault="00FA6D1A" w:rsidP="00B6459E">
      <w:pPr>
        <w:pStyle w:val="ListParagraph"/>
        <w:numPr>
          <w:ilvl w:val="1"/>
          <w:numId w:val="26"/>
        </w:numPr>
        <w:rPr>
          <w:highlight w:val="white"/>
          <w:lang w:val="en-US"/>
        </w:rPr>
      </w:pPr>
      <w:r>
        <w:rPr>
          <w:highlight w:val="white"/>
          <w:lang w:val="en-US"/>
        </w:rPr>
        <w:t>Feature scaling and reduction</w:t>
      </w:r>
    </w:p>
    <w:p w14:paraId="2CBF823E" w14:textId="77EB4051" w:rsidR="00FA6D1A" w:rsidRDefault="00FA6D1A" w:rsidP="00B6459E">
      <w:pPr>
        <w:pStyle w:val="ListParagraph"/>
        <w:numPr>
          <w:ilvl w:val="1"/>
          <w:numId w:val="26"/>
        </w:numPr>
        <w:rPr>
          <w:highlight w:val="white"/>
          <w:lang w:val="en-US"/>
        </w:rPr>
      </w:pPr>
      <w:r>
        <w:rPr>
          <w:highlight w:val="white"/>
          <w:lang w:val="en-US"/>
        </w:rPr>
        <w:t>Model training, testing and parameter tuning</w:t>
      </w:r>
    </w:p>
    <w:p w14:paraId="170F6A60" w14:textId="3D94DE9E" w:rsidR="00FA6D1A" w:rsidRDefault="00FA6D1A" w:rsidP="00B6459E">
      <w:pPr>
        <w:pStyle w:val="ListParagraph"/>
        <w:numPr>
          <w:ilvl w:val="1"/>
          <w:numId w:val="26"/>
        </w:numPr>
        <w:rPr>
          <w:highlight w:val="white"/>
          <w:lang w:val="en-US"/>
        </w:rPr>
      </w:pPr>
      <w:r>
        <w:rPr>
          <w:highlight w:val="white"/>
          <w:lang w:val="en-US"/>
        </w:rPr>
        <w:t>Validation with proper use of information on evaluation</w:t>
      </w:r>
    </w:p>
    <w:p w14:paraId="7EAAB4EE" w14:textId="77777777" w:rsidR="00F03443" w:rsidRDefault="00F03443" w:rsidP="00F03443">
      <w:pPr>
        <w:rPr>
          <w:highlight w:val="white"/>
          <w:lang w:val="en-US"/>
        </w:rPr>
      </w:pPr>
    </w:p>
    <w:p w14:paraId="182655D5" w14:textId="009BE963" w:rsidR="006A6DBE" w:rsidRDefault="00F03443" w:rsidP="006A6DBE">
      <w:pPr>
        <w:rPr>
          <w:highlight w:val="white"/>
          <w:lang w:val="en-US"/>
        </w:rPr>
      </w:pPr>
      <w:r w:rsidRPr="00F03443">
        <w:rPr>
          <w:highlight w:val="white"/>
          <w:lang w:val="en-US"/>
        </w:rPr>
        <w:t xml:space="preserve">The replication of this paper follows and provides an exemplification of </w:t>
      </w:r>
      <w:r>
        <w:rPr>
          <w:highlight w:val="white"/>
          <w:lang w:val="en-US"/>
        </w:rPr>
        <w:t>the use of a rigorous pipeline</w:t>
      </w:r>
      <w:r w:rsidR="00446204">
        <w:rPr>
          <w:highlight w:val="white"/>
          <w:lang w:val="en-US"/>
        </w:rPr>
        <w:t xml:space="preserve">, </w:t>
      </w:r>
      <w:r>
        <w:rPr>
          <w:highlight w:val="white"/>
          <w:lang w:val="en-US"/>
        </w:rPr>
        <w:t>following the overall principles presented in the introduction (</w:t>
      </w:r>
      <w:r w:rsidR="002B3787">
        <w:rPr>
          <w:highlight w:val="white"/>
          <w:lang w:val="en-US"/>
        </w:rPr>
        <w:t xml:space="preserve">see </w:t>
      </w:r>
      <w:r>
        <w:rPr>
          <w:highlight w:val="white"/>
          <w:lang w:val="en-US"/>
        </w:rPr>
        <w:t>section 1.3.2).</w:t>
      </w:r>
      <w:r w:rsidRPr="00F03443">
        <w:rPr>
          <w:highlight w:val="white"/>
          <w:lang w:val="en-US"/>
        </w:rPr>
        <w:t xml:space="preserve"> The rest of the methods section will provide a detailed description of the course of action taken to replicate the paper by * Chakraborty et al. *. However, to provide an overview of the process and showcase how it followed our proposed pipeline, a short summary will be provided along with </w:t>
      </w:r>
      <w:r w:rsidR="00315FF9">
        <w:rPr>
          <w:highlight w:val="white"/>
          <w:lang w:val="en-US"/>
        </w:rPr>
        <w:t xml:space="preserve">two figures. One which attempts to visualize the pipeline </w:t>
      </w:r>
      <w:r w:rsidRPr="00F03443">
        <w:rPr>
          <w:highlight w:val="white"/>
          <w:lang w:val="en-US"/>
        </w:rPr>
        <w:t>(fig. 2)</w:t>
      </w:r>
      <w:r w:rsidR="00315FF9">
        <w:rPr>
          <w:highlight w:val="white"/>
          <w:lang w:val="en-US"/>
        </w:rPr>
        <w:t xml:space="preserve"> and one which</w:t>
      </w:r>
      <w:r w:rsidR="007B13E8">
        <w:rPr>
          <w:highlight w:val="white"/>
          <w:lang w:val="en-US"/>
        </w:rPr>
        <w:t xml:space="preserve"> attempts to visualize the</w:t>
      </w:r>
      <w:r w:rsidR="00DB0E1F">
        <w:rPr>
          <w:highlight w:val="white"/>
          <w:lang w:val="en-US"/>
        </w:rPr>
        <w:t xml:space="preserve"> </w:t>
      </w:r>
      <w:r w:rsidR="004E1C0A">
        <w:rPr>
          <w:highlight w:val="white"/>
          <w:lang w:val="en-US"/>
        </w:rPr>
        <w:t xml:space="preserve">complex </w:t>
      </w:r>
      <w:r w:rsidR="0099707E">
        <w:rPr>
          <w:highlight w:val="white"/>
          <w:lang w:val="en-US"/>
        </w:rPr>
        <w:t>multi-level</w:t>
      </w:r>
      <w:r w:rsidR="009C5328">
        <w:rPr>
          <w:highlight w:val="white"/>
          <w:lang w:val="en-US"/>
        </w:rPr>
        <w:t>ed</w:t>
      </w:r>
      <w:r w:rsidR="0099707E">
        <w:rPr>
          <w:highlight w:val="white"/>
          <w:lang w:val="en-US"/>
        </w:rPr>
        <w:t xml:space="preserve"> </w:t>
      </w:r>
      <w:r w:rsidR="0040744B">
        <w:rPr>
          <w:highlight w:val="white"/>
          <w:lang w:val="en-US"/>
        </w:rPr>
        <w:t>process of</w:t>
      </w:r>
      <w:r w:rsidR="00DB0E1F">
        <w:rPr>
          <w:highlight w:val="white"/>
          <w:lang w:val="en-US"/>
        </w:rPr>
        <w:t xml:space="preserve"> partitioning of the data</w:t>
      </w:r>
      <w:r w:rsidR="00621AA3">
        <w:rPr>
          <w:highlight w:val="white"/>
          <w:lang w:val="en-US"/>
        </w:rPr>
        <w:t xml:space="preserve"> (fig. 3)</w:t>
      </w:r>
      <w:r w:rsidR="00DB0E1F">
        <w:rPr>
          <w:highlight w:val="white"/>
          <w:lang w:val="en-US"/>
        </w:rPr>
        <w:t>.</w:t>
      </w:r>
    </w:p>
    <w:p w14:paraId="5013DF96" w14:textId="48BD1D8A" w:rsidR="007D480B" w:rsidRDefault="007D480B" w:rsidP="007D480B">
      <w:pPr>
        <w:pStyle w:val="BodyText"/>
        <w:rPr>
          <w:highlight w:val="white"/>
          <w:lang w:val="en-US"/>
        </w:rPr>
      </w:pPr>
    </w:p>
    <w:p w14:paraId="1A231E29" w14:textId="5048DB5E" w:rsidR="00A72A3D" w:rsidRPr="007D480B" w:rsidRDefault="00A72A3D" w:rsidP="007D480B">
      <w:pPr>
        <w:pStyle w:val="BodyText"/>
        <w:rPr>
          <w:highlight w:val="white"/>
          <w:lang w:val="en-US"/>
        </w:rPr>
      </w:pPr>
      <w:r w:rsidRPr="002D307B">
        <w:rPr>
          <w:rFonts w:asciiTheme="majorHAnsi" w:hAnsiTheme="majorHAnsi" w:cstheme="majorHAnsi"/>
          <w:noProof/>
        </w:rPr>
        <w:lastRenderedPageBreak/>
        <w:drawing>
          <wp:inline distT="0" distB="0" distL="0" distR="0" wp14:anchorId="16148223" wp14:editId="41D98571">
            <wp:extent cx="5733415" cy="4319905"/>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3415" cy="4319905"/>
                    </a:xfrm>
                    <a:prstGeom prst="rect">
                      <a:avLst/>
                    </a:prstGeom>
                    <a:noFill/>
                    <a:ln>
                      <a:noFill/>
                    </a:ln>
                  </pic:spPr>
                </pic:pic>
              </a:graphicData>
            </a:graphic>
          </wp:inline>
        </w:drawing>
      </w:r>
    </w:p>
    <w:p w14:paraId="2A10F715" w14:textId="5AB8B706" w:rsidR="007D480B" w:rsidRPr="00235C1C" w:rsidRDefault="007D480B" w:rsidP="007D480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 </w:t>
      </w:r>
      <w:r>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 xml:space="preserve"> *.</w:t>
      </w:r>
    </w:p>
    <w:p w14:paraId="2DA300A2" w14:textId="015BDD23" w:rsidR="006A6DBE" w:rsidRDefault="00914F5D" w:rsidP="003B1175">
      <w:pPr>
        <w:pStyle w:val="BodyText"/>
        <w:rPr>
          <w:rFonts w:asciiTheme="majorHAnsi" w:eastAsia="Times New Roman" w:hAnsiTheme="majorHAnsi" w:cstheme="majorHAnsi"/>
          <w:highlight w:val="white"/>
          <w:lang w:val="en-US"/>
        </w:rPr>
      </w:pPr>
      <w:r>
        <w:rPr>
          <w:rFonts w:asciiTheme="majorHAnsi" w:eastAsia="Times New Roman" w:hAnsiTheme="majorHAnsi" w:cstheme="majorHAnsi"/>
          <w:i/>
          <w:iCs/>
          <w:highlight w:val="white"/>
          <w:lang w:val="en-US"/>
        </w:rPr>
        <w:t>An overview of t</w:t>
      </w:r>
      <w:r w:rsidR="007D480B">
        <w:rPr>
          <w:rFonts w:asciiTheme="majorHAnsi" w:eastAsia="Times New Roman" w:hAnsiTheme="majorHAnsi" w:cstheme="majorHAnsi"/>
          <w:i/>
          <w:iCs/>
          <w:highlight w:val="white"/>
          <w:lang w:val="en-US"/>
        </w:rPr>
        <w:t xml:space="preserve">he </w:t>
      </w:r>
      <w:r w:rsidR="00032CAB">
        <w:rPr>
          <w:rFonts w:asciiTheme="majorHAnsi" w:eastAsia="Times New Roman" w:hAnsiTheme="majorHAnsi" w:cstheme="majorHAnsi"/>
          <w:i/>
          <w:iCs/>
          <w:highlight w:val="white"/>
          <w:lang w:val="en-US"/>
        </w:rPr>
        <w:t xml:space="preserve">specific </w:t>
      </w:r>
      <w:r w:rsidR="007D480B">
        <w:rPr>
          <w:rFonts w:asciiTheme="majorHAnsi" w:eastAsia="Times New Roman" w:hAnsiTheme="majorHAnsi" w:cstheme="majorHAnsi"/>
          <w:i/>
          <w:iCs/>
          <w:highlight w:val="white"/>
          <w:lang w:val="en-US"/>
        </w:rPr>
        <w:t>pipeline used to conduct this replication</w:t>
      </w:r>
      <w:r w:rsidR="003B1175">
        <w:rPr>
          <w:rFonts w:asciiTheme="majorHAnsi" w:eastAsia="Times New Roman" w:hAnsiTheme="majorHAnsi" w:cstheme="majorHAnsi"/>
          <w:i/>
          <w:iCs/>
          <w:highlight w:val="white"/>
          <w:lang w:val="en-US"/>
        </w:rPr>
        <w:t>.</w:t>
      </w:r>
    </w:p>
    <w:p w14:paraId="3C3F3BA4" w14:textId="60DFD7B2" w:rsidR="003B1175" w:rsidRDefault="003B1175" w:rsidP="003B1175">
      <w:pPr>
        <w:pStyle w:val="BodyText"/>
        <w:rPr>
          <w:rFonts w:asciiTheme="majorHAnsi" w:eastAsia="Times New Roman" w:hAnsiTheme="majorHAnsi" w:cstheme="majorHAnsi"/>
          <w:highlight w:val="white"/>
          <w:lang w:val="en-US"/>
        </w:rPr>
      </w:pPr>
    </w:p>
    <w:p w14:paraId="4E346745" w14:textId="287484F1" w:rsidR="00CD7229" w:rsidRDefault="003B1175" w:rsidP="003B1175">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e pipeline for this replication is divided up into 8 steps which a</w:t>
      </w:r>
      <w:r w:rsidRPr="002D307B">
        <w:rPr>
          <w:rFonts w:asciiTheme="majorHAnsi" w:eastAsia="Times New Roman" w:hAnsiTheme="majorHAnsi" w:cstheme="majorHAnsi"/>
          <w:highlight w:val="white"/>
          <w:lang w:val="en-US"/>
        </w:rPr>
        <w:t>re as follows:</w:t>
      </w:r>
    </w:p>
    <w:p w14:paraId="751CB705" w14:textId="7617D8BE" w:rsidR="0028206E" w:rsidRDefault="004B354B" w:rsidP="0028206E">
      <w:pPr>
        <w:rPr>
          <w:rFonts w:asciiTheme="majorHAnsi" w:eastAsia="Times New Roman" w:hAnsiTheme="majorHAnsi" w:cstheme="majorHAnsi"/>
          <w:highlight w:val="white"/>
          <w:lang w:val="en-US"/>
        </w:rPr>
      </w:pPr>
      <w:r>
        <w:rPr>
          <w:rFonts w:asciiTheme="majorHAnsi" w:eastAsia="Times New Roman" w:hAnsiTheme="majorHAnsi" w:cstheme="majorHAnsi"/>
          <w:b/>
          <w:bCs/>
          <w:highlight w:val="white"/>
          <w:lang w:val="en-US"/>
        </w:rPr>
        <w:t xml:space="preserve">1) </w:t>
      </w:r>
      <w:r w:rsidR="00FB0D49">
        <w:rPr>
          <w:rFonts w:asciiTheme="majorHAnsi" w:eastAsia="Times New Roman" w:hAnsiTheme="majorHAnsi" w:cstheme="majorHAnsi"/>
          <w:b/>
          <w:bCs/>
          <w:highlight w:val="white"/>
          <w:lang w:val="en-US"/>
        </w:rPr>
        <w:t>Data acquisition</w:t>
      </w:r>
      <w:r w:rsidR="00D52427">
        <w:rPr>
          <w:rFonts w:asciiTheme="majorHAnsi" w:eastAsia="Times New Roman" w:hAnsiTheme="majorHAnsi" w:cstheme="majorHAnsi"/>
          <w:b/>
          <w:bCs/>
          <w:highlight w:val="white"/>
          <w:lang w:val="en-US"/>
        </w:rPr>
        <w:t xml:space="preserve">. </w:t>
      </w:r>
      <w:r w:rsidR="00CD7229">
        <w:rPr>
          <w:rFonts w:asciiTheme="majorHAnsi" w:eastAsia="Times New Roman" w:hAnsiTheme="majorHAnsi" w:cstheme="majorHAnsi"/>
          <w:highlight w:val="white"/>
          <w:lang w:val="en-US"/>
        </w:rPr>
        <w:t>Recorded voice data from 4 studies was acquired</w:t>
      </w:r>
      <w:r w:rsidR="004C4CFC">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b/>
          <w:bCs/>
          <w:highlight w:val="white"/>
          <w:lang w:val="en-US"/>
        </w:rPr>
        <w:t>2)</w:t>
      </w:r>
      <w:r w:rsidR="00145AFF">
        <w:rPr>
          <w:rFonts w:asciiTheme="majorHAnsi" w:eastAsia="Times New Roman" w:hAnsiTheme="majorHAnsi" w:cstheme="majorHAnsi"/>
          <w:highlight w:val="white"/>
          <w:lang w:val="en-US"/>
        </w:rPr>
        <w:t xml:space="preserve"> </w:t>
      </w:r>
      <w:r w:rsidR="00145AFF">
        <w:rPr>
          <w:rFonts w:asciiTheme="majorHAnsi" w:eastAsia="Times New Roman" w:hAnsiTheme="majorHAnsi" w:cstheme="majorHAnsi"/>
          <w:b/>
          <w:bCs/>
          <w:highlight w:val="white"/>
          <w:lang w:val="en-US"/>
        </w:rPr>
        <w:t>Data preprocessing.</w:t>
      </w:r>
      <w:r w:rsidR="004C4CFC">
        <w:rPr>
          <w:rFonts w:asciiTheme="majorHAnsi" w:eastAsia="Times New Roman" w:hAnsiTheme="majorHAnsi" w:cstheme="majorHAnsi"/>
          <w:highlight w:val="white"/>
          <w:lang w:val="en-US"/>
        </w:rPr>
        <w:t xml:space="preserve"> Prior to this study, all data had gone through a cleaning </w:t>
      </w:r>
      <w:r w:rsidR="00144C70">
        <w:rPr>
          <w:rFonts w:asciiTheme="majorHAnsi" w:eastAsia="Times New Roman" w:hAnsiTheme="majorHAnsi" w:cstheme="majorHAnsi"/>
          <w:highlight w:val="white"/>
          <w:lang w:val="en-US"/>
        </w:rPr>
        <w:t xml:space="preserve">process and </w:t>
      </w:r>
      <w:r w:rsidR="002E0136">
        <w:rPr>
          <w:rFonts w:asciiTheme="majorHAnsi" w:eastAsia="Times New Roman" w:hAnsiTheme="majorHAnsi" w:cstheme="majorHAnsi"/>
          <w:highlight w:val="white"/>
          <w:lang w:val="en-US"/>
        </w:rPr>
        <w:t>all features extracted in the original experiment were extracted</w:t>
      </w:r>
      <w:r w:rsidR="003414BA">
        <w:rPr>
          <w:rFonts w:asciiTheme="majorHAnsi" w:eastAsia="Times New Roman" w:hAnsiTheme="majorHAnsi" w:cstheme="majorHAnsi"/>
          <w:highlight w:val="white"/>
          <w:lang w:val="en-US"/>
        </w:rPr>
        <w:t xml:space="preserve"> from the data</w:t>
      </w:r>
      <w:r w:rsidR="002E0136">
        <w:rPr>
          <w:rFonts w:asciiTheme="majorHAnsi" w:eastAsia="Times New Roman" w:hAnsiTheme="majorHAnsi" w:cstheme="majorHAnsi"/>
          <w:highlight w:val="white"/>
          <w:lang w:val="en-US"/>
        </w:rPr>
        <w:t>.</w:t>
      </w:r>
      <w:r w:rsidR="00145AFF">
        <w:rPr>
          <w:rFonts w:asciiTheme="majorHAnsi" w:eastAsia="Times New Roman" w:hAnsiTheme="majorHAnsi" w:cstheme="majorHAnsi"/>
          <w:highlight w:val="white"/>
          <w:lang w:val="en-US"/>
        </w:rPr>
        <w:t xml:space="preserve"> </w:t>
      </w:r>
      <w:r w:rsidRPr="004B354B">
        <w:rPr>
          <w:rFonts w:asciiTheme="majorHAnsi" w:eastAsia="Times New Roman" w:hAnsiTheme="majorHAnsi" w:cstheme="majorHAnsi"/>
          <w:b/>
          <w:bCs/>
          <w:highlight w:val="white"/>
          <w:lang w:val="en-US"/>
        </w:rPr>
        <w:t xml:space="preserve">3) </w:t>
      </w:r>
      <w:r w:rsidR="00145AFF">
        <w:rPr>
          <w:rFonts w:asciiTheme="majorHAnsi" w:eastAsia="Times New Roman" w:hAnsiTheme="majorHAnsi" w:cstheme="majorHAnsi"/>
          <w:b/>
          <w:bCs/>
          <w:highlight w:val="white"/>
          <w:lang w:val="en-US"/>
        </w:rPr>
        <w:t>Partitioning.</w:t>
      </w:r>
      <w:r w:rsidR="002E0136">
        <w:rPr>
          <w:rFonts w:asciiTheme="majorHAnsi" w:eastAsia="Times New Roman" w:hAnsiTheme="majorHAnsi" w:cstheme="majorHAnsi"/>
          <w:highlight w:val="white"/>
          <w:lang w:val="en-US"/>
        </w:rPr>
        <w:t xml:space="preserve"> </w:t>
      </w:r>
      <w:r w:rsidR="00310C44">
        <w:rPr>
          <w:rFonts w:asciiTheme="majorHAnsi" w:eastAsia="Times New Roman" w:hAnsiTheme="majorHAnsi" w:cstheme="majorHAnsi"/>
          <w:highlight w:val="white"/>
          <w:lang w:val="en-US"/>
        </w:rPr>
        <w:t xml:space="preserve">The data was then </w:t>
      </w:r>
      <w:r w:rsidR="004C4CFC">
        <w:rPr>
          <w:rFonts w:asciiTheme="majorHAnsi" w:eastAsia="Times New Roman" w:hAnsiTheme="majorHAnsi" w:cstheme="majorHAnsi"/>
          <w:highlight w:val="white"/>
          <w:lang w:val="en-US"/>
        </w:rPr>
        <w:t xml:space="preserve">partitioned into a training a testing set of 80% and 20%, respectively. </w:t>
      </w:r>
      <w:r>
        <w:rPr>
          <w:rFonts w:asciiTheme="majorHAnsi" w:eastAsia="Times New Roman" w:hAnsiTheme="majorHAnsi" w:cstheme="majorHAnsi"/>
          <w:b/>
          <w:bCs/>
          <w:highlight w:val="white"/>
          <w:lang w:val="en-US"/>
        </w:rPr>
        <w:t>4) F</w:t>
      </w:r>
      <w:r w:rsidR="000A5E29">
        <w:rPr>
          <w:rFonts w:asciiTheme="majorHAnsi" w:eastAsia="Times New Roman" w:hAnsiTheme="majorHAnsi" w:cstheme="majorHAnsi"/>
          <w:b/>
          <w:bCs/>
          <w:highlight w:val="white"/>
          <w:lang w:val="en-US"/>
        </w:rPr>
        <w:t>eature scaling and selection</w:t>
      </w:r>
      <w:r w:rsidR="0028206E">
        <w:rPr>
          <w:rFonts w:asciiTheme="majorHAnsi" w:eastAsia="Times New Roman" w:hAnsiTheme="majorHAnsi" w:cstheme="majorHAnsi"/>
          <w:b/>
          <w:bCs/>
          <w:highlight w:val="white"/>
          <w:lang w:val="en-US"/>
        </w:rPr>
        <w:t xml:space="preserve">. </w:t>
      </w:r>
      <w:r w:rsidR="004C4CFC">
        <w:rPr>
          <w:rFonts w:asciiTheme="majorHAnsi" w:eastAsia="Times New Roman" w:hAnsiTheme="majorHAnsi" w:cstheme="majorHAnsi"/>
          <w:highlight w:val="white"/>
          <w:lang w:val="en-US"/>
        </w:rPr>
        <w:t xml:space="preserve">Features were </w:t>
      </w:r>
      <w:r w:rsidR="002E0136">
        <w:rPr>
          <w:rFonts w:asciiTheme="majorHAnsi" w:eastAsia="Times New Roman" w:hAnsiTheme="majorHAnsi" w:cstheme="majorHAnsi"/>
          <w:highlight w:val="white"/>
          <w:lang w:val="en-US"/>
        </w:rPr>
        <w:t>min./max. normalized and</w:t>
      </w:r>
      <w:r w:rsidR="00144C70">
        <w:rPr>
          <w:rFonts w:asciiTheme="majorHAnsi" w:eastAsia="Times New Roman" w:hAnsiTheme="majorHAnsi" w:cstheme="majorHAnsi"/>
          <w:highlight w:val="white"/>
          <w:lang w:val="en-US"/>
        </w:rPr>
        <w:t xml:space="preserve"> the training data was split up into 5 folds.</w:t>
      </w:r>
      <w:r w:rsidR="00CF227A">
        <w:rPr>
          <w:rFonts w:asciiTheme="majorHAnsi" w:eastAsia="Times New Roman" w:hAnsiTheme="majorHAnsi" w:cstheme="majorHAnsi"/>
          <w:highlight w:val="white"/>
          <w:lang w:val="en-US"/>
        </w:rPr>
        <w:t xml:space="preserve"> These 5 folds were used to create 5 splits – with each split having a </w:t>
      </w:r>
      <w:r w:rsidR="001D78A6">
        <w:rPr>
          <w:rFonts w:asciiTheme="majorHAnsi" w:eastAsia="Times New Roman" w:hAnsiTheme="majorHAnsi" w:cstheme="majorHAnsi"/>
          <w:highlight w:val="white"/>
          <w:lang w:val="en-US"/>
        </w:rPr>
        <w:t xml:space="preserve">training (4 out of 5 folds) </w:t>
      </w:r>
      <w:r w:rsidR="00CF227A">
        <w:rPr>
          <w:rFonts w:asciiTheme="majorHAnsi" w:eastAsia="Times New Roman" w:hAnsiTheme="majorHAnsi" w:cstheme="majorHAnsi"/>
          <w:highlight w:val="white"/>
          <w:lang w:val="en-US"/>
        </w:rPr>
        <w:t xml:space="preserve">and a </w:t>
      </w:r>
      <w:r w:rsidR="001D78A6">
        <w:rPr>
          <w:rFonts w:asciiTheme="majorHAnsi" w:eastAsia="Times New Roman" w:hAnsiTheme="majorHAnsi" w:cstheme="majorHAnsi"/>
          <w:highlight w:val="white"/>
          <w:lang w:val="en-US"/>
        </w:rPr>
        <w:t xml:space="preserve">testing </w:t>
      </w:r>
      <w:r w:rsidR="008251C1">
        <w:rPr>
          <w:rFonts w:asciiTheme="majorHAnsi" w:eastAsia="Times New Roman" w:hAnsiTheme="majorHAnsi" w:cstheme="majorHAnsi"/>
          <w:highlight w:val="white"/>
          <w:lang w:val="en-US"/>
        </w:rPr>
        <w:t>set</w:t>
      </w:r>
      <w:r w:rsidR="001D78A6">
        <w:rPr>
          <w:rFonts w:asciiTheme="majorHAnsi" w:eastAsia="Times New Roman" w:hAnsiTheme="majorHAnsi" w:cstheme="majorHAnsi"/>
          <w:highlight w:val="white"/>
          <w:lang w:val="en-US"/>
        </w:rPr>
        <w:t xml:space="preserve"> (remaining 1 out of 5 folds)</w:t>
      </w:r>
      <w:r w:rsidR="00CF227A">
        <w:rPr>
          <w:rFonts w:asciiTheme="majorHAnsi" w:eastAsia="Times New Roman" w:hAnsiTheme="majorHAnsi" w:cstheme="majorHAnsi"/>
          <w:highlight w:val="white"/>
          <w:lang w:val="en-US"/>
        </w:rPr>
        <w:t>.</w:t>
      </w:r>
      <w:r w:rsidR="00D06073">
        <w:rPr>
          <w:rFonts w:asciiTheme="majorHAnsi" w:eastAsia="Times New Roman" w:hAnsiTheme="majorHAnsi" w:cstheme="majorHAnsi"/>
          <w:highlight w:val="white"/>
          <w:lang w:val="en-US"/>
        </w:rPr>
        <w:t xml:space="preserve"> All training sets had their features L2 regularized;</w:t>
      </w:r>
      <w:r w:rsidR="00144C70">
        <w:rPr>
          <w:rFonts w:asciiTheme="majorHAnsi" w:eastAsia="Times New Roman" w:hAnsiTheme="majorHAnsi" w:cstheme="majorHAnsi"/>
          <w:highlight w:val="white"/>
          <w:lang w:val="en-US"/>
        </w:rPr>
        <w:t xml:space="preserve"> resulting in</w:t>
      </w:r>
      <w:r w:rsidR="00470CB1">
        <w:rPr>
          <w:rFonts w:asciiTheme="majorHAnsi" w:eastAsia="Times New Roman" w:hAnsiTheme="majorHAnsi" w:cstheme="majorHAnsi"/>
          <w:highlight w:val="white"/>
          <w:lang w:val="en-US"/>
        </w:rPr>
        <w:t xml:space="preserve"> </w:t>
      </w:r>
      <w:r w:rsidR="000C0CD2">
        <w:rPr>
          <w:rFonts w:asciiTheme="majorHAnsi" w:eastAsia="Times New Roman" w:hAnsiTheme="majorHAnsi" w:cstheme="majorHAnsi"/>
          <w:highlight w:val="white"/>
          <w:lang w:val="en-US"/>
        </w:rPr>
        <w:t xml:space="preserve">5 </w:t>
      </w:r>
      <w:r w:rsidR="00470CB1">
        <w:rPr>
          <w:rFonts w:asciiTheme="majorHAnsi" w:eastAsia="Times New Roman" w:hAnsiTheme="majorHAnsi" w:cstheme="majorHAnsi"/>
          <w:highlight w:val="white"/>
          <w:lang w:val="en-US"/>
        </w:rPr>
        <w:t>feature set</w:t>
      </w:r>
      <w:r w:rsidR="000C0CD2">
        <w:rPr>
          <w:rFonts w:asciiTheme="majorHAnsi" w:eastAsia="Times New Roman" w:hAnsiTheme="majorHAnsi" w:cstheme="majorHAnsi"/>
          <w:highlight w:val="white"/>
          <w:lang w:val="en-US"/>
        </w:rPr>
        <w:t>s</w:t>
      </w:r>
      <w:r w:rsidR="00470CB1">
        <w:rPr>
          <w:rFonts w:asciiTheme="majorHAnsi" w:eastAsia="Times New Roman" w:hAnsiTheme="majorHAnsi" w:cstheme="majorHAnsi"/>
          <w:highlight w:val="white"/>
          <w:lang w:val="en-US"/>
        </w:rPr>
        <w:t xml:space="preserve"> of only the most relevant features for classification of schizophrenia</w:t>
      </w:r>
      <w:r w:rsidR="000C0CD2">
        <w:rPr>
          <w:rFonts w:asciiTheme="majorHAnsi" w:eastAsia="Times New Roman" w:hAnsiTheme="majorHAnsi" w:cstheme="majorHAnsi"/>
          <w:highlight w:val="white"/>
          <w:lang w:val="en-US"/>
        </w:rPr>
        <w:t>.</w:t>
      </w:r>
      <w:r w:rsidR="00580B54">
        <w:rPr>
          <w:rFonts w:asciiTheme="majorHAnsi" w:eastAsia="Times New Roman" w:hAnsiTheme="majorHAnsi" w:cstheme="majorHAnsi"/>
          <w:highlight w:val="white"/>
          <w:lang w:val="en-US"/>
        </w:rPr>
        <w:t xml:space="preserve"> </w:t>
      </w:r>
      <w:r w:rsidR="000C0CD2">
        <w:rPr>
          <w:highlight w:val="white"/>
          <w:lang w:val="en-US"/>
        </w:rPr>
        <w:t xml:space="preserve">This process </w:t>
      </w:r>
      <w:r w:rsidR="0088010B">
        <w:rPr>
          <w:highlight w:val="white"/>
          <w:lang w:val="en-US"/>
        </w:rPr>
        <w:t xml:space="preserve">did </w:t>
      </w:r>
      <w:r w:rsidR="000C0CD2">
        <w:rPr>
          <w:highlight w:val="white"/>
          <w:lang w:val="en-US"/>
        </w:rPr>
        <w:t>in other words produce</w:t>
      </w:r>
      <w:r w:rsidR="002E47E1">
        <w:rPr>
          <w:highlight w:val="white"/>
          <w:lang w:val="en-US"/>
        </w:rPr>
        <w:t xml:space="preserve"> </w:t>
      </w:r>
      <w:r w:rsidR="000C0CD2">
        <w:rPr>
          <w:highlight w:val="white"/>
          <w:lang w:val="en-US"/>
        </w:rPr>
        <w:t xml:space="preserve">5 </w:t>
      </w:r>
      <w:r w:rsidR="00F62618">
        <w:rPr>
          <w:highlight w:val="white"/>
          <w:lang w:val="en-US"/>
        </w:rPr>
        <w:t>splits</w:t>
      </w:r>
      <w:r w:rsidR="0088010B">
        <w:rPr>
          <w:highlight w:val="white"/>
          <w:lang w:val="en-US"/>
        </w:rPr>
        <w:t xml:space="preserve"> of training and testing data. It </w:t>
      </w:r>
      <w:r w:rsidR="000C0CD2">
        <w:rPr>
          <w:highlight w:val="white"/>
          <w:lang w:val="en-US"/>
        </w:rPr>
        <w:t>also produced 5 feature sets</w:t>
      </w:r>
      <w:r w:rsidR="00580B54">
        <w:rPr>
          <w:highlight w:val="white"/>
          <w:lang w:val="en-US"/>
        </w:rPr>
        <w:t>. E</w:t>
      </w:r>
      <w:r w:rsidR="0088010B">
        <w:rPr>
          <w:highlight w:val="white"/>
          <w:lang w:val="en-US"/>
        </w:rPr>
        <w:t xml:space="preserve">ach of the feature sets had been </w:t>
      </w:r>
      <w:r w:rsidR="0088010B">
        <w:rPr>
          <w:rFonts w:asciiTheme="majorHAnsi" w:eastAsia="Times New Roman" w:hAnsiTheme="majorHAnsi" w:cstheme="majorHAnsi"/>
          <w:highlight w:val="white"/>
          <w:lang w:val="en-US"/>
        </w:rPr>
        <w:t>selected on the basis of 4/5</w:t>
      </w:r>
      <w:r w:rsidR="0088010B">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of the full training data, which meant that the remaining 1/5</w:t>
      </w:r>
      <w:r w:rsidR="0088010B" w:rsidRPr="008F45DD">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could be used for testing</w:t>
      </w:r>
      <w:r w:rsidR="00A03F22">
        <w:rPr>
          <w:rFonts w:asciiTheme="majorHAnsi" w:eastAsia="Times New Roman" w:hAnsiTheme="majorHAnsi" w:cstheme="majorHAnsi"/>
          <w:highlight w:val="white"/>
          <w:lang w:val="en-US"/>
        </w:rPr>
        <w:t xml:space="preserve"> (for an overview, see fig. 3)</w:t>
      </w:r>
      <w:r w:rsidR="0088010B">
        <w:rPr>
          <w:rFonts w:asciiTheme="majorHAnsi" w:eastAsia="Times New Roman" w:hAnsiTheme="majorHAnsi" w:cstheme="majorHAnsi"/>
          <w:highlight w:val="white"/>
          <w:lang w:val="en-US"/>
        </w:rPr>
        <w:t>.</w:t>
      </w:r>
    </w:p>
    <w:p w14:paraId="18D63801" w14:textId="77777777" w:rsidR="0017034E" w:rsidRPr="003B1175" w:rsidRDefault="0017034E" w:rsidP="0017034E">
      <w:pPr>
        <w:pStyle w:val="BodyText"/>
        <w:rPr>
          <w:highlight w:val="white"/>
          <w:lang w:val="en-US"/>
        </w:rPr>
      </w:pPr>
    </w:p>
    <w:p w14:paraId="6D2F47B7" w14:textId="051B1726" w:rsidR="0017034E" w:rsidRDefault="00A57B9D" w:rsidP="0017034E">
      <w:pPr>
        <w:pStyle w:val="BodyText"/>
        <w:rPr>
          <w:highlight w:val="white"/>
          <w:lang w:val="en-US"/>
        </w:rPr>
      </w:pPr>
      <w:r>
        <w:rPr>
          <w:noProof/>
          <w:lang w:val="en-US"/>
        </w:rPr>
        <w:lastRenderedPageBreak/>
        <w:drawing>
          <wp:inline distT="0" distB="0" distL="0" distR="0" wp14:anchorId="7B53C094" wp14:editId="0237FEA3">
            <wp:extent cx="5733415" cy="3574415"/>
            <wp:effectExtent l="0" t="0" r="635" b="6985"/>
            <wp:docPr id="6" name="Picture 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verview.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3415" cy="3574415"/>
                    </a:xfrm>
                    <a:prstGeom prst="rect">
                      <a:avLst/>
                    </a:prstGeom>
                  </pic:spPr>
                </pic:pic>
              </a:graphicData>
            </a:graphic>
          </wp:inline>
        </w:drawing>
      </w:r>
    </w:p>
    <w:p w14:paraId="49DF3104" w14:textId="77777777" w:rsidR="0017034E" w:rsidRPr="00235C1C" w:rsidRDefault="0017034E" w:rsidP="0017034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 </w:t>
      </w:r>
      <w:r>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t>
      </w:r>
    </w:p>
    <w:p w14:paraId="126831E9" w14:textId="77777777" w:rsidR="0017034E" w:rsidRDefault="0017034E" w:rsidP="0017034E">
      <w:pPr>
        <w:pStyle w:val="BodyText"/>
        <w:rPr>
          <w:highlight w:val="white"/>
          <w:lang w:val="en-US"/>
        </w:rPr>
      </w:pPr>
      <w:r>
        <w:rPr>
          <w:rFonts w:asciiTheme="majorHAnsi" w:eastAsia="Times New Roman" w:hAnsiTheme="majorHAnsi" w:cstheme="majorHAnsi"/>
          <w:i/>
          <w:iCs/>
          <w:highlight w:val="white"/>
          <w:lang w:val="en-US"/>
        </w:rPr>
        <w:t>A visualization of the data structures used for this ML replication. Shows the process of p</w:t>
      </w:r>
      <w:r w:rsidRPr="002D307B">
        <w:rPr>
          <w:rFonts w:asciiTheme="majorHAnsi" w:eastAsia="Times New Roman" w:hAnsiTheme="majorHAnsi" w:cstheme="majorHAnsi"/>
          <w:i/>
          <w:iCs/>
          <w:highlight w:val="white"/>
          <w:lang w:val="en-US"/>
        </w:rPr>
        <w:t>artitioning</w:t>
      </w:r>
      <w:r>
        <w:rPr>
          <w:rFonts w:asciiTheme="majorHAnsi" w:eastAsia="Times New Roman" w:hAnsiTheme="majorHAnsi" w:cstheme="majorHAnsi"/>
          <w:i/>
          <w:iCs/>
          <w:highlight w:val="white"/>
          <w:lang w:val="en-US"/>
        </w:rPr>
        <w:t xml:space="preserve"> and dividing the data up into multiple folds and outlines which sets were used for what.</w:t>
      </w:r>
    </w:p>
    <w:p w14:paraId="017B8FCD" w14:textId="77777777" w:rsidR="007057EE" w:rsidRPr="007057EE" w:rsidRDefault="007057EE" w:rsidP="007057EE">
      <w:pPr>
        <w:pStyle w:val="BodyText"/>
        <w:rPr>
          <w:highlight w:val="white"/>
          <w:lang w:val="en-US"/>
        </w:rPr>
      </w:pPr>
    </w:p>
    <w:p w14:paraId="2387503B" w14:textId="2DC18BCB" w:rsidR="0028206E" w:rsidRPr="0028206E" w:rsidRDefault="0028206E" w:rsidP="0028206E">
      <w:pPr>
        <w:rPr>
          <w:rFonts w:asciiTheme="majorHAnsi" w:eastAsia="Times New Roman" w:hAnsiTheme="majorHAnsi" w:cstheme="majorHAnsi"/>
          <w:highlight w:val="white"/>
          <w:lang w:val="en-US"/>
        </w:rPr>
      </w:pPr>
      <w:r w:rsidRPr="00756423">
        <w:rPr>
          <w:rFonts w:asciiTheme="majorHAnsi" w:eastAsia="Times New Roman" w:hAnsiTheme="majorHAnsi" w:cstheme="majorHAnsi"/>
          <w:b/>
          <w:bCs/>
          <w:highlight w:val="white"/>
          <w:lang w:val="en-US"/>
        </w:rPr>
        <w:t>5), 6), 7) Model training, parameter tuning, model testing</w:t>
      </w:r>
      <w:r>
        <w:rPr>
          <w:rFonts w:asciiTheme="majorHAnsi" w:eastAsia="Times New Roman" w:hAnsiTheme="majorHAnsi" w:cstheme="majorHAnsi"/>
          <w:b/>
          <w:bCs/>
          <w:highlight w:val="white"/>
          <w:lang w:val="en-US"/>
        </w:rPr>
        <w:t>.</w:t>
      </w:r>
    </w:p>
    <w:p w14:paraId="7E9D876E" w14:textId="67863AB6" w:rsidR="00863F48" w:rsidRDefault="00D25C41" w:rsidP="0028206E">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5</w:t>
      </w:r>
      <w:r w:rsidR="00673C03">
        <w:rPr>
          <w:rFonts w:asciiTheme="majorHAnsi" w:eastAsia="Times New Roman" w:hAnsiTheme="majorHAnsi" w:cstheme="majorHAnsi"/>
          <w:highlight w:val="white"/>
          <w:lang w:val="en-US"/>
        </w:rPr>
        <w:t xml:space="preserve"> SVM linear kernel models were then constructed to classify</w:t>
      </w:r>
      <w:r>
        <w:rPr>
          <w:rFonts w:asciiTheme="majorHAnsi" w:eastAsia="Times New Roman" w:hAnsiTheme="majorHAnsi" w:cstheme="majorHAnsi"/>
          <w:highlight w:val="white"/>
          <w:lang w:val="en-US"/>
        </w:rPr>
        <w:t xml:space="preserve"> patients from controls. Each of these models were </w:t>
      </w:r>
      <w:r w:rsidR="00966FBA">
        <w:rPr>
          <w:rFonts w:asciiTheme="majorHAnsi" w:eastAsia="Times New Roman" w:hAnsiTheme="majorHAnsi" w:cstheme="majorHAnsi"/>
          <w:highlight w:val="white"/>
          <w:lang w:val="en-US"/>
        </w:rPr>
        <w:t xml:space="preserve">fit </w:t>
      </w:r>
      <w:r>
        <w:rPr>
          <w:rFonts w:asciiTheme="majorHAnsi" w:eastAsia="Times New Roman" w:hAnsiTheme="majorHAnsi" w:cstheme="majorHAnsi"/>
          <w:highlight w:val="white"/>
          <w:lang w:val="en-US"/>
        </w:rPr>
        <w:t xml:space="preserve">on </w:t>
      </w:r>
      <w:r w:rsidR="002D2FD5">
        <w:rPr>
          <w:rFonts w:asciiTheme="majorHAnsi" w:eastAsia="Times New Roman" w:hAnsiTheme="majorHAnsi" w:cstheme="majorHAnsi"/>
          <w:highlight w:val="white"/>
          <w:lang w:val="en-US"/>
        </w:rPr>
        <w:t>training sets (</w:t>
      </w:r>
      <w:r>
        <w:rPr>
          <w:rFonts w:asciiTheme="majorHAnsi" w:eastAsia="Times New Roman" w:hAnsiTheme="majorHAnsi" w:cstheme="majorHAnsi"/>
          <w:highlight w:val="white"/>
          <w:lang w:val="en-US"/>
        </w:rPr>
        <w:t>4/5</w:t>
      </w:r>
      <w:r w:rsidRPr="00D25C41">
        <w:rPr>
          <w:rFonts w:asciiTheme="majorHAnsi" w:eastAsia="Times New Roman" w:hAnsiTheme="majorHAnsi" w:cstheme="majorHAnsi"/>
          <w:highlight w:val="white"/>
          <w:vertAlign w:val="superscript"/>
          <w:lang w:val="en-US"/>
        </w:rPr>
        <w:t>th</w:t>
      </w:r>
      <w:r>
        <w:rPr>
          <w:rFonts w:asciiTheme="majorHAnsi" w:eastAsia="Times New Roman" w:hAnsiTheme="majorHAnsi" w:cstheme="majorHAnsi"/>
          <w:highlight w:val="white"/>
          <w:lang w:val="en-US"/>
        </w:rPr>
        <w:t xml:space="preserve"> of the full training data</w:t>
      </w:r>
      <w:r w:rsidR="002D2FD5">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and tested on the</w:t>
      </w:r>
      <w:r w:rsidR="002D2FD5">
        <w:rPr>
          <w:rFonts w:asciiTheme="majorHAnsi" w:eastAsia="Times New Roman" w:hAnsiTheme="majorHAnsi" w:cstheme="majorHAnsi"/>
          <w:highlight w:val="white"/>
          <w:lang w:val="en-US"/>
        </w:rPr>
        <w:t xml:space="preserve"> matching test set (</w:t>
      </w:r>
      <w:r>
        <w:rPr>
          <w:rFonts w:asciiTheme="majorHAnsi" w:eastAsia="Times New Roman" w:hAnsiTheme="majorHAnsi" w:cstheme="majorHAnsi"/>
          <w:highlight w:val="white"/>
          <w:lang w:val="en-US"/>
        </w:rPr>
        <w:t>last 1/5</w:t>
      </w:r>
      <w:r w:rsidRPr="00D25C41">
        <w:rPr>
          <w:rFonts w:asciiTheme="majorHAnsi" w:eastAsia="Times New Roman" w:hAnsiTheme="majorHAnsi" w:cstheme="majorHAnsi"/>
          <w:highlight w:val="white"/>
          <w:vertAlign w:val="superscript"/>
          <w:lang w:val="en-US"/>
        </w:rPr>
        <w:t>th</w:t>
      </w:r>
      <w:r w:rsidR="002D2FD5">
        <w:rPr>
          <w:rFonts w:asciiTheme="majorHAnsi" w:eastAsia="Times New Roman" w:hAnsiTheme="majorHAnsi" w:cstheme="majorHAnsi"/>
          <w:highlight w:val="white"/>
          <w:lang w:val="en-US"/>
        </w:rPr>
        <w:t xml:space="preserve">). These models used the </w:t>
      </w:r>
      <w:r w:rsidR="00B50E00">
        <w:rPr>
          <w:rFonts w:asciiTheme="majorHAnsi" w:eastAsia="Times New Roman" w:hAnsiTheme="majorHAnsi" w:cstheme="majorHAnsi"/>
          <w:highlight w:val="white"/>
          <w:lang w:val="en-US"/>
        </w:rPr>
        <w:t xml:space="preserve">parameters from the training set had had been </w:t>
      </w:r>
      <w:r w:rsidR="002D2FD5">
        <w:rPr>
          <w:rFonts w:asciiTheme="majorHAnsi" w:eastAsia="Times New Roman" w:hAnsiTheme="majorHAnsi" w:cstheme="majorHAnsi"/>
          <w:highlight w:val="white"/>
          <w:lang w:val="en-US"/>
        </w:rPr>
        <w:t>L2 regularized</w:t>
      </w:r>
      <w:r w:rsidR="00CB5034">
        <w:rPr>
          <w:rFonts w:asciiTheme="majorHAnsi" w:eastAsia="Times New Roman" w:hAnsiTheme="majorHAnsi" w:cstheme="majorHAnsi"/>
          <w:highlight w:val="white"/>
          <w:lang w:val="en-US"/>
        </w:rPr>
        <w:t>.</w:t>
      </w:r>
      <w:r w:rsidR="00863F48">
        <w:rPr>
          <w:rFonts w:asciiTheme="majorHAnsi" w:eastAsia="Times New Roman" w:hAnsiTheme="majorHAnsi" w:cstheme="majorHAnsi"/>
          <w:highlight w:val="white"/>
          <w:lang w:val="en-US"/>
        </w:rPr>
        <w:t xml:space="preserve"> The predictions were then evaluated based on their classification performance and C and Gamma parameters were tuned. After tuning, the models were then tested again – repeating this process until needs of satisfactory performance were met.</w:t>
      </w:r>
    </w:p>
    <w:p w14:paraId="132D308A" w14:textId="73261B5D" w:rsidR="00F03443" w:rsidRPr="00F03443" w:rsidRDefault="0083784C" w:rsidP="00C81B51">
      <w:pPr>
        <w:pStyle w:val="BodyText"/>
        <w:rPr>
          <w:highlight w:val="white"/>
          <w:lang w:val="en-US"/>
        </w:rPr>
      </w:pPr>
      <w:r>
        <w:rPr>
          <w:b/>
          <w:bCs/>
          <w:highlight w:val="white"/>
          <w:lang w:val="en-US"/>
        </w:rPr>
        <w:t xml:space="preserve">8) Validation on holdout set. </w:t>
      </w:r>
      <w:r w:rsidR="00863F48">
        <w:rPr>
          <w:highlight w:val="white"/>
          <w:lang w:val="en-US"/>
        </w:rPr>
        <w:t>Finally</w:t>
      </w:r>
      <w:r w:rsidR="00AC3C40">
        <w:rPr>
          <w:highlight w:val="white"/>
          <w:lang w:val="en-US"/>
        </w:rPr>
        <w:t>,</w:t>
      </w:r>
      <w:r w:rsidR="00863F48">
        <w:rPr>
          <w:highlight w:val="white"/>
          <w:lang w:val="en-US"/>
        </w:rPr>
        <w:t xml:space="preserve"> the 5 models</w:t>
      </w:r>
      <w:r w:rsidR="00AC3C40">
        <w:rPr>
          <w:highlight w:val="white"/>
          <w:lang w:val="en-US"/>
        </w:rPr>
        <w:t xml:space="preserve"> were tested on the holdout set</w:t>
      </w:r>
      <w:r w:rsidR="00437CE2">
        <w:rPr>
          <w:highlight w:val="white"/>
          <w:lang w:val="en-US"/>
        </w:rPr>
        <w:t>. An ensemble model was also constructed. This model predicted the holdout data, by using the majority vote as a prediction.</w:t>
      </w:r>
      <w:r w:rsidR="00792B27">
        <w:rPr>
          <w:highlight w:val="white"/>
          <w:lang w:val="en-US"/>
        </w:rPr>
        <w:t xml:space="preserve"> </w:t>
      </w:r>
      <w:r w:rsidR="00437CE2">
        <w:rPr>
          <w:highlight w:val="white"/>
          <w:lang w:val="en-US"/>
        </w:rPr>
        <w:t>Performance on the holdout set was then evaluated for the 6 models</w:t>
      </w:r>
      <w:r w:rsidR="00635EF4">
        <w:rPr>
          <w:highlight w:val="white"/>
          <w:lang w:val="en-US"/>
        </w:rPr>
        <w:t xml:space="preserve"> with </w:t>
      </w:r>
      <w:r w:rsidR="00802E5C">
        <w:rPr>
          <w:highlight w:val="white"/>
          <w:lang w:val="en-US"/>
        </w:rPr>
        <w:t xml:space="preserve">the </w:t>
      </w:r>
      <w:r w:rsidR="00635EF4">
        <w:rPr>
          <w:highlight w:val="white"/>
          <w:lang w:val="en-US"/>
        </w:rPr>
        <w:t>relevant</w:t>
      </w:r>
      <w:r w:rsidR="00481AA3">
        <w:rPr>
          <w:highlight w:val="white"/>
          <w:lang w:val="en-US"/>
        </w:rPr>
        <w:t xml:space="preserve"> </w:t>
      </w:r>
      <w:r w:rsidR="00635EF4">
        <w:rPr>
          <w:highlight w:val="white"/>
          <w:lang w:val="en-US"/>
        </w:rPr>
        <w:t>metrics</w:t>
      </w:r>
      <w:r w:rsidR="00B94BA9">
        <w:rPr>
          <w:highlight w:val="white"/>
          <w:lang w:val="en-US"/>
        </w:rPr>
        <w:t xml:space="preserve">. </w:t>
      </w:r>
      <w:r w:rsidR="00D37B8A">
        <w:rPr>
          <w:highlight w:val="white"/>
          <w:lang w:val="en-US"/>
        </w:rPr>
        <w:t>P</w:t>
      </w:r>
      <w:r w:rsidR="00B94BA9">
        <w:rPr>
          <w:highlight w:val="white"/>
          <w:lang w:val="en-US"/>
        </w:rPr>
        <w:t>erformance of the sexes</w:t>
      </w:r>
      <w:r w:rsidR="00D37B8A">
        <w:rPr>
          <w:highlight w:val="white"/>
          <w:lang w:val="en-US"/>
        </w:rPr>
        <w:t xml:space="preserve"> </w:t>
      </w:r>
      <w:r w:rsidR="00B94BA9">
        <w:rPr>
          <w:highlight w:val="white"/>
          <w:lang w:val="en-US"/>
        </w:rPr>
        <w:t xml:space="preserve">separately was also </w:t>
      </w:r>
      <w:r w:rsidR="00D37B8A">
        <w:rPr>
          <w:highlight w:val="white"/>
          <w:lang w:val="en-US"/>
        </w:rPr>
        <w:t>calculated to allow for insights into potential ML biases</w:t>
      </w:r>
      <w:r w:rsidR="00B94BA9">
        <w:rPr>
          <w:highlight w:val="white"/>
          <w:lang w:val="en-US"/>
        </w:rPr>
        <w:t>.</w:t>
      </w:r>
    </w:p>
    <w:p w14:paraId="305F334E" w14:textId="5A9A663C" w:rsidR="00055FA2" w:rsidRPr="009A1D24" w:rsidRDefault="00021375" w:rsidP="009A1D24">
      <w:pPr>
        <w:pStyle w:val="Heading2"/>
        <w:ind w:firstLine="0"/>
        <w:rPr>
          <w:rFonts w:asciiTheme="majorHAnsi" w:hAnsiTheme="majorHAnsi" w:cstheme="majorHAnsi"/>
          <w:highlight w:val="white"/>
          <w:lang w:val="en-US"/>
        </w:rPr>
      </w:pPr>
      <w:bookmarkStart w:id="14" w:name="_Toc57619565"/>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Literature search</w:t>
      </w:r>
      <w:r w:rsidR="007836C6" w:rsidRPr="002D307B">
        <w:rPr>
          <w:rFonts w:asciiTheme="majorHAnsi" w:hAnsiTheme="majorHAnsi" w:cstheme="majorHAnsi"/>
          <w:highlight w:val="white"/>
          <w:lang w:val="en-US"/>
        </w:rPr>
        <w:t xml:space="preserve"> and choice of replication</w:t>
      </w:r>
      <w:bookmarkEnd w:id="14"/>
    </w:p>
    <w:p w14:paraId="4AFCEDD6" w14:textId="2CB36BF4" w:rsidR="004336E5" w:rsidRPr="002D307B" w:rsidRDefault="00AE21C9" w:rsidP="00021375">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 literature search for papers, dissertations and unpublished manuscripts was conduc</w:t>
      </w:r>
      <w:r w:rsidR="00331C61" w:rsidRPr="002D307B">
        <w:rPr>
          <w:rFonts w:asciiTheme="majorHAnsi" w:eastAsia="Times New Roman" w:hAnsiTheme="majorHAnsi" w:cstheme="majorHAnsi"/>
          <w:highlight w:val="white"/>
          <w:lang w:val="en-US"/>
        </w:rPr>
        <w:t>t</w:t>
      </w:r>
      <w:r w:rsidRPr="002D307B">
        <w:rPr>
          <w:rFonts w:asciiTheme="majorHAnsi" w:eastAsia="Times New Roman" w:hAnsiTheme="majorHAnsi" w:cstheme="majorHAnsi"/>
          <w:highlight w:val="white"/>
          <w:lang w:val="en-US"/>
        </w:rPr>
        <w:t xml:space="preserve">ed for finding </w:t>
      </w:r>
      <w:r w:rsidR="0075200E">
        <w:rPr>
          <w:rFonts w:asciiTheme="majorHAnsi" w:eastAsia="Times New Roman" w:hAnsiTheme="majorHAnsi" w:cstheme="majorHAnsi"/>
          <w:highlight w:val="white"/>
          <w:lang w:val="en-US"/>
        </w:rPr>
        <w:t>a</w:t>
      </w:r>
      <w:r w:rsidRPr="002D307B">
        <w:rPr>
          <w:rFonts w:asciiTheme="majorHAnsi" w:eastAsia="Times New Roman" w:hAnsiTheme="majorHAnsi" w:cstheme="majorHAnsi"/>
          <w:highlight w:val="white"/>
          <w:lang w:val="en-US"/>
        </w:rPr>
        <w:t xml:space="preserve"> paper to replicate. The complete list of papers listed in the meta-analysis by </w:t>
      </w:r>
      <w:r w:rsidR="0081299D" w:rsidRPr="002D307B">
        <w:rPr>
          <w:rFonts w:asciiTheme="majorHAnsi" w:eastAsia="Times New Roman" w:hAnsiTheme="majorHAnsi" w:cstheme="majorHAnsi"/>
          <w:highlight w:val="white"/>
          <w:lang w:val="en-US"/>
        </w:rPr>
        <w:t>Alberto</w:t>
      </w:r>
      <w:r w:rsidRPr="002D307B">
        <w:rPr>
          <w:rFonts w:asciiTheme="majorHAnsi" w:eastAsia="Times New Roman" w:hAnsiTheme="majorHAnsi" w:cstheme="majorHAnsi"/>
          <w:highlight w:val="white"/>
          <w:lang w:val="en-US"/>
        </w:rPr>
        <w:t xml:space="preserve"> et al</w:t>
      </w:r>
      <w:r w:rsidR="0081299D"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in 201</w:t>
      </w:r>
      <w:r w:rsidR="00190774" w:rsidRPr="002D307B">
        <w:rPr>
          <w:rFonts w:asciiTheme="majorHAnsi" w:eastAsia="Times New Roman" w:hAnsiTheme="majorHAnsi" w:cstheme="majorHAnsi"/>
          <w:highlight w:val="white"/>
          <w:lang w:val="en-US"/>
        </w:rPr>
        <w:t xml:space="preserve">9 </w:t>
      </w:r>
      <w:r w:rsidR="0081299D" w:rsidRPr="002D307B">
        <w:rPr>
          <w:rFonts w:asciiTheme="majorHAnsi" w:eastAsia="Times New Roman" w:hAnsiTheme="majorHAnsi" w:cstheme="majorHAnsi"/>
          <w:highlight w:val="white"/>
          <w:lang w:val="en-US"/>
        </w:rPr>
        <w:fldChar w:fldCharType="begin"/>
      </w:r>
      <w:r w:rsidR="0081299D" w:rsidRPr="002D307B">
        <w:rPr>
          <w:rFonts w:asciiTheme="majorHAnsi" w:eastAsia="Times New Roman" w:hAnsiTheme="majorHAnsi" w:cstheme="majorHAnsi"/>
          <w:highlight w:val="white"/>
          <w:lang w:val="en-US"/>
        </w:rPr>
        <w:instrText xml:space="preserve"> ADDIN ZOTERO_ITEM CSL_CITATION {"citationID":"8aElO80y","properties":{"formattedCitation":"(Alberto et al., 2019)","plainCitation":"(Alberto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Alberto","given":"Parola"},{"family":"Arndis","given":"Simonsen"},{"family":"Vibeke","given":"Bliksted"},{"family":"Riccardo","given":"Fusaroli"}],"accessed":{"date-parts":[["2020",9,3]]},"issued":{"date-parts":[["2019",3,21]]}}}],"schema":"https://github.com/citation-style-language/schema/raw/master/csl-citation.json"} </w:instrText>
      </w:r>
      <w:r w:rsidR="0081299D" w:rsidRPr="002D307B">
        <w:rPr>
          <w:rFonts w:asciiTheme="majorHAnsi" w:eastAsia="Times New Roman" w:hAnsiTheme="majorHAnsi" w:cstheme="majorHAnsi"/>
          <w:highlight w:val="white"/>
          <w:lang w:val="en-US"/>
        </w:rPr>
        <w:fldChar w:fldCharType="separate"/>
      </w:r>
      <w:r w:rsidR="0081299D" w:rsidRPr="002D307B">
        <w:rPr>
          <w:rFonts w:asciiTheme="majorHAnsi" w:hAnsiTheme="majorHAnsi" w:cstheme="majorHAnsi"/>
          <w:highlight w:val="white"/>
          <w:lang w:val="en-US"/>
        </w:rPr>
        <w:t>(Alberto et al., 2019)</w:t>
      </w:r>
      <w:r w:rsidR="0081299D" w:rsidRPr="002D307B">
        <w:rPr>
          <w:rFonts w:asciiTheme="majorHAnsi" w:eastAsia="Times New Roman" w:hAnsiTheme="majorHAnsi" w:cstheme="majorHAnsi"/>
          <w:highlight w:val="white"/>
          <w:lang w:val="en-US"/>
        </w:rPr>
        <w:fldChar w:fldCharType="end"/>
      </w:r>
      <w:r w:rsidR="005F0FB4" w:rsidRPr="002D307B">
        <w:rPr>
          <w:rFonts w:asciiTheme="majorHAnsi" w:eastAsia="Times New Roman" w:hAnsiTheme="majorHAnsi" w:cstheme="majorHAnsi"/>
          <w:highlight w:val="white"/>
          <w:lang w:val="en-US"/>
        </w:rPr>
        <w:t xml:space="preserve"> was manually screened – first by title and </w:t>
      </w:r>
      <w:r w:rsidR="0071264C">
        <w:rPr>
          <w:rFonts w:asciiTheme="majorHAnsi" w:eastAsia="Times New Roman" w:hAnsiTheme="majorHAnsi" w:cstheme="majorHAnsi"/>
          <w:highlight w:val="white"/>
          <w:lang w:val="en-US"/>
        </w:rPr>
        <w:t>since</w:t>
      </w:r>
      <w:r w:rsidR="008443CB">
        <w:rPr>
          <w:rFonts w:asciiTheme="majorHAnsi" w:eastAsia="Times New Roman" w:hAnsiTheme="majorHAnsi" w:cstheme="majorHAnsi"/>
          <w:highlight w:val="white"/>
          <w:lang w:val="en-US"/>
        </w:rPr>
        <w:t xml:space="preserve"> </w:t>
      </w:r>
      <w:r w:rsidR="005F0FB4" w:rsidRPr="002D307B">
        <w:rPr>
          <w:rFonts w:asciiTheme="majorHAnsi" w:eastAsia="Times New Roman" w:hAnsiTheme="majorHAnsi" w:cstheme="majorHAnsi"/>
          <w:highlight w:val="white"/>
          <w:lang w:val="en-US"/>
        </w:rPr>
        <w:t>by content. As their search was last updated as of April 12 2018, the search was continued from that date and forward in time by the use of search using Google Scholar on the Sep 15 2020, using the same search terms (schizo* AND machine learning AND prosody OR inflection OR intensity OR pitch OR fundamental frequency OR speech rate OR voice quality OR acoustic OR intonation OR vocal)</w:t>
      </w:r>
      <w:r w:rsidR="004336E5" w:rsidRPr="002D307B">
        <w:rPr>
          <w:rFonts w:asciiTheme="majorHAnsi" w:eastAsia="Times New Roman" w:hAnsiTheme="majorHAnsi" w:cstheme="majorHAnsi"/>
          <w:highlight w:val="white"/>
          <w:lang w:val="en-US"/>
        </w:rPr>
        <w:t>.</w:t>
      </w:r>
    </w:p>
    <w:p w14:paraId="174CED79" w14:textId="3411B811" w:rsidR="004D2891" w:rsidRDefault="00046CB4" w:rsidP="00E62F62">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The manual search explored the papers by the author, looking for papers that 1) were transparent and well-documented, 2) were thorough in applying proper machine learning methods, 3) had larger amounts of data.</w:t>
      </w:r>
      <w:r w:rsidR="005B55B1" w:rsidRPr="002D307B">
        <w:rPr>
          <w:rFonts w:asciiTheme="majorHAnsi" w:eastAsia="Times New Roman" w:hAnsiTheme="majorHAnsi" w:cstheme="majorHAnsi"/>
          <w:highlight w:val="white"/>
          <w:lang w:val="en-US"/>
        </w:rPr>
        <w:t xml:space="preserve"> </w:t>
      </w:r>
      <w:r w:rsidR="001C25A6" w:rsidRPr="002D307B">
        <w:rPr>
          <w:rFonts w:asciiTheme="majorHAnsi" w:eastAsia="Times New Roman" w:hAnsiTheme="majorHAnsi" w:cstheme="majorHAnsi"/>
          <w:highlight w:val="white"/>
          <w:lang w:val="en-US"/>
        </w:rPr>
        <w:t xml:space="preserve">The study by Chakraborty et al. from 2018 was chosen for replication </w:t>
      </w:r>
      <w:r w:rsidR="006E372E" w:rsidRPr="002D307B">
        <w:rPr>
          <w:rFonts w:asciiTheme="majorHAnsi" w:eastAsia="Times New Roman" w:hAnsiTheme="majorHAnsi" w:cstheme="majorHAnsi"/>
          <w:highlight w:val="white"/>
          <w:lang w:val="en-US"/>
        </w:rPr>
        <w:t>after</w:t>
      </w:r>
      <w:r w:rsidR="00B15B52">
        <w:rPr>
          <w:rFonts w:asciiTheme="majorHAnsi" w:eastAsia="Times New Roman" w:hAnsiTheme="majorHAnsi" w:cstheme="majorHAnsi"/>
          <w:highlight w:val="white"/>
          <w:lang w:val="en-US"/>
        </w:rPr>
        <w:t xml:space="preserve"> assessing the literature</w:t>
      </w:r>
      <w:r w:rsidR="006E372E" w:rsidRPr="002D307B">
        <w:rPr>
          <w:rFonts w:asciiTheme="majorHAnsi" w:eastAsia="Times New Roman" w:hAnsiTheme="majorHAnsi" w:cstheme="majorHAnsi"/>
          <w:highlight w:val="white"/>
          <w:lang w:val="en-US"/>
        </w:rPr>
        <w:t xml:space="preserve"> </w:t>
      </w:r>
      <w:r w:rsidR="00B15B52">
        <w:rPr>
          <w:rFonts w:asciiTheme="majorHAnsi" w:eastAsia="Times New Roman" w:hAnsiTheme="majorHAnsi" w:cstheme="majorHAnsi"/>
          <w:highlight w:val="white"/>
          <w:lang w:val="en-US"/>
        </w:rPr>
        <w:t>on these parameters</w:t>
      </w:r>
      <w:r w:rsidR="00133AA4">
        <w:rPr>
          <w:rFonts w:asciiTheme="majorHAnsi" w:eastAsia="Times New Roman" w:hAnsiTheme="majorHAnsi" w:cstheme="majorHAnsi"/>
          <w:highlight w:val="white"/>
          <w:lang w:val="en-US"/>
        </w:rPr>
        <w:t xml:space="preserve"> </w:t>
      </w:r>
      <w:r w:rsidR="001C25A6" w:rsidRPr="002D307B">
        <w:rPr>
          <w:rFonts w:asciiTheme="majorHAnsi" w:eastAsia="Times New Roman" w:hAnsiTheme="majorHAnsi" w:cstheme="majorHAnsi"/>
          <w:highlight w:val="white"/>
          <w:lang w:val="en-US"/>
        </w:rPr>
        <w:fldChar w:fldCharType="begin"/>
      </w:r>
      <w:r w:rsidR="001C25A6"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1C25A6" w:rsidRPr="002D307B">
        <w:rPr>
          <w:rFonts w:asciiTheme="majorHAnsi" w:eastAsia="Times New Roman" w:hAnsiTheme="majorHAnsi" w:cstheme="majorHAnsi"/>
          <w:highlight w:val="white"/>
          <w:lang w:val="en-US"/>
        </w:rPr>
        <w:fldChar w:fldCharType="separate"/>
      </w:r>
      <w:r w:rsidR="001C25A6" w:rsidRPr="002D307B">
        <w:rPr>
          <w:rFonts w:asciiTheme="majorHAnsi" w:hAnsiTheme="majorHAnsi" w:cstheme="majorHAnsi"/>
          <w:highlight w:val="white"/>
          <w:lang w:val="en-US"/>
        </w:rPr>
        <w:t>(Chakraborty et al., 2018)</w:t>
      </w:r>
      <w:r w:rsidR="001C25A6" w:rsidRPr="002D307B">
        <w:rPr>
          <w:rFonts w:asciiTheme="majorHAnsi" w:eastAsia="Times New Roman" w:hAnsiTheme="majorHAnsi" w:cstheme="majorHAnsi"/>
          <w:highlight w:val="white"/>
          <w:lang w:val="en-US"/>
        </w:rPr>
        <w:fldChar w:fldCharType="end"/>
      </w:r>
      <w:r w:rsidR="001C25A6" w:rsidRPr="002D307B">
        <w:rPr>
          <w:rFonts w:asciiTheme="majorHAnsi" w:eastAsia="Times New Roman" w:hAnsiTheme="majorHAnsi" w:cstheme="majorHAnsi"/>
          <w:highlight w:val="white"/>
          <w:lang w:val="en-US"/>
        </w:rPr>
        <w:t>.</w:t>
      </w:r>
    </w:p>
    <w:p w14:paraId="26CF267D" w14:textId="77777777" w:rsidR="00E62F62" w:rsidRPr="00E62F62" w:rsidRDefault="00E62F62" w:rsidP="00E62F62">
      <w:pPr>
        <w:pStyle w:val="BodyText"/>
        <w:rPr>
          <w:highlight w:val="white"/>
          <w:lang w:val="en-US"/>
        </w:rPr>
      </w:pPr>
    </w:p>
    <w:p w14:paraId="0557DE94" w14:textId="5638D098" w:rsidR="00327B48" w:rsidRPr="002D307B" w:rsidRDefault="00A27284" w:rsidP="00284C6B">
      <w:pPr>
        <w:pStyle w:val="Heading2"/>
        <w:ind w:firstLine="0"/>
        <w:rPr>
          <w:rFonts w:asciiTheme="majorHAnsi" w:hAnsiTheme="majorHAnsi" w:cstheme="majorHAnsi"/>
          <w:highlight w:val="white"/>
          <w:lang w:val="en-US"/>
        </w:rPr>
      </w:pPr>
      <w:bookmarkStart w:id="15" w:name="_Toc57619566"/>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Data</w:t>
      </w:r>
      <w:bookmarkEnd w:id="15"/>
    </w:p>
    <w:p w14:paraId="691D59D8" w14:textId="3E0CEACD" w:rsidR="00E33DCA" w:rsidRPr="002D307B" w:rsidRDefault="00E33DCA" w:rsidP="00284C6B">
      <w:pPr>
        <w:pStyle w:val="Heading3"/>
        <w:ind w:firstLine="0"/>
        <w:rPr>
          <w:rFonts w:asciiTheme="majorHAnsi" w:hAnsiTheme="majorHAnsi" w:cstheme="majorHAnsi"/>
          <w:highlight w:val="white"/>
          <w:lang w:val="en-US"/>
        </w:rPr>
      </w:pPr>
      <w:bookmarkStart w:id="16" w:name="_Toc57619567"/>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1 Data sources</w:t>
      </w:r>
      <w:bookmarkEnd w:id="16"/>
    </w:p>
    <w:p w14:paraId="61B326BD" w14:textId="57094013" w:rsidR="00E33DCA" w:rsidRPr="002D307B" w:rsidRDefault="006C0162" w:rsidP="004836F7">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t xml:space="preserve">The data used in this paper </w:t>
      </w:r>
      <w:r w:rsidR="000D3D6A" w:rsidRPr="002D307B">
        <w:rPr>
          <w:rFonts w:asciiTheme="majorHAnsi" w:eastAsia="Times New Roman" w:hAnsiTheme="majorHAnsi" w:cstheme="majorHAnsi"/>
          <w:highlight w:val="white"/>
          <w:lang w:val="en-US"/>
        </w:rPr>
        <w:t xml:space="preserve">consists of speech recordings </w:t>
      </w:r>
      <w:r w:rsidRPr="002D307B">
        <w:rPr>
          <w:rFonts w:asciiTheme="majorHAnsi" w:eastAsia="Times New Roman" w:hAnsiTheme="majorHAnsi" w:cstheme="majorHAnsi"/>
          <w:highlight w:val="white"/>
          <w:lang w:val="en-US"/>
        </w:rPr>
        <w:t xml:space="preserve">gathered from </w:t>
      </w:r>
      <w:r w:rsidR="00846BA7" w:rsidRPr="002D307B">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t>
      </w:r>
      <w:r w:rsidR="00846BA7" w:rsidRPr="002D307B">
        <w:rPr>
          <w:rFonts w:asciiTheme="majorHAnsi" w:eastAsia="Times New Roman" w:hAnsiTheme="majorHAnsi" w:cstheme="majorHAnsi"/>
          <w:highlight w:val="white"/>
          <w:lang w:val="en-US"/>
        </w:rPr>
        <w:t xml:space="preserve">published studies </w:t>
      </w:r>
      <w:r w:rsidR="000B0416" w:rsidRPr="002D307B">
        <w:rPr>
          <w:rFonts w:asciiTheme="majorHAnsi" w:eastAsia="Times New Roman" w:hAnsiTheme="majorHAnsi" w:cstheme="majorHAnsi"/>
          <w:highlight w:val="white"/>
          <w:lang w:val="en-US"/>
        </w:rPr>
        <w:fldChar w:fldCharType="begin"/>
      </w:r>
      <w:r w:rsidR="000B0416"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2D307B">
        <w:rPr>
          <w:rFonts w:asciiTheme="majorHAnsi" w:eastAsia="Times New Roman" w:hAnsiTheme="majorHAnsi" w:cstheme="majorHAnsi"/>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sidRPr="002D307B">
        <w:rPr>
          <w:rFonts w:asciiTheme="majorHAnsi" w:eastAsia="Times New Roman" w:hAnsiTheme="majorHAnsi" w:cstheme="majorHAnsi"/>
          <w:highlight w:val="white"/>
          <w:lang w:val="en-US"/>
        </w:rPr>
        <w:fldChar w:fldCharType="separate"/>
      </w:r>
      <w:r w:rsidR="000B0416" w:rsidRPr="002D307B">
        <w:rPr>
          <w:rFonts w:asciiTheme="majorHAnsi" w:hAnsiTheme="majorHAnsi" w:cstheme="majorHAnsi"/>
          <w:highlight w:val="white"/>
          <w:lang w:val="da-DK"/>
        </w:rPr>
        <w:t>(Beck et al., 2020; Bliksted et al., 2014, 2019)</w:t>
      </w:r>
      <w:r w:rsidR="000B0416" w:rsidRPr="002D307B">
        <w:rPr>
          <w:rFonts w:asciiTheme="majorHAnsi" w:eastAsia="Times New Roman" w:hAnsiTheme="majorHAnsi" w:cstheme="majorHAnsi"/>
          <w:highlight w:val="white"/>
          <w:lang w:val="en-US"/>
        </w:rPr>
        <w:fldChar w:fldCharType="end"/>
      </w:r>
      <w:r w:rsidR="00846BA7" w:rsidRPr="002D307B">
        <w:rPr>
          <w:rFonts w:asciiTheme="majorHAnsi" w:eastAsia="Times New Roman" w:hAnsiTheme="majorHAnsi" w:cstheme="majorHAnsi"/>
          <w:highlight w:val="white"/>
          <w:lang w:val="da-DK"/>
        </w:rPr>
        <w:t xml:space="preserve"> </w:t>
      </w:r>
      <w:r w:rsidR="000B0416" w:rsidRPr="002D307B">
        <w:rPr>
          <w:rFonts w:asciiTheme="majorHAnsi" w:eastAsia="Times New Roman" w:hAnsiTheme="majorHAnsi" w:cstheme="majorHAnsi"/>
          <w:highlight w:val="white"/>
          <w:lang w:val="da-DK"/>
        </w:rPr>
        <w:t xml:space="preserve">and </w:t>
      </w:r>
      <w:r w:rsidR="00846BA7" w:rsidRPr="002D307B">
        <w:rPr>
          <w:rFonts w:asciiTheme="majorHAnsi" w:eastAsia="Times New Roman" w:hAnsiTheme="majorHAnsi" w:cstheme="majorHAnsi"/>
          <w:highlight w:val="white"/>
          <w:lang w:val="da-DK"/>
        </w:rPr>
        <w:t xml:space="preserve">an unpublished study by Vibeke Bliksted. </w:t>
      </w:r>
      <w:r w:rsidR="00BF2477" w:rsidRPr="002D307B">
        <w:rPr>
          <w:rFonts w:asciiTheme="majorHAnsi" w:eastAsia="Times New Roman" w:hAnsiTheme="majorHAnsi" w:cstheme="majorHAnsi"/>
          <w:highlight w:val="white"/>
          <w:lang w:val="da-DK"/>
        </w:rPr>
        <w:br/>
      </w:r>
      <w:r w:rsidR="00E33DCA" w:rsidRPr="002D307B">
        <w:rPr>
          <w:rFonts w:asciiTheme="majorHAnsi" w:eastAsia="Times New Roman" w:hAnsiTheme="majorHAnsi" w:cstheme="majorHAnsi"/>
          <w:highlight w:val="white"/>
          <w:lang w:val="en-US"/>
        </w:rPr>
        <w:t xml:space="preserve">Although the data was acquired in separate studies the speech data has </w:t>
      </w:r>
      <w:r w:rsidR="00E05D1D" w:rsidRPr="002D307B">
        <w:rPr>
          <w:rFonts w:asciiTheme="majorHAnsi" w:eastAsia="Times New Roman" w:hAnsiTheme="majorHAnsi" w:cstheme="majorHAnsi"/>
          <w:highlight w:val="white"/>
          <w:lang w:val="en-US"/>
        </w:rPr>
        <w:t>several</w:t>
      </w:r>
      <w:r w:rsidR="00E33DCA" w:rsidRPr="002D307B">
        <w:rPr>
          <w:rFonts w:asciiTheme="majorHAnsi" w:eastAsia="Times New Roman" w:hAnsiTheme="majorHAnsi" w:cstheme="majorHAnsi"/>
          <w:highlight w:val="white"/>
          <w:lang w:val="en-US"/>
        </w:rPr>
        <w:t xml:space="preserve"> qualities which makes it suitable for combining into a single study</w:t>
      </w:r>
      <w:r w:rsidR="00AA3EBC" w:rsidRPr="002D307B">
        <w:rPr>
          <w:rFonts w:asciiTheme="majorHAnsi" w:eastAsia="Times New Roman" w:hAnsiTheme="majorHAnsi" w:cstheme="majorHAnsi"/>
          <w:highlight w:val="white"/>
          <w:lang w:val="en-US"/>
        </w:rPr>
        <w:t>:</w:t>
      </w:r>
    </w:p>
    <w:p w14:paraId="5FEC10F6" w14:textId="158DAADA" w:rsidR="00415939" w:rsidRPr="002D307B" w:rsidRDefault="00E33DCA" w:rsidP="00284C6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w:t>
      </w:r>
      <w:r w:rsidR="00914B5E" w:rsidRPr="002D307B">
        <w:rPr>
          <w:rFonts w:asciiTheme="majorHAnsi" w:eastAsia="Times New Roman" w:hAnsiTheme="majorHAnsi" w:cstheme="majorHAnsi"/>
          <w:highlight w:val="white"/>
          <w:lang w:val="en-US"/>
        </w:rPr>
        <w:t>articipants from all studies went through the</w:t>
      </w:r>
      <w:r w:rsidR="00087B2A" w:rsidRPr="002D307B">
        <w:rPr>
          <w:rFonts w:asciiTheme="majorHAnsi" w:eastAsia="Times New Roman" w:hAnsiTheme="majorHAnsi" w:cstheme="majorHAnsi"/>
          <w:highlight w:val="white"/>
          <w:lang w:val="en-US"/>
        </w:rPr>
        <w:t xml:space="preserve"> </w:t>
      </w:r>
      <w:r w:rsidR="00914B5E" w:rsidRPr="002D307B">
        <w:rPr>
          <w:rFonts w:asciiTheme="majorHAnsi" w:eastAsia="Times New Roman" w:hAnsiTheme="majorHAnsi" w:cstheme="majorHAnsi"/>
          <w:highlight w:val="white"/>
          <w:lang w:val="en-US"/>
        </w:rPr>
        <w:t>same tasks</w:t>
      </w:r>
      <w:r w:rsidR="00112A2E" w:rsidRPr="002D307B">
        <w:rPr>
          <w:rFonts w:asciiTheme="majorHAnsi" w:eastAsia="Times New Roman" w:hAnsiTheme="majorHAnsi" w:cstheme="majorHAnsi"/>
          <w:highlight w:val="white"/>
          <w:lang w:val="en-US"/>
        </w:rPr>
        <w:t>; namely the Frith Happé animations task</w:t>
      </w:r>
      <w:r w:rsidR="009E2D07">
        <w:rPr>
          <w:rFonts w:asciiTheme="majorHAnsi" w:eastAsia="Times New Roman" w:hAnsiTheme="majorHAnsi" w:cstheme="majorHAnsi"/>
          <w:highlight w:val="white"/>
          <w:lang w:val="en-US"/>
        </w:rPr>
        <w:t xml:space="preserve"> </w:t>
      </w:r>
      <w:r w:rsidR="00CC315D" w:rsidRPr="002D307B">
        <w:rPr>
          <w:rFonts w:asciiTheme="majorHAnsi" w:eastAsia="Times New Roman" w:hAnsiTheme="majorHAnsi" w:cstheme="majorHAnsi"/>
          <w:highlight w:val="white"/>
          <w:lang w:val="en-US"/>
        </w:rPr>
        <w:fldChar w:fldCharType="begin"/>
      </w:r>
      <w:r w:rsidR="00CC315D"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sidRPr="002D307B">
        <w:rPr>
          <w:rFonts w:asciiTheme="majorHAnsi" w:eastAsia="Times New Roman" w:hAnsiTheme="majorHAnsi" w:cstheme="majorHAnsi"/>
          <w:highlight w:val="white"/>
          <w:lang w:val="en-US"/>
        </w:rPr>
        <w:fldChar w:fldCharType="separate"/>
      </w:r>
      <w:r w:rsidR="00CC315D" w:rsidRPr="002D307B">
        <w:rPr>
          <w:rFonts w:asciiTheme="majorHAnsi" w:hAnsiTheme="majorHAnsi" w:cstheme="majorHAnsi"/>
          <w:highlight w:val="white"/>
          <w:lang w:val="en-US"/>
        </w:rPr>
        <w:t>(Abell et al., 2000)</w:t>
      </w:r>
      <w:r w:rsidR="00CC315D" w:rsidRPr="002D307B">
        <w:rPr>
          <w:rFonts w:asciiTheme="majorHAnsi" w:eastAsia="Times New Roman" w:hAnsiTheme="majorHAnsi" w:cstheme="majorHAnsi"/>
          <w:highlight w:val="white"/>
          <w:lang w:val="en-US"/>
        </w:rPr>
        <w:fldChar w:fldCharType="end"/>
      </w:r>
      <w:r w:rsidR="00CC315D" w:rsidRPr="002D307B">
        <w:rPr>
          <w:rFonts w:asciiTheme="majorHAnsi" w:eastAsia="Times New Roman" w:hAnsiTheme="majorHAnsi" w:cstheme="majorHAnsi"/>
          <w:highlight w:val="white"/>
          <w:lang w:val="en-US"/>
        </w:rPr>
        <w:t xml:space="preserve">. </w:t>
      </w:r>
      <w:r w:rsidR="00415939" w:rsidRPr="002D307B">
        <w:rPr>
          <w:rFonts w:asciiTheme="majorHAnsi" w:eastAsia="Times New Roman" w:hAnsiTheme="majorHAnsi" w:cstheme="majorHAnsi"/>
          <w:highlight w:val="white"/>
          <w:lang w:val="en-US"/>
        </w:rPr>
        <w:t xml:space="preserve">All participant went through 8 such trials, </w:t>
      </w:r>
      <w:r w:rsidR="00132E5E" w:rsidRPr="002D307B">
        <w:rPr>
          <w:rFonts w:asciiTheme="majorHAnsi" w:eastAsia="Times New Roman" w:hAnsiTheme="majorHAnsi" w:cstheme="majorHAnsi"/>
          <w:highlight w:val="white"/>
          <w:lang w:val="en-US"/>
        </w:rPr>
        <w:t>except for</w:t>
      </w:r>
      <w:r w:rsidR="00415939"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t xml:space="preserve">in the study from 2015 by Bliksted et al., </w:t>
      </w:r>
      <w:r w:rsidR="00415939" w:rsidRPr="002D307B">
        <w:rPr>
          <w:rFonts w:asciiTheme="majorHAnsi" w:eastAsia="Times New Roman" w:hAnsiTheme="majorHAnsi" w:cstheme="majorHAnsi"/>
          <w:highlight w:val="white"/>
          <w:lang w:val="en-US"/>
        </w:rPr>
        <w:t xml:space="preserve">where the </w:t>
      </w:r>
      <w:r w:rsidR="00A54949">
        <w:rPr>
          <w:rFonts w:asciiTheme="majorHAnsi" w:eastAsia="Times New Roman" w:hAnsiTheme="majorHAnsi" w:cstheme="majorHAnsi"/>
          <w:highlight w:val="white"/>
          <w:lang w:val="en-US"/>
        </w:rPr>
        <w:t xml:space="preserve">they went through </w:t>
      </w:r>
      <w:r w:rsidR="00415939" w:rsidRPr="002D307B">
        <w:rPr>
          <w:rFonts w:asciiTheme="majorHAnsi" w:eastAsia="Times New Roman" w:hAnsiTheme="majorHAnsi" w:cstheme="majorHAnsi"/>
          <w:highlight w:val="white"/>
          <w:lang w:val="en-US"/>
        </w:rPr>
        <w:t>10 trials</w:t>
      </w:r>
      <w:r w:rsidR="00077443"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fldChar w:fldCharType="begin"/>
      </w:r>
      <w:r w:rsidR="00077443"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sidRPr="002D307B">
        <w:rPr>
          <w:rFonts w:asciiTheme="majorHAnsi" w:eastAsia="Times New Roman" w:hAnsiTheme="majorHAnsi" w:cstheme="majorHAnsi"/>
          <w:highlight w:val="white"/>
          <w:lang w:val="en-US"/>
        </w:rPr>
        <w:fldChar w:fldCharType="separate"/>
      </w:r>
      <w:r w:rsidR="00077443" w:rsidRPr="002D307B">
        <w:rPr>
          <w:rFonts w:asciiTheme="majorHAnsi" w:hAnsiTheme="majorHAnsi" w:cstheme="majorHAnsi"/>
          <w:highlight w:val="white"/>
          <w:lang w:val="en-US"/>
        </w:rPr>
        <w:t>(Bliksted et al., 2014)</w:t>
      </w:r>
      <w:r w:rsidR="00077443" w:rsidRPr="002D307B">
        <w:rPr>
          <w:rFonts w:asciiTheme="majorHAnsi" w:eastAsia="Times New Roman" w:hAnsiTheme="majorHAnsi" w:cstheme="majorHAnsi"/>
          <w:highlight w:val="white"/>
          <w:lang w:val="en-US"/>
        </w:rPr>
        <w:fldChar w:fldCharType="end"/>
      </w:r>
      <w:r w:rsidR="00415939" w:rsidRPr="002D307B">
        <w:rPr>
          <w:rFonts w:asciiTheme="majorHAnsi" w:eastAsia="Times New Roman" w:hAnsiTheme="majorHAnsi" w:cstheme="majorHAnsi"/>
          <w:highlight w:val="white"/>
          <w:lang w:val="en-US"/>
        </w:rPr>
        <w:t xml:space="preserve">. </w:t>
      </w:r>
    </w:p>
    <w:p w14:paraId="6158022C" w14:textId="02919853" w:rsidR="00A27284" w:rsidRPr="002D307B" w:rsidRDefault="00487381" w:rsidP="00284C6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over, r</w:t>
      </w:r>
      <w:r w:rsidR="00327B48" w:rsidRPr="002D307B">
        <w:rPr>
          <w:rFonts w:asciiTheme="majorHAnsi" w:eastAsia="Times New Roman" w:hAnsiTheme="majorHAnsi" w:cstheme="majorHAnsi"/>
          <w:highlight w:val="white"/>
          <w:lang w:val="en-US"/>
        </w:rPr>
        <w:t>ecording equipment and recording setting</w:t>
      </w:r>
      <w:r w:rsidR="008276AC" w:rsidRPr="002D307B">
        <w:rPr>
          <w:rFonts w:asciiTheme="majorHAnsi" w:eastAsia="Times New Roman" w:hAnsiTheme="majorHAnsi" w:cstheme="majorHAnsi"/>
          <w:highlight w:val="white"/>
          <w:lang w:val="en-US"/>
        </w:rPr>
        <w:t xml:space="preserve"> was </w:t>
      </w:r>
      <w:r w:rsidR="00385B0D" w:rsidRPr="002D307B">
        <w:rPr>
          <w:rFonts w:asciiTheme="majorHAnsi" w:eastAsia="Times New Roman" w:hAnsiTheme="majorHAnsi" w:cstheme="majorHAnsi"/>
          <w:highlight w:val="white"/>
          <w:lang w:val="en-US"/>
        </w:rPr>
        <w:t xml:space="preserve">constant within study, but </w:t>
      </w:r>
      <w:r w:rsidR="008276AC" w:rsidRPr="002D307B">
        <w:rPr>
          <w:rFonts w:asciiTheme="majorHAnsi" w:eastAsia="Times New Roman" w:hAnsiTheme="majorHAnsi" w:cstheme="majorHAnsi"/>
          <w:highlight w:val="white"/>
          <w:lang w:val="en-US"/>
        </w:rPr>
        <w:t xml:space="preserve">unique </w:t>
      </w:r>
      <w:r w:rsidR="00200166" w:rsidRPr="002D307B">
        <w:rPr>
          <w:rFonts w:asciiTheme="majorHAnsi" w:eastAsia="Times New Roman" w:hAnsiTheme="majorHAnsi" w:cstheme="majorHAnsi"/>
          <w:highlight w:val="white"/>
          <w:lang w:val="en-US"/>
        </w:rPr>
        <w:t>across studies</w:t>
      </w:r>
      <w:r w:rsidR="00007F95" w:rsidRPr="002D307B">
        <w:rPr>
          <w:rFonts w:asciiTheme="majorHAnsi" w:eastAsia="Times New Roman" w:hAnsiTheme="majorHAnsi" w:cstheme="majorHAnsi"/>
          <w:highlight w:val="white"/>
          <w:lang w:val="en-US"/>
        </w:rPr>
        <w:t>. This results</w:t>
      </w:r>
      <w:r w:rsidR="008276AC" w:rsidRPr="002D307B">
        <w:rPr>
          <w:rFonts w:asciiTheme="majorHAnsi" w:eastAsia="Times New Roman" w:hAnsiTheme="majorHAnsi" w:cstheme="majorHAnsi"/>
          <w:highlight w:val="white"/>
          <w:lang w:val="en-US"/>
        </w:rPr>
        <w:t xml:space="preserve"> in</w:t>
      </w:r>
      <w:r w:rsidR="00C242C2" w:rsidRPr="002D307B">
        <w:rPr>
          <w:rFonts w:asciiTheme="majorHAnsi" w:eastAsia="Times New Roman" w:hAnsiTheme="majorHAnsi" w:cstheme="majorHAnsi"/>
          <w:highlight w:val="white"/>
          <w:lang w:val="en-US"/>
        </w:rPr>
        <w:t xml:space="preserve"> data</w:t>
      </w:r>
      <w:r w:rsidR="00007F95" w:rsidRPr="002D307B">
        <w:rPr>
          <w:rFonts w:asciiTheme="majorHAnsi" w:eastAsia="Times New Roman" w:hAnsiTheme="majorHAnsi" w:cstheme="majorHAnsi"/>
          <w:highlight w:val="white"/>
          <w:lang w:val="en-US"/>
        </w:rPr>
        <w:t xml:space="preserve"> corpora of </w:t>
      </w:r>
      <w:r w:rsidR="008276AC" w:rsidRPr="002D307B">
        <w:rPr>
          <w:rFonts w:asciiTheme="majorHAnsi" w:eastAsia="Times New Roman" w:hAnsiTheme="majorHAnsi" w:cstheme="majorHAnsi"/>
          <w:highlight w:val="white"/>
          <w:lang w:val="en-US"/>
        </w:rPr>
        <w:t xml:space="preserve">diverse speech recordings suitable for testing whether implementation of a certain </w:t>
      </w:r>
      <w:r w:rsidR="003F3351" w:rsidRPr="002D307B">
        <w:rPr>
          <w:rFonts w:asciiTheme="majorHAnsi" w:eastAsia="Times New Roman" w:hAnsiTheme="majorHAnsi" w:cstheme="majorHAnsi"/>
          <w:highlight w:val="white"/>
          <w:lang w:val="en-US"/>
        </w:rPr>
        <w:t xml:space="preserve">machine learning algorithm </w:t>
      </w:r>
      <w:r w:rsidR="008276AC" w:rsidRPr="002D307B">
        <w:rPr>
          <w:rFonts w:asciiTheme="majorHAnsi" w:eastAsia="Times New Roman" w:hAnsiTheme="majorHAnsi" w:cstheme="majorHAnsi"/>
          <w:highlight w:val="white"/>
          <w:lang w:val="en-US"/>
        </w:rPr>
        <w:t>proves to be versatile in its predictions</w:t>
      </w:r>
      <w:r w:rsidR="004D4D1F" w:rsidRPr="002D307B">
        <w:rPr>
          <w:rFonts w:asciiTheme="majorHAnsi" w:eastAsia="Times New Roman" w:hAnsiTheme="majorHAnsi" w:cstheme="majorHAnsi"/>
          <w:highlight w:val="white"/>
          <w:lang w:val="en-US"/>
        </w:rPr>
        <w:t xml:space="preserve"> across data sets.</w:t>
      </w:r>
    </w:p>
    <w:p w14:paraId="268D5184" w14:textId="77777777" w:rsidR="00176352" w:rsidRPr="002D307B" w:rsidRDefault="00176352" w:rsidP="005879E7">
      <w:pPr>
        <w:rPr>
          <w:rFonts w:asciiTheme="majorHAnsi" w:eastAsia="Times New Roman" w:hAnsiTheme="majorHAnsi" w:cstheme="majorHAnsi"/>
          <w:highlight w:val="white"/>
          <w:lang w:val="en-US"/>
        </w:rPr>
      </w:pPr>
    </w:p>
    <w:p w14:paraId="5A7949FC" w14:textId="4E5ACB97" w:rsidR="00A27284" w:rsidRPr="002D307B" w:rsidRDefault="00A27284" w:rsidP="00284C6B">
      <w:pPr>
        <w:pStyle w:val="Heading3"/>
        <w:ind w:firstLine="0"/>
        <w:rPr>
          <w:rFonts w:asciiTheme="majorHAnsi" w:hAnsiTheme="majorHAnsi" w:cstheme="majorHAnsi"/>
          <w:highlight w:val="white"/>
          <w:lang w:val="en-US"/>
        </w:rPr>
      </w:pPr>
      <w:bookmarkStart w:id="17" w:name="_Toc57619568"/>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w:t>
      </w:r>
      <w:r w:rsidR="00E33DC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articipants</w:t>
      </w:r>
      <w:bookmarkEnd w:id="17"/>
    </w:p>
    <w:p w14:paraId="60ECBBAB" w14:textId="47C77F5C" w:rsidR="00033616" w:rsidRPr="002D307B" w:rsidRDefault="00AB0F8A" w:rsidP="00284C6B">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w:t>
      </w:r>
      <w:r w:rsidR="00033616" w:rsidRPr="002D307B">
        <w:rPr>
          <w:rFonts w:asciiTheme="majorHAnsi" w:eastAsia="Times New Roman" w:hAnsiTheme="majorHAnsi" w:cstheme="majorHAnsi"/>
          <w:highlight w:val="white"/>
          <w:lang w:val="en-US"/>
        </w:rPr>
        <w:t xml:space="preserve">Danish </w:t>
      </w:r>
      <w:r w:rsidRPr="002D307B">
        <w:rPr>
          <w:rFonts w:asciiTheme="majorHAnsi" w:eastAsia="Times New Roman" w:hAnsiTheme="majorHAnsi" w:cstheme="majorHAnsi"/>
          <w:highlight w:val="white"/>
          <w:lang w:val="en-US"/>
        </w:rPr>
        <w:t>participants</w:t>
      </w:r>
      <w:r w:rsidR="000B1D89" w:rsidRPr="002D307B">
        <w:rPr>
          <w:rFonts w:asciiTheme="majorHAnsi" w:eastAsia="Times New Roman" w:hAnsiTheme="majorHAnsi" w:cstheme="majorHAnsi"/>
          <w:highlight w:val="white"/>
          <w:lang w:val="en-US"/>
        </w:rPr>
        <w:t xml:space="preserve"> were </w:t>
      </w:r>
      <w:r w:rsidR="00514E98" w:rsidRPr="002D307B">
        <w:rPr>
          <w:rFonts w:asciiTheme="majorHAnsi" w:eastAsia="Times New Roman" w:hAnsiTheme="majorHAnsi" w:cstheme="majorHAnsi"/>
          <w:highlight w:val="white"/>
          <w:lang w:val="en-US"/>
        </w:rPr>
        <w:t>included in this study.</w:t>
      </w:r>
      <w:r w:rsidR="000B1D89" w:rsidRPr="002D307B">
        <w:rPr>
          <w:rFonts w:asciiTheme="majorHAnsi" w:eastAsia="Times New Roman" w:hAnsiTheme="majorHAnsi" w:cstheme="majorHAnsi"/>
          <w:highlight w:val="white"/>
          <w:lang w:val="en-US"/>
        </w:rPr>
        <w:t xml:space="preserve"> Out of the 222 participants </w:t>
      </w:r>
      <w:r w:rsidR="0055295B" w:rsidRPr="002D307B">
        <w:rPr>
          <w:rFonts w:asciiTheme="majorHAnsi" w:eastAsia="Times New Roman" w:hAnsiTheme="majorHAnsi" w:cstheme="majorHAnsi"/>
          <w:highlight w:val="white"/>
          <w:lang w:val="en-US"/>
        </w:rPr>
        <w:t>106</w:t>
      </w:r>
      <w:r w:rsidR="000B1D89" w:rsidRPr="002D307B">
        <w:rPr>
          <w:rFonts w:asciiTheme="majorHAnsi" w:eastAsia="Times New Roman" w:hAnsiTheme="majorHAnsi" w:cstheme="majorHAnsi"/>
          <w:highlight w:val="white"/>
          <w:lang w:val="en-US"/>
        </w:rPr>
        <w:t xml:space="preserve"> were clinically diagnosed with schizophrenia</w:t>
      </w:r>
      <w:r w:rsidR="00DC2953" w:rsidRPr="002D307B">
        <w:rPr>
          <w:rFonts w:asciiTheme="majorHAnsi" w:eastAsia="Times New Roman" w:hAnsiTheme="majorHAnsi" w:cstheme="majorHAnsi"/>
          <w:highlight w:val="white"/>
          <w:lang w:val="en-US"/>
        </w:rPr>
        <w:t xml:space="preserve"> by </w:t>
      </w:r>
      <w:r w:rsidR="004D2805" w:rsidRPr="002D307B">
        <w:rPr>
          <w:rFonts w:asciiTheme="majorHAnsi" w:eastAsia="Times New Roman" w:hAnsiTheme="majorHAnsi" w:cstheme="majorHAnsi"/>
          <w:highlight w:val="white"/>
          <w:lang w:val="en-US"/>
        </w:rPr>
        <w:t xml:space="preserve">trained </w:t>
      </w:r>
      <w:r w:rsidR="00DC2953" w:rsidRPr="002D307B">
        <w:rPr>
          <w:rFonts w:asciiTheme="majorHAnsi" w:eastAsia="Times New Roman" w:hAnsiTheme="majorHAnsi" w:cstheme="majorHAnsi"/>
          <w:highlight w:val="white"/>
          <w:lang w:val="en-US"/>
        </w:rPr>
        <w:t xml:space="preserve">psychiatrists </w:t>
      </w:r>
      <w:r w:rsidR="00020BE2" w:rsidRPr="002D307B">
        <w:rPr>
          <w:rFonts w:asciiTheme="majorHAnsi" w:eastAsia="Times New Roman" w:hAnsiTheme="majorHAnsi" w:cstheme="majorHAnsi"/>
          <w:highlight w:val="white"/>
          <w:lang w:val="en-US"/>
        </w:rPr>
        <w:t xml:space="preserve">in accordance with </w:t>
      </w:r>
      <w:r w:rsidR="00DC2953" w:rsidRPr="002D307B">
        <w:rPr>
          <w:rFonts w:asciiTheme="majorHAnsi" w:eastAsia="Times New Roman" w:hAnsiTheme="majorHAnsi" w:cstheme="majorHAnsi"/>
          <w:highlight w:val="white"/>
          <w:lang w:val="en-US"/>
        </w:rPr>
        <w:t>the standards of ICD-10</w:t>
      </w:r>
      <w:r w:rsidR="001B6F07" w:rsidRPr="002D307B">
        <w:rPr>
          <w:rFonts w:asciiTheme="majorHAnsi" w:eastAsia="Times New Roman" w:hAnsiTheme="majorHAnsi" w:cstheme="majorHAnsi"/>
          <w:highlight w:val="white"/>
          <w:lang w:val="en-US"/>
        </w:rPr>
        <w:t xml:space="preserve"> DCR</w:t>
      </w:r>
      <w:r w:rsidR="00DC2953" w:rsidRPr="002D307B">
        <w:rPr>
          <w:rFonts w:asciiTheme="majorHAnsi" w:eastAsia="Times New Roman" w:hAnsiTheme="majorHAnsi" w:cstheme="majorHAnsi"/>
          <w:highlight w:val="white"/>
          <w:lang w:val="en-US"/>
        </w:rPr>
        <w:t xml:space="preserve"> </w:t>
      </w:r>
      <w:r w:rsidR="00912B4C" w:rsidRPr="002D307B">
        <w:rPr>
          <w:rFonts w:asciiTheme="majorHAnsi" w:eastAsia="Times New Roman" w:hAnsiTheme="majorHAnsi" w:cstheme="majorHAnsi"/>
          <w:highlight w:val="white"/>
          <w:lang w:val="en-US"/>
        </w:rPr>
        <w:fldChar w:fldCharType="begin"/>
      </w:r>
      <w:r w:rsidR="00912B4C"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sidRPr="002D307B">
        <w:rPr>
          <w:rFonts w:asciiTheme="majorHAnsi" w:eastAsia="Times New Roman" w:hAnsiTheme="majorHAnsi" w:cstheme="majorHAnsi"/>
          <w:highlight w:val="white"/>
          <w:lang w:val="en-US"/>
        </w:rPr>
        <w:fldChar w:fldCharType="separate"/>
      </w:r>
      <w:r w:rsidR="00912B4C" w:rsidRPr="002D307B">
        <w:rPr>
          <w:rFonts w:asciiTheme="majorHAnsi" w:hAnsiTheme="majorHAnsi" w:cstheme="majorHAnsi"/>
          <w:highlight w:val="white"/>
          <w:lang w:val="en-US"/>
        </w:rPr>
        <w:t>(Zivetz, 1992)</w:t>
      </w:r>
      <w:r w:rsidR="00912B4C" w:rsidRPr="002D307B">
        <w:rPr>
          <w:rFonts w:asciiTheme="majorHAnsi" w:eastAsia="Times New Roman" w:hAnsiTheme="majorHAnsi" w:cstheme="majorHAnsi"/>
          <w:highlight w:val="white"/>
          <w:lang w:val="en-US"/>
        </w:rPr>
        <w:fldChar w:fldCharType="end"/>
      </w:r>
      <w:r w:rsidR="00912B4C" w:rsidRPr="002D307B">
        <w:rPr>
          <w:rFonts w:asciiTheme="majorHAnsi" w:eastAsia="Times New Roman" w:hAnsiTheme="majorHAnsi" w:cstheme="majorHAnsi"/>
          <w:highlight w:val="white"/>
          <w:lang w:val="en-US"/>
        </w:rPr>
        <w:t>.</w:t>
      </w:r>
      <w:r w:rsidR="00D94D9E" w:rsidRPr="002D307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 xml:space="preserve">Patients </w:t>
      </w:r>
      <w:r w:rsidR="001B6F07" w:rsidRPr="002D307B">
        <w:rPr>
          <w:rFonts w:asciiTheme="majorHAnsi" w:eastAsia="Times New Roman" w:hAnsiTheme="majorHAnsi" w:cstheme="majorHAnsi"/>
          <w:highlight w:val="white"/>
          <w:lang w:val="en-US"/>
        </w:rPr>
        <w:t xml:space="preserve">were recruited through </w:t>
      </w:r>
      <w:r w:rsidR="00DD2DC1" w:rsidRPr="002D307B">
        <w:rPr>
          <w:rFonts w:asciiTheme="majorHAnsi" w:eastAsia="Times New Roman" w:hAnsiTheme="majorHAnsi" w:cstheme="majorHAnsi"/>
          <w:highlight w:val="white"/>
          <w:lang w:val="en-US"/>
        </w:rPr>
        <w:t>OPUS, Clinic for people with schizophrenia, Aarhus University Hospital Risskov.</w:t>
      </w:r>
      <w:r w:rsidR="001B6F07" w:rsidRPr="002D307B">
        <w:rPr>
          <w:rFonts w:asciiTheme="majorHAnsi" w:eastAsia="Times New Roman" w:hAnsiTheme="majorHAnsi" w:cstheme="majorHAnsi"/>
          <w:highlight w:val="white"/>
          <w:lang w:val="en-US"/>
        </w:rPr>
        <w:br/>
      </w:r>
      <w:r w:rsidR="00534A79" w:rsidRPr="002D307B">
        <w:rPr>
          <w:rFonts w:asciiTheme="majorHAnsi" w:eastAsia="Times New Roman" w:hAnsiTheme="majorHAnsi" w:cstheme="majorHAnsi"/>
          <w:highlight w:val="white"/>
          <w:lang w:val="en-US"/>
        </w:rPr>
        <w:t xml:space="preserve">The </w:t>
      </w:r>
      <w:r w:rsidR="00D94D9E" w:rsidRPr="002D307B">
        <w:rPr>
          <w:rFonts w:asciiTheme="majorHAnsi" w:eastAsia="Times New Roman" w:hAnsiTheme="majorHAnsi" w:cstheme="majorHAnsi"/>
          <w:highlight w:val="white"/>
          <w:lang w:val="en-US"/>
        </w:rPr>
        <w:t xml:space="preserve">patient group was originally matched one-to-one with healthy control subjects (N = 116), using the following criteria: age, </w:t>
      </w:r>
      <w:r w:rsidR="0074324C" w:rsidRPr="002D307B">
        <w:rPr>
          <w:rFonts w:asciiTheme="majorHAnsi" w:eastAsia="Times New Roman" w:hAnsiTheme="majorHAnsi" w:cstheme="majorHAnsi"/>
          <w:highlight w:val="white"/>
          <w:lang w:val="en-US"/>
        </w:rPr>
        <w:t>sex</w:t>
      </w:r>
      <w:r w:rsidR="00D94D9E" w:rsidRPr="002D307B">
        <w:rPr>
          <w:rFonts w:asciiTheme="majorHAnsi" w:eastAsia="Times New Roman" w:hAnsiTheme="majorHAnsi" w:cstheme="majorHAnsi"/>
          <w:highlight w:val="white"/>
          <w:lang w:val="en-US"/>
        </w:rPr>
        <w:t>, handedness, ethnicity,</w:t>
      </w:r>
      <w:r w:rsidR="00020BE2" w:rsidRPr="002D307B">
        <w:rPr>
          <w:rFonts w:asciiTheme="majorHAnsi" w:eastAsia="Times New Roman" w:hAnsiTheme="majorHAnsi" w:cstheme="majorHAnsi"/>
          <w:highlight w:val="white"/>
          <w:lang w:val="en-US"/>
        </w:rPr>
        <w:t xml:space="preserve"> community of residence and parental social economic status (based on the highest parental education and expected parental income according to Statistics Denmark regarding wages)</w:t>
      </w:r>
      <w:r w:rsidR="00832692" w:rsidRPr="002D307B">
        <w:rPr>
          <w:rFonts w:asciiTheme="majorHAnsi" w:eastAsia="Times New Roman" w:hAnsiTheme="majorHAnsi" w:cstheme="majorHAnsi"/>
          <w:highlight w:val="white"/>
          <w:lang w:val="en-US"/>
        </w:rPr>
        <w:t xml:space="preserve"> and</w:t>
      </w:r>
      <w:r w:rsidR="00D94D9E" w:rsidRPr="002D307B">
        <w:rPr>
          <w:rFonts w:asciiTheme="majorHAnsi" w:eastAsia="Times New Roman" w:hAnsiTheme="majorHAnsi" w:cstheme="majorHAnsi"/>
          <w:highlight w:val="white"/>
          <w:lang w:val="en-US"/>
        </w:rPr>
        <w:t xml:space="preserve"> educational level (based on the last commenced education)</w:t>
      </w:r>
      <w:r w:rsidR="001859C3" w:rsidRPr="002D307B">
        <w:rPr>
          <w:rFonts w:asciiTheme="majorHAnsi" w:eastAsia="Times New Roman" w:hAnsiTheme="majorHAnsi" w:cstheme="majorHAnsi"/>
          <w:highlight w:val="white"/>
          <w:lang w:val="en-US"/>
        </w:rPr>
        <w:t xml:space="preserve"> </w:t>
      </w:r>
      <w:r w:rsidR="001859C3" w:rsidRPr="002D307B">
        <w:rPr>
          <w:rFonts w:asciiTheme="majorHAnsi" w:eastAsia="Times New Roman" w:hAnsiTheme="majorHAnsi" w:cstheme="majorHAnsi"/>
          <w:highlight w:val="white"/>
          <w:lang w:val="en-US"/>
        </w:rPr>
        <w:fldChar w:fldCharType="begin"/>
      </w:r>
      <w:r w:rsidR="001859C3" w:rsidRPr="002D307B">
        <w:rPr>
          <w:rFonts w:asciiTheme="majorHAnsi" w:eastAsia="Times New Roman" w:hAnsiTheme="majorHAnsi" w:cstheme="majorHAnsi"/>
          <w:highlight w:val="white"/>
          <w:lang w:val="en-US"/>
        </w:rPr>
        <w:instrText xml:space="preserve"> ADDIN ZOTERO_ITEM CSL_CITATION {"citationID":"kwHtk9hq","properties":{"formattedCitation":"({\\i{}Statistics Denmark}, n.d.)","plainCitation":"(Statistics Denmark, n.d.)","noteIndex":0},"citationItems":[{"id":408,"uris":["http://zotero.org/users/5126004/items/B6HBWF2L"],"uri":["http://zotero.org/users/5126004/items/B6HBWF2L"],"itemData":{"id":408,"type":"webpage","title":"Statistics Denmark","URL":"https://www.dst.dk/en/","accessed":{"date-parts":[["2020",11,11]]}}}],"schema":"https://github.com/citation-style-language/schema/raw/master/csl-citation.json"} </w:instrText>
      </w:r>
      <w:r w:rsidR="001859C3" w:rsidRPr="002D307B">
        <w:rPr>
          <w:rFonts w:asciiTheme="majorHAnsi" w:eastAsia="Times New Roman" w:hAnsiTheme="majorHAnsi" w:cstheme="majorHAnsi"/>
          <w:highlight w:val="white"/>
          <w:lang w:val="en-US"/>
        </w:rPr>
        <w:fldChar w:fldCharType="separate"/>
      </w:r>
      <w:r w:rsidR="001859C3" w:rsidRPr="002D307B">
        <w:rPr>
          <w:rFonts w:asciiTheme="majorHAnsi" w:hAnsiTheme="majorHAnsi" w:cstheme="majorHAnsi"/>
          <w:szCs w:val="24"/>
          <w:lang w:val="en-US"/>
        </w:rPr>
        <w:t>(</w:t>
      </w:r>
      <w:r w:rsidR="001859C3" w:rsidRPr="002D307B">
        <w:rPr>
          <w:rFonts w:asciiTheme="majorHAnsi" w:hAnsiTheme="majorHAnsi" w:cstheme="majorHAnsi"/>
          <w:i/>
          <w:iCs/>
          <w:szCs w:val="24"/>
          <w:lang w:val="en-US"/>
        </w:rPr>
        <w:t>Statistics Denmark</w:t>
      </w:r>
      <w:r w:rsidR="001859C3" w:rsidRPr="002D307B">
        <w:rPr>
          <w:rFonts w:asciiTheme="majorHAnsi" w:hAnsiTheme="majorHAnsi" w:cstheme="majorHAnsi"/>
          <w:szCs w:val="24"/>
          <w:lang w:val="en-US"/>
        </w:rPr>
        <w:t>, n.d.)</w:t>
      </w:r>
      <w:r w:rsidR="001859C3" w:rsidRPr="002D307B">
        <w:rPr>
          <w:rFonts w:asciiTheme="majorHAnsi" w:eastAsia="Times New Roman" w:hAnsiTheme="majorHAnsi" w:cstheme="majorHAnsi"/>
          <w:highlight w:val="white"/>
          <w:lang w:val="en-US"/>
        </w:rPr>
        <w:fldChar w:fldCharType="end"/>
      </w:r>
      <w:r w:rsidR="00B429C8"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Healthy control subjects were recruited via advertisements in four local newspapers</w:t>
      </w:r>
      <w:r w:rsidR="00512413" w:rsidRPr="002D307B">
        <w:rPr>
          <w:rFonts w:asciiTheme="majorHAnsi" w:eastAsia="Times New Roman" w:hAnsiTheme="majorHAnsi" w:cstheme="majorHAnsi"/>
          <w:highlight w:val="white"/>
          <w:lang w:val="en-US"/>
        </w:rPr>
        <w:t xml:space="preserve">. All participants in this group </w:t>
      </w:r>
      <w:r w:rsidR="00E43604" w:rsidRPr="002D307B">
        <w:rPr>
          <w:rFonts w:asciiTheme="majorHAnsi" w:eastAsia="Times New Roman" w:hAnsiTheme="majorHAnsi" w:cstheme="majorHAnsi"/>
          <w:highlight w:val="white"/>
          <w:lang w:val="en-US"/>
        </w:rPr>
        <w:t>(and their first-degree relatives) had no history of</w:t>
      </w:r>
      <w:r w:rsidR="00F23DE5" w:rsidRPr="002D307B">
        <w:rPr>
          <w:rFonts w:asciiTheme="majorHAnsi" w:eastAsia="Times New Roman" w:hAnsiTheme="majorHAnsi" w:cstheme="majorHAnsi"/>
          <w:highlight w:val="white"/>
          <w:lang w:val="en-US"/>
        </w:rPr>
        <w:t xml:space="preserve"> any psychological disorders</w:t>
      </w:r>
      <w:r w:rsidR="00C96C5D"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1B6F07" w:rsidRPr="002D307B">
        <w:rPr>
          <w:rFonts w:asciiTheme="majorHAnsi" w:eastAsia="Times New Roman" w:hAnsiTheme="majorHAnsi" w:cstheme="majorHAnsi"/>
          <w:highlight w:val="white"/>
          <w:lang w:val="en-US"/>
        </w:rPr>
        <w:t xml:space="preserve">Although the control group was originally matched one-to-one with the patient group, </w:t>
      </w:r>
      <w:r w:rsidR="0039120A" w:rsidRPr="002D307B">
        <w:rPr>
          <w:rFonts w:asciiTheme="majorHAnsi" w:eastAsia="Times New Roman" w:hAnsiTheme="majorHAnsi" w:cstheme="majorHAnsi"/>
          <w:highlight w:val="white"/>
          <w:lang w:val="en-US"/>
        </w:rPr>
        <w:t xml:space="preserve">14 patients and </w:t>
      </w:r>
      <w:r w:rsidR="00572CDA" w:rsidRPr="002D307B">
        <w:rPr>
          <w:rFonts w:asciiTheme="majorHAnsi" w:eastAsia="Times New Roman" w:hAnsiTheme="majorHAnsi" w:cstheme="majorHAnsi"/>
          <w:highlight w:val="white"/>
          <w:lang w:val="en-US"/>
        </w:rPr>
        <w:t>4</w:t>
      </w:r>
      <w:r w:rsidR="0039120A" w:rsidRPr="002D307B">
        <w:rPr>
          <w:rFonts w:asciiTheme="majorHAnsi" w:eastAsia="Times New Roman" w:hAnsiTheme="majorHAnsi" w:cstheme="majorHAnsi"/>
          <w:highlight w:val="white"/>
          <w:lang w:val="en-US"/>
        </w:rPr>
        <w:t xml:space="preserve"> controls </w:t>
      </w:r>
      <w:r w:rsidR="00EE7F2E" w:rsidRPr="002D307B">
        <w:rPr>
          <w:rFonts w:asciiTheme="majorHAnsi" w:eastAsia="Times New Roman" w:hAnsiTheme="majorHAnsi" w:cstheme="majorHAnsi"/>
          <w:highlight w:val="white"/>
          <w:lang w:val="en-US"/>
        </w:rPr>
        <w:t xml:space="preserve">were excluded due to </w:t>
      </w:r>
      <w:r w:rsidR="008E5988" w:rsidRPr="002D307B">
        <w:rPr>
          <w:rFonts w:asciiTheme="majorHAnsi" w:eastAsia="Times New Roman" w:hAnsiTheme="majorHAnsi" w:cstheme="majorHAnsi"/>
          <w:highlight w:val="white"/>
          <w:lang w:val="en-US"/>
        </w:rPr>
        <w:t>poor recording quality</w:t>
      </w:r>
      <w:r w:rsidR="00EE7F2E" w:rsidRPr="002D307B">
        <w:rPr>
          <w:rFonts w:asciiTheme="majorHAnsi" w:eastAsia="Times New Roman" w:hAnsiTheme="majorHAnsi" w:cstheme="majorHAnsi"/>
          <w:highlight w:val="white"/>
          <w:lang w:val="en-US"/>
        </w:rPr>
        <w:t xml:space="preserve"> or </w:t>
      </w:r>
      <w:r w:rsidR="008E5988" w:rsidRPr="002D307B">
        <w:rPr>
          <w:rFonts w:asciiTheme="majorHAnsi" w:eastAsia="Times New Roman" w:hAnsiTheme="majorHAnsi" w:cstheme="majorHAnsi"/>
          <w:highlight w:val="white"/>
          <w:lang w:val="en-US"/>
        </w:rPr>
        <w:t xml:space="preserve">other similar factors. </w:t>
      </w:r>
      <w:r w:rsidR="00F91465" w:rsidRPr="002D307B">
        <w:rPr>
          <w:rFonts w:asciiTheme="majorHAnsi" w:eastAsia="Times New Roman" w:hAnsiTheme="majorHAnsi" w:cstheme="majorHAnsi"/>
          <w:highlight w:val="white"/>
          <w:lang w:val="en-US"/>
        </w:rPr>
        <w:t>This explains the uneven number of participants</w:t>
      </w:r>
      <w:r w:rsidR="00684F46" w:rsidRPr="002D307B">
        <w:rPr>
          <w:rFonts w:asciiTheme="majorHAnsi" w:eastAsia="Times New Roman" w:hAnsiTheme="majorHAnsi" w:cstheme="majorHAnsi"/>
          <w:highlight w:val="white"/>
          <w:lang w:val="en-US"/>
        </w:rPr>
        <w:t xml:space="preserve"> within each group.</w:t>
      </w:r>
      <w:r w:rsidR="004573AD" w:rsidRPr="002D307B">
        <w:rPr>
          <w:rFonts w:asciiTheme="majorHAnsi" w:eastAsia="Times New Roman" w:hAnsiTheme="majorHAnsi" w:cstheme="majorHAnsi"/>
          <w:highlight w:val="white"/>
          <w:lang w:val="en-US"/>
        </w:rPr>
        <w:t xml:space="preserve"> For </w:t>
      </w:r>
      <w:r w:rsidR="00972375" w:rsidRPr="002D307B">
        <w:rPr>
          <w:rFonts w:asciiTheme="majorHAnsi" w:eastAsia="Times New Roman" w:hAnsiTheme="majorHAnsi" w:cstheme="majorHAnsi"/>
          <w:highlight w:val="white"/>
          <w:lang w:val="en-US"/>
        </w:rPr>
        <w:t>further</w:t>
      </w:r>
      <w:r w:rsidR="004573AD" w:rsidRPr="002D307B">
        <w:rPr>
          <w:rFonts w:asciiTheme="majorHAnsi" w:eastAsia="Times New Roman" w:hAnsiTheme="majorHAnsi" w:cstheme="majorHAnsi"/>
          <w:highlight w:val="white"/>
          <w:lang w:val="en-US"/>
        </w:rPr>
        <w:t xml:space="preserve"> information on participants, see table </w:t>
      </w:r>
      <w:r w:rsidR="00845278" w:rsidRPr="002D307B">
        <w:rPr>
          <w:rFonts w:asciiTheme="majorHAnsi" w:eastAsia="Times New Roman" w:hAnsiTheme="majorHAnsi" w:cstheme="majorHAnsi"/>
          <w:highlight w:val="white"/>
          <w:lang w:val="en-US"/>
        </w:rPr>
        <w:t>x *</w:t>
      </w:r>
      <w:r w:rsidR="004573AD" w:rsidRPr="002D307B">
        <w:rPr>
          <w:rFonts w:asciiTheme="majorHAnsi" w:eastAsia="Times New Roman" w:hAnsiTheme="majorHAnsi" w:cstheme="majorHAnsi"/>
          <w:highlight w:val="white"/>
          <w:lang w:val="en-US"/>
        </w:rPr>
        <w:t>.</w:t>
      </w:r>
      <w:r w:rsidR="00073A23" w:rsidRPr="002D307B">
        <w:rPr>
          <w:rFonts w:asciiTheme="majorHAnsi" w:eastAsia="Times New Roman" w:hAnsiTheme="majorHAnsi" w:cstheme="majorHAnsi"/>
          <w:highlight w:val="white"/>
          <w:lang w:val="en-US"/>
        </w:rPr>
        <w:br/>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042FA0" w:rsidRPr="002D307B" w14:paraId="1FC42F90" w14:textId="77777777" w:rsidTr="00FE284D">
        <w:tc>
          <w:tcPr>
            <w:tcW w:w="1232" w:type="dxa"/>
          </w:tcPr>
          <w:p w14:paraId="74E88222" w14:textId="77777777" w:rsidR="00042FA0" w:rsidRPr="002D307B" w:rsidRDefault="00042FA0" w:rsidP="00A02D37">
            <w:pPr>
              <w:pStyle w:val="NoSpacing"/>
              <w:rPr>
                <w:rFonts w:eastAsia="Times New Roman"/>
                <w:highlight w:val="white"/>
              </w:rPr>
            </w:pPr>
            <w:r w:rsidRPr="002D307B">
              <w:rPr>
                <w:rFonts w:eastAsia="Times New Roman"/>
                <w:highlight w:val="white"/>
              </w:rPr>
              <w:t>Study</w:t>
            </w:r>
          </w:p>
        </w:tc>
        <w:tc>
          <w:tcPr>
            <w:tcW w:w="615" w:type="dxa"/>
          </w:tcPr>
          <w:p w14:paraId="060CECEC" w14:textId="32B871A0" w:rsidR="00042FA0" w:rsidRPr="002D307B" w:rsidRDefault="00042FA0" w:rsidP="00A02D37">
            <w:pPr>
              <w:pStyle w:val="NoSpacing"/>
              <w:rPr>
                <w:rFonts w:eastAsia="Times New Roman"/>
                <w:highlight w:val="white"/>
              </w:rPr>
            </w:pPr>
            <w:r w:rsidRPr="002D307B">
              <w:rPr>
                <w:rFonts w:eastAsia="Times New Roman"/>
                <w:highlight w:val="white"/>
              </w:rPr>
              <w:t xml:space="preserve">N() </w:t>
            </w:r>
          </w:p>
        </w:tc>
        <w:tc>
          <w:tcPr>
            <w:tcW w:w="1129" w:type="dxa"/>
          </w:tcPr>
          <w:p w14:paraId="16D54B97" w14:textId="158AF899" w:rsidR="00042FA0" w:rsidRPr="002D307B" w:rsidRDefault="001030FF" w:rsidP="00A02D37">
            <w:pPr>
              <w:pStyle w:val="NoSpacing"/>
              <w:rPr>
                <w:rFonts w:eastAsia="Times New Roman"/>
                <w:highlight w:val="white"/>
              </w:rPr>
            </w:pPr>
            <w:r w:rsidRPr="002D307B">
              <w:rPr>
                <w:rFonts w:eastAsia="Times New Roman"/>
                <w:highlight w:val="white"/>
              </w:rPr>
              <w:t>D</w:t>
            </w:r>
            <w:r w:rsidR="00042FA0" w:rsidRPr="002D307B">
              <w:rPr>
                <w:rFonts w:eastAsia="Times New Roman"/>
                <w:highlight w:val="white"/>
              </w:rPr>
              <w:t>iagnosis</w:t>
            </w:r>
          </w:p>
        </w:tc>
        <w:tc>
          <w:tcPr>
            <w:tcW w:w="1312" w:type="dxa"/>
          </w:tcPr>
          <w:p w14:paraId="0FC18F70" w14:textId="4D68B71E"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F</w:t>
            </w:r>
            <w:r w:rsidRPr="002D307B">
              <w:rPr>
                <w:rFonts w:eastAsia="Times New Roman"/>
                <w:highlight w:val="white"/>
              </w:rPr>
              <w:t>emales)</w:t>
            </w:r>
          </w:p>
        </w:tc>
        <w:tc>
          <w:tcPr>
            <w:tcW w:w="1083" w:type="dxa"/>
          </w:tcPr>
          <w:p w14:paraId="0FA87C47" w14:textId="25E0E86A"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M</w:t>
            </w:r>
            <w:r w:rsidRPr="002D307B">
              <w:rPr>
                <w:rFonts w:eastAsia="Times New Roman"/>
                <w:highlight w:val="white"/>
              </w:rPr>
              <w:t>ales)</w:t>
            </w:r>
          </w:p>
        </w:tc>
        <w:tc>
          <w:tcPr>
            <w:tcW w:w="1255" w:type="dxa"/>
          </w:tcPr>
          <w:p w14:paraId="4DB4794C" w14:textId="19399D0B" w:rsidR="00042FA0" w:rsidRPr="002D307B" w:rsidRDefault="00042FA0" w:rsidP="00A02D37">
            <w:pPr>
              <w:pStyle w:val="NoSpacing"/>
              <w:rPr>
                <w:rFonts w:eastAsia="Times New Roman"/>
                <w:highlight w:val="white"/>
              </w:rPr>
            </w:pPr>
            <w:r w:rsidRPr="002D307B">
              <w:rPr>
                <w:rFonts w:eastAsia="Times New Roman"/>
                <w:highlight w:val="white"/>
              </w:rPr>
              <w:t>Mean(</w:t>
            </w:r>
            <w:r w:rsidR="001030FF" w:rsidRPr="002D307B">
              <w:rPr>
                <w:rFonts w:eastAsia="Times New Roman"/>
                <w:highlight w:val="white"/>
              </w:rPr>
              <w:t>A</w:t>
            </w:r>
            <w:r w:rsidRPr="002D307B">
              <w:rPr>
                <w:rFonts w:eastAsia="Times New Roman"/>
                <w:highlight w:val="white"/>
              </w:rPr>
              <w:t>ge)</w:t>
            </w:r>
          </w:p>
        </w:tc>
        <w:tc>
          <w:tcPr>
            <w:tcW w:w="992" w:type="dxa"/>
          </w:tcPr>
          <w:p w14:paraId="1F9E39B8" w14:textId="09D057B8" w:rsidR="00042FA0" w:rsidRPr="002D307B" w:rsidRDefault="00042FA0" w:rsidP="00A02D37">
            <w:pPr>
              <w:pStyle w:val="NoSpacing"/>
              <w:rPr>
                <w:rFonts w:eastAsia="Times New Roman"/>
                <w:highlight w:val="white"/>
              </w:rPr>
            </w:pPr>
            <w:r w:rsidRPr="002D307B">
              <w:rPr>
                <w:rFonts w:eastAsia="Times New Roman"/>
                <w:highlight w:val="white"/>
              </w:rPr>
              <w:t>SD(</w:t>
            </w:r>
            <w:r w:rsidR="001030FF" w:rsidRPr="002D307B">
              <w:rPr>
                <w:rFonts w:eastAsia="Times New Roman"/>
                <w:highlight w:val="white"/>
              </w:rPr>
              <w:t>A</w:t>
            </w:r>
            <w:r w:rsidRPr="002D307B">
              <w:rPr>
                <w:rFonts w:eastAsia="Times New Roman"/>
                <w:highlight w:val="white"/>
              </w:rPr>
              <w:t>ge)</w:t>
            </w:r>
          </w:p>
        </w:tc>
        <w:tc>
          <w:tcPr>
            <w:tcW w:w="1320" w:type="dxa"/>
          </w:tcPr>
          <w:p w14:paraId="14190AE8" w14:textId="630A4025" w:rsidR="00042FA0" w:rsidRPr="002D307B" w:rsidRDefault="00042FA0" w:rsidP="00A02D37">
            <w:pPr>
              <w:pStyle w:val="NoSpacing"/>
              <w:rPr>
                <w:rFonts w:eastAsia="Times New Roman"/>
                <w:highlight w:val="white"/>
              </w:rPr>
            </w:pPr>
            <w:r w:rsidRPr="002D307B">
              <w:rPr>
                <w:rFonts w:eastAsia="Times New Roman"/>
                <w:highlight w:val="white"/>
              </w:rPr>
              <w:t>Range(</w:t>
            </w:r>
            <w:r w:rsidR="001030FF" w:rsidRPr="002D307B">
              <w:rPr>
                <w:rFonts w:eastAsia="Times New Roman"/>
                <w:highlight w:val="white"/>
              </w:rPr>
              <w:t>A</w:t>
            </w:r>
            <w:r w:rsidRPr="002D307B">
              <w:rPr>
                <w:rFonts w:eastAsia="Times New Roman"/>
                <w:highlight w:val="white"/>
              </w:rPr>
              <w:t>ge)</w:t>
            </w:r>
          </w:p>
        </w:tc>
      </w:tr>
      <w:tr w:rsidR="00042FA0" w:rsidRPr="002D307B" w14:paraId="0225DEAE" w14:textId="77777777" w:rsidTr="00FE284D">
        <w:tc>
          <w:tcPr>
            <w:tcW w:w="1232" w:type="dxa"/>
            <w:vMerge w:val="restart"/>
          </w:tcPr>
          <w:p w14:paraId="44617384" w14:textId="749AC3B6" w:rsidR="00042FA0" w:rsidRPr="002D307B" w:rsidRDefault="00042FA0" w:rsidP="00A02D37">
            <w:pPr>
              <w:pStyle w:val="NoSpacing"/>
              <w:rPr>
                <w:rFonts w:eastAsia="Times New Roman"/>
                <w:highlight w:val="white"/>
              </w:rPr>
            </w:pPr>
            <w:r w:rsidRPr="002D307B">
              <w:rPr>
                <w:rFonts w:eastAsia="Times New Roman"/>
                <w:highlight w:val="white"/>
              </w:rPr>
              <w:t>Beck et al., 2020</w:t>
            </w:r>
          </w:p>
        </w:tc>
        <w:tc>
          <w:tcPr>
            <w:tcW w:w="615" w:type="dxa"/>
            <w:vMerge w:val="restart"/>
          </w:tcPr>
          <w:p w14:paraId="7D4158F9" w14:textId="6D97AD4F" w:rsidR="00042FA0" w:rsidRPr="002D307B" w:rsidRDefault="00042FA0" w:rsidP="00A02D37">
            <w:pPr>
              <w:pStyle w:val="NoSpacing"/>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9995E60" w14:textId="38E9D29B"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BC67765" w14:textId="77777777" w:rsidR="00042FA0" w:rsidRPr="00FE284D" w:rsidRDefault="00042FA0" w:rsidP="00A02D37">
            <w:pPr>
              <w:pStyle w:val="NoSpacing"/>
              <w:rPr>
                <w:rFonts w:eastAsia="Times New Roman"/>
              </w:rPr>
            </w:pPr>
            <w:r w:rsidRPr="00FE284D">
              <w:rPr>
                <w:rFonts w:eastAsia="Times New Roman"/>
              </w:rPr>
              <w:t>16</w:t>
            </w:r>
          </w:p>
        </w:tc>
        <w:tc>
          <w:tcPr>
            <w:tcW w:w="1083" w:type="dxa"/>
            <w:shd w:val="clear" w:color="auto" w:fill="EEECE1" w:themeFill="background2"/>
          </w:tcPr>
          <w:p w14:paraId="47DF3475"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58EC5361" w14:textId="77777777" w:rsidR="00042FA0" w:rsidRPr="00FE284D" w:rsidRDefault="00042FA0" w:rsidP="00A02D37">
            <w:pPr>
              <w:pStyle w:val="NoSpacing"/>
              <w:rPr>
                <w:rFonts w:eastAsia="Times New Roman"/>
              </w:rPr>
            </w:pPr>
            <w:r w:rsidRPr="00FE284D">
              <w:rPr>
                <w:rFonts w:eastAsia="Times New Roman"/>
              </w:rPr>
              <w:t>22.8</w:t>
            </w:r>
          </w:p>
        </w:tc>
        <w:tc>
          <w:tcPr>
            <w:tcW w:w="992" w:type="dxa"/>
            <w:shd w:val="clear" w:color="auto" w:fill="EEECE1" w:themeFill="background2"/>
          </w:tcPr>
          <w:p w14:paraId="7D479922" w14:textId="77777777" w:rsidR="00042FA0" w:rsidRPr="00FE284D" w:rsidRDefault="00042FA0" w:rsidP="00A02D37">
            <w:pPr>
              <w:pStyle w:val="NoSpacing"/>
              <w:rPr>
                <w:rFonts w:eastAsia="Times New Roman"/>
              </w:rPr>
            </w:pPr>
            <w:r w:rsidRPr="00FE284D">
              <w:rPr>
                <w:rFonts w:eastAsia="Times New Roman"/>
              </w:rPr>
              <w:t>3.13</w:t>
            </w:r>
          </w:p>
        </w:tc>
        <w:tc>
          <w:tcPr>
            <w:tcW w:w="1320" w:type="dxa"/>
            <w:shd w:val="clear" w:color="auto" w:fill="EEECE1" w:themeFill="background2"/>
          </w:tcPr>
          <w:p w14:paraId="3ECAB8F2"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42183828" w14:textId="77777777" w:rsidTr="00FE284D">
        <w:tc>
          <w:tcPr>
            <w:tcW w:w="1232" w:type="dxa"/>
            <w:vMerge/>
          </w:tcPr>
          <w:p w14:paraId="01DC669F" w14:textId="6D7F8BCC" w:rsidR="00042FA0" w:rsidRPr="002D307B" w:rsidRDefault="00042FA0" w:rsidP="00A02D37">
            <w:pPr>
              <w:pStyle w:val="NoSpacing"/>
              <w:rPr>
                <w:rFonts w:eastAsia="Times New Roman"/>
                <w:highlight w:val="white"/>
              </w:rPr>
            </w:pPr>
          </w:p>
        </w:tc>
        <w:tc>
          <w:tcPr>
            <w:tcW w:w="615" w:type="dxa"/>
            <w:vMerge/>
          </w:tcPr>
          <w:p w14:paraId="3408FC54" w14:textId="3A33E069" w:rsidR="00042FA0" w:rsidRPr="002D307B" w:rsidRDefault="00042FA0" w:rsidP="00A02D37">
            <w:pPr>
              <w:pStyle w:val="NoSpacing"/>
              <w:rPr>
                <w:rFonts w:eastAsia="Times New Roman"/>
                <w:highlight w:val="white"/>
              </w:rPr>
            </w:pPr>
          </w:p>
        </w:tc>
        <w:tc>
          <w:tcPr>
            <w:tcW w:w="1129" w:type="dxa"/>
          </w:tcPr>
          <w:p w14:paraId="7F599815" w14:textId="4EFF5266"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Pr>
          <w:p w14:paraId="2B2C68EB" w14:textId="77777777" w:rsidR="00042FA0" w:rsidRPr="002D307B" w:rsidRDefault="00042FA0" w:rsidP="00A02D37">
            <w:pPr>
              <w:pStyle w:val="NoSpacing"/>
              <w:rPr>
                <w:rFonts w:eastAsia="Times New Roman"/>
                <w:highlight w:val="white"/>
              </w:rPr>
            </w:pPr>
            <w:r w:rsidRPr="002D307B">
              <w:rPr>
                <w:rFonts w:eastAsia="Times New Roman"/>
                <w:highlight w:val="white"/>
              </w:rPr>
              <w:t>17</w:t>
            </w:r>
          </w:p>
        </w:tc>
        <w:tc>
          <w:tcPr>
            <w:tcW w:w="1083" w:type="dxa"/>
          </w:tcPr>
          <w:p w14:paraId="61C1C4FA" w14:textId="77777777" w:rsidR="00042FA0" w:rsidRPr="002D307B" w:rsidRDefault="00042FA0" w:rsidP="00A02D37">
            <w:pPr>
              <w:pStyle w:val="NoSpacing"/>
              <w:rPr>
                <w:rFonts w:eastAsia="Times New Roman"/>
                <w:highlight w:val="white"/>
              </w:rPr>
            </w:pPr>
            <w:r w:rsidRPr="002D307B">
              <w:rPr>
                <w:rFonts w:eastAsia="Times New Roman"/>
                <w:highlight w:val="white"/>
              </w:rPr>
              <w:t>19</w:t>
            </w:r>
          </w:p>
        </w:tc>
        <w:tc>
          <w:tcPr>
            <w:tcW w:w="1255" w:type="dxa"/>
          </w:tcPr>
          <w:p w14:paraId="61AEA135" w14:textId="77777777" w:rsidR="00042FA0" w:rsidRPr="002D307B" w:rsidRDefault="00042FA0" w:rsidP="00A02D37">
            <w:pPr>
              <w:pStyle w:val="NoSpacing"/>
              <w:rPr>
                <w:rFonts w:eastAsia="Times New Roman"/>
                <w:highlight w:val="white"/>
              </w:rPr>
            </w:pPr>
            <w:r w:rsidRPr="002D307B">
              <w:rPr>
                <w:rFonts w:eastAsia="Times New Roman"/>
                <w:highlight w:val="white"/>
              </w:rPr>
              <w:t>22.7</w:t>
            </w:r>
          </w:p>
        </w:tc>
        <w:tc>
          <w:tcPr>
            <w:tcW w:w="992" w:type="dxa"/>
          </w:tcPr>
          <w:p w14:paraId="036B47CC" w14:textId="77777777" w:rsidR="00042FA0" w:rsidRPr="002D307B" w:rsidRDefault="00042FA0" w:rsidP="00A02D37">
            <w:pPr>
              <w:pStyle w:val="NoSpacing"/>
              <w:rPr>
                <w:rFonts w:eastAsia="Times New Roman"/>
                <w:highlight w:val="white"/>
              </w:rPr>
            </w:pPr>
            <w:r w:rsidRPr="002D307B">
              <w:rPr>
                <w:rFonts w:eastAsia="Times New Roman"/>
                <w:highlight w:val="white"/>
              </w:rPr>
              <w:t>3.19</w:t>
            </w:r>
          </w:p>
        </w:tc>
        <w:tc>
          <w:tcPr>
            <w:tcW w:w="1320" w:type="dxa"/>
          </w:tcPr>
          <w:p w14:paraId="45AE12E8" w14:textId="77777777" w:rsidR="00042FA0" w:rsidRPr="002D307B" w:rsidRDefault="00042FA0" w:rsidP="00A02D37">
            <w:pPr>
              <w:pStyle w:val="NoSpacing"/>
              <w:rPr>
                <w:rFonts w:eastAsia="Times New Roman"/>
                <w:highlight w:val="white"/>
              </w:rPr>
            </w:pPr>
            <w:r w:rsidRPr="002D307B">
              <w:rPr>
                <w:rFonts w:eastAsia="Times New Roman"/>
                <w:highlight w:val="white"/>
              </w:rPr>
              <w:t>18-30</w:t>
            </w:r>
          </w:p>
        </w:tc>
      </w:tr>
      <w:tr w:rsidR="00042FA0" w:rsidRPr="002D307B" w14:paraId="72882086" w14:textId="77777777" w:rsidTr="00FE284D">
        <w:tc>
          <w:tcPr>
            <w:tcW w:w="1232" w:type="dxa"/>
            <w:vMerge w:val="restart"/>
          </w:tcPr>
          <w:p w14:paraId="362F2342" w14:textId="1AA24B55" w:rsidR="00042FA0" w:rsidRPr="002D307B" w:rsidRDefault="00042FA0" w:rsidP="00A02D37">
            <w:pPr>
              <w:pStyle w:val="NoSpacing"/>
              <w:rPr>
                <w:rFonts w:eastAsia="Times New Roman"/>
                <w:highlight w:val="white"/>
              </w:rPr>
            </w:pPr>
            <w:r w:rsidRPr="002D307B">
              <w:rPr>
                <w:rFonts w:eastAsia="Times New Roman"/>
                <w:highlight w:val="white"/>
              </w:rPr>
              <w:t>Bliksted et al., 2014</w:t>
            </w:r>
          </w:p>
        </w:tc>
        <w:tc>
          <w:tcPr>
            <w:tcW w:w="615" w:type="dxa"/>
            <w:vMerge w:val="restart"/>
          </w:tcPr>
          <w:p w14:paraId="3C3FD327" w14:textId="511B5E3C" w:rsidR="00042FA0" w:rsidRPr="002D307B" w:rsidRDefault="00042FA0" w:rsidP="00A02D37">
            <w:pPr>
              <w:pStyle w:val="NoSpacing"/>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496874D1" w14:textId="57C50439"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47564799" w14:textId="77777777" w:rsidR="00042FA0" w:rsidRPr="00FE284D" w:rsidRDefault="00042FA0" w:rsidP="00A02D37">
            <w:pPr>
              <w:pStyle w:val="NoSpacing"/>
              <w:rPr>
                <w:rFonts w:eastAsia="Times New Roman"/>
              </w:rPr>
            </w:pPr>
            <w:r w:rsidRPr="00FE284D">
              <w:rPr>
                <w:rFonts w:eastAsia="Times New Roman"/>
              </w:rPr>
              <w:t>6</w:t>
            </w:r>
          </w:p>
        </w:tc>
        <w:tc>
          <w:tcPr>
            <w:tcW w:w="1083" w:type="dxa"/>
            <w:shd w:val="clear" w:color="auto" w:fill="EEECE1" w:themeFill="background2"/>
          </w:tcPr>
          <w:p w14:paraId="540591F8" w14:textId="77777777" w:rsidR="00042FA0" w:rsidRPr="00FE284D" w:rsidRDefault="00042FA0" w:rsidP="00A02D37">
            <w:pPr>
              <w:pStyle w:val="NoSpacing"/>
              <w:rPr>
                <w:rFonts w:eastAsia="Times New Roman"/>
              </w:rPr>
            </w:pPr>
            <w:r w:rsidRPr="00FE284D">
              <w:rPr>
                <w:rFonts w:eastAsia="Times New Roman"/>
              </w:rPr>
              <w:t>17</w:t>
            </w:r>
          </w:p>
        </w:tc>
        <w:tc>
          <w:tcPr>
            <w:tcW w:w="1255" w:type="dxa"/>
            <w:shd w:val="clear" w:color="auto" w:fill="EEECE1" w:themeFill="background2"/>
          </w:tcPr>
          <w:p w14:paraId="74BDCBAE" w14:textId="77777777" w:rsidR="00042FA0" w:rsidRPr="00FE284D" w:rsidRDefault="00042FA0" w:rsidP="00A02D37">
            <w:pPr>
              <w:pStyle w:val="NoSpacing"/>
              <w:rPr>
                <w:rFonts w:eastAsia="Times New Roman"/>
              </w:rPr>
            </w:pPr>
            <w:r w:rsidRPr="00FE284D">
              <w:rPr>
                <w:rFonts w:eastAsia="Times New Roman"/>
              </w:rPr>
              <w:t>23.3</w:t>
            </w:r>
          </w:p>
        </w:tc>
        <w:tc>
          <w:tcPr>
            <w:tcW w:w="992" w:type="dxa"/>
            <w:shd w:val="clear" w:color="auto" w:fill="EEECE1" w:themeFill="background2"/>
          </w:tcPr>
          <w:p w14:paraId="303BC454" w14:textId="77777777" w:rsidR="00042FA0" w:rsidRPr="00FE284D" w:rsidRDefault="00042FA0" w:rsidP="00A02D37">
            <w:pPr>
              <w:pStyle w:val="NoSpacing"/>
              <w:rPr>
                <w:rFonts w:eastAsia="Times New Roman"/>
              </w:rPr>
            </w:pPr>
            <w:r w:rsidRPr="00FE284D">
              <w:rPr>
                <w:rFonts w:eastAsia="Times New Roman"/>
              </w:rPr>
              <w:t>3.94</w:t>
            </w:r>
          </w:p>
        </w:tc>
        <w:tc>
          <w:tcPr>
            <w:tcW w:w="1320" w:type="dxa"/>
            <w:shd w:val="clear" w:color="auto" w:fill="EEECE1" w:themeFill="background2"/>
          </w:tcPr>
          <w:p w14:paraId="7FE79690" w14:textId="77777777" w:rsidR="00042FA0" w:rsidRPr="00FE284D" w:rsidRDefault="00042FA0" w:rsidP="00A02D37">
            <w:pPr>
              <w:pStyle w:val="NoSpacing"/>
              <w:rPr>
                <w:rFonts w:eastAsia="Times New Roman"/>
              </w:rPr>
            </w:pPr>
            <w:r w:rsidRPr="00FE284D">
              <w:rPr>
                <w:rFonts w:eastAsia="Times New Roman"/>
              </w:rPr>
              <w:t>18-33</w:t>
            </w:r>
          </w:p>
        </w:tc>
      </w:tr>
      <w:tr w:rsidR="00042FA0" w:rsidRPr="002D307B" w14:paraId="5698028A" w14:textId="77777777" w:rsidTr="00FE284D">
        <w:tc>
          <w:tcPr>
            <w:tcW w:w="1232" w:type="dxa"/>
            <w:vMerge/>
          </w:tcPr>
          <w:p w14:paraId="6B54AB97" w14:textId="68AA635A" w:rsidR="00042FA0" w:rsidRPr="002D307B" w:rsidRDefault="00042FA0" w:rsidP="00A02D37">
            <w:pPr>
              <w:pStyle w:val="NoSpacing"/>
              <w:rPr>
                <w:rFonts w:eastAsia="Times New Roman"/>
                <w:highlight w:val="white"/>
              </w:rPr>
            </w:pPr>
          </w:p>
        </w:tc>
        <w:tc>
          <w:tcPr>
            <w:tcW w:w="615" w:type="dxa"/>
            <w:vMerge/>
          </w:tcPr>
          <w:p w14:paraId="0F7B26AC" w14:textId="389B7CF4" w:rsidR="00042FA0" w:rsidRPr="002D307B" w:rsidRDefault="00042FA0" w:rsidP="00A02D37">
            <w:pPr>
              <w:pStyle w:val="NoSpacing"/>
              <w:rPr>
                <w:rFonts w:eastAsia="Times New Roman"/>
                <w:highlight w:val="white"/>
              </w:rPr>
            </w:pPr>
          </w:p>
        </w:tc>
        <w:tc>
          <w:tcPr>
            <w:tcW w:w="1129" w:type="dxa"/>
          </w:tcPr>
          <w:p w14:paraId="2A47A3E3" w14:textId="77944DD7"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Pr>
          <w:p w14:paraId="196701D3" w14:textId="77777777" w:rsidR="00042FA0" w:rsidRPr="002D307B" w:rsidRDefault="00042FA0" w:rsidP="00A02D37">
            <w:pPr>
              <w:pStyle w:val="NoSpacing"/>
              <w:rPr>
                <w:rFonts w:eastAsia="Times New Roman"/>
                <w:highlight w:val="white"/>
              </w:rPr>
            </w:pPr>
            <w:r w:rsidRPr="002D307B">
              <w:rPr>
                <w:rFonts w:eastAsia="Times New Roman"/>
                <w:highlight w:val="white"/>
              </w:rPr>
              <w:t>7</w:t>
            </w:r>
          </w:p>
        </w:tc>
        <w:tc>
          <w:tcPr>
            <w:tcW w:w="1083" w:type="dxa"/>
          </w:tcPr>
          <w:p w14:paraId="1FBDC4A3"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4E2D518B" w14:textId="77777777" w:rsidR="00042FA0" w:rsidRPr="002D307B" w:rsidRDefault="00042FA0" w:rsidP="00A02D37">
            <w:pPr>
              <w:pStyle w:val="NoSpacing"/>
              <w:rPr>
                <w:rFonts w:eastAsia="Times New Roman"/>
                <w:highlight w:val="white"/>
              </w:rPr>
            </w:pPr>
            <w:r w:rsidRPr="002D307B">
              <w:rPr>
                <w:rFonts w:eastAsia="Times New Roman"/>
                <w:highlight w:val="white"/>
              </w:rPr>
              <w:t>23.7</w:t>
            </w:r>
          </w:p>
        </w:tc>
        <w:tc>
          <w:tcPr>
            <w:tcW w:w="992" w:type="dxa"/>
          </w:tcPr>
          <w:p w14:paraId="3B9E2168" w14:textId="77777777" w:rsidR="00042FA0" w:rsidRPr="002D307B" w:rsidRDefault="00042FA0" w:rsidP="00A02D37">
            <w:pPr>
              <w:pStyle w:val="NoSpacing"/>
              <w:rPr>
                <w:rFonts w:eastAsia="Times New Roman"/>
                <w:highlight w:val="white"/>
              </w:rPr>
            </w:pPr>
            <w:r w:rsidRPr="002D307B">
              <w:rPr>
                <w:rFonts w:eastAsia="Times New Roman"/>
                <w:highlight w:val="white"/>
              </w:rPr>
              <w:t>3.61</w:t>
            </w:r>
          </w:p>
        </w:tc>
        <w:tc>
          <w:tcPr>
            <w:tcW w:w="1320" w:type="dxa"/>
          </w:tcPr>
          <w:p w14:paraId="3C745970"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756ED17" w14:textId="77777777" w:rsidTr="00FE284D">
        <w:tc>
          <w:tcPr>
            <w:tcW w:w="1232" w:type="dxa"/>
            <w:vMerge w:val="restart"/>
          </w:tcPr>
          <w:p w14:paraId="20A654B5" w14:textId="5F30B57F" w:rsidR="00042FA0" w:rsidRPr="002D307B" w:rsidRDefault="00042FA0" w:rsidP="00A02D37">
            <w:pPr>
              <w:pStyle w:val="NoSpacing"/>
              <w:rPr>
                <w:rFonts w:eastAsia="Times New Roman"/>
                <w:highlight w:val="white"/>
              </w:rPr>
            </w:pPr>
            <w:r w:rsidRPr="002D307B">
              <w:rPr>
                <w:rFonts w:eastAsia="Times New Roman"/>
                <w:highlight w:val="white"/>
              </w:rPr>
              <w:t>Bliksted et al., 2019</w:t>
            </w:r>
          </w:p>
        </w:tc>
        <w:tc>
          <w:tcPr>
            <w:tcW w:w="615" w:type="dxa"/>
            <w:vMerge w:val="restart"/>
          </w:tcPr>
          <w:p w14:paraId="1ADABA4D" w14:textId="0E8C8B1B" w:rsidR="00042FA0" w:rsidRPr="002D307B" w:rsidRDefault="00042FA0" w:rsidP="00A02D37">
            <w:pPr>
              <w:pStyle w:val="NoSpacing"/>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280C5ECD" w14:textId="028747D0"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7D9D970A" w14:textId="77777777" w:rsidR="00042FA0" w:rsidRPr="00FE284D" w:rsidRDefault="00042FA0" w:rsidP="00A02D37">
            <w:pPr>
              <w:pStyle w:val="NoSpacing"/>
              <w:rPr>
                <w:rFonts w:eastAsia="Times New Roman"/>
              </w:rPr>
            </w:pPr>
            <w:r w:rsidRPr="00FE284D">
              <w:rPr>
                <w:rFonts w:eastAsia="Times New Roman"/>
              </w:rPr>
              <w:t>11</w:t>
            </w:r>
          </w:p>
        </w:tc>
        <w:tc>
          <w:tcPr>
            <w:tcW w:w="1083" w:type="dxa"/>
            <w:shd w:val="clear" w:color="auto" w:fill="EEECE1" w:themeFill="background2"/>
          </w:tcPr>
          <w:p w14:paraId="21B86028" w14:textId="77777777" w:rsidR="00042FA0" w:rsidRPr="00FE284D" w:rsidRDefault="00042FA0" w:rsidP="00A02D37">
            <w:pPr>
              <w:pStyle w:val="NoSpacing"/>
              <w:rPr>
                <w:rFonts w:eastAsia="Times New Roman"/>
              </w:rPr>
            </w:pPr>
            <w:r w:rsidRPr="00FE284D">
              <w:rPr>
                <w:rFonts w:eastAsia="Times New Roman"/>
              </w:rPr>
              <w:t>8</w:t>
            </w:r>
          </w:p>
        </w:tc>
        <w:tc>
          <w:tcPr>
            <w:tcW w:w="1255" w:type="dxa"/>
            <w:shd w:val="clear" w:color="auto" w:fill="EEECE1" w:themeFill="background2"/>
          </w:tcPr>
          <w:p w14:paraId="394DAC62" w14:textId="77777777" w:rsidR="00042FA0" w:rsidRPr="00FE284D" w:rsidRDefault="00042FA0" w:rsidP="00A02D37">
            <w:pPr>
              <w:pStyle w:val="NoSpacing"/>
              <w:rPr>
                <w:rFonts w:eastAsia="Times New Roman"/>
              </w:rPr>
            </w:pPr>
            <w:r w:rsidRPr="00FE284D">
              <w:rPr>
                <w:rFonts w:eastAsia="Times New Roman"/>
              </w:rPr>
              <w:t>40.8</w:t>
            </w:r>
          </w:p>
        </w:tc>
        <w:tc>
          <w:tcPr>
            <w:tcW w:w="992" w:type="dxa"/>
            <w:shd w:val="clear" w:color="auto" w:fill="EEECE1" w:themeFill="background2"/>
          </w:tcPr>
          <w:p w14:paraId="73DAFADF" w14:textId="77777777" w:rsidR="00042FA0" w:rsidRPr="00FE284D" w:rsidRDefault="00042FA0" w:rsidP="00A02D37">
            <w:pPr>
              <w:pStyle w:val="NoSpacing"/>
              <w:rPr>
                <w:rFonts w:eastAsia="Times New Roman"/>
              </w:rPr>
            </w:pPr>
            <w:r w:rsidRPr="00FE284D">
              <w:rPr>
                <w:rFonts w:eastAsia="Times New Roman"/>
              </w:rPr>
              <w:t>12.4</w:t>
            </w:r>
          </w:p>
        </w:tc>
        <w:tc>
          <w:tcPr>
            <w:tcW w:w="1320" w:type="dxa"/>
            <w:shd w:val="clear" w:color="auto" w:fill="EEECE1" w:themeFill="background2"/>
          </w:tcPr>
          <w:p w14:paraId="32D743F5" w14:textId="77777777" w:rsidR="00042FA0" w:rsidRPr="00FE284D" w:rsidRDefault="00042FA0" w:rsidP="00A02D37">
            <w:pPr>
              <w:pStyle w:val="NoSpacing"/>
              <w:rPr>
                <w:rFonts w:eastAsia="Times New Roman"/>
              </w:rPr>
            </w:pPr>
            <w:r w:rsidRPr="00FE284D">
              <w:rPr>
                <w:rFonts w:eastAsia="Times New Roman"/>
              </w:rPr>
              <w:t>20-61</w:t>
            </w:r>
          </w:p>
        </w:tc>
      </w:tr>
      <w:tr w:rsidR="00042FA0" w:rsidRPr="002D307B" w14:paraId="4E1BF951" w14:textId="77777777" w:rsidTr="00FE284D">
        <w:tc>
          <w:tcPr>
            <w:tcW w:w="1232" w:type="dxa"/>
            <w:vMerge/>
          </w:tcPr>
          <w:p w14:paraId="2CD25217" w14:textId="2113065C" w:rsidR="00042FA0" w:rsidRPr="002D307B" w:rsidRDefault="00042FA0" w:rsidP="00A02D37">
            <w:pPr>
              <w:pStyle w:val="NoSpacing"/>
              <w:rPr>
                <w:rFonts w:eastAsia="Times New Roman"/>
                <w:highlight w:val="white"/>
              </w:rPr>
            </w:pPr>
          </w:p>
        </w:tc>
        <w:tc>
          <w:tcPr>
            <w:tcW w:w="615" w:type="dxa"/>
            <w:vMerge/>
          </w:tcPr>
          <w:p w14:paraId="64334A00" w14:textId="51653DD8" w:rsidR="00042FA0" w:rsidRPr="002D307B" w:rsidRDefault="00042FA0" w:rsidP="00A02D37">
            <w:pPr>
              <w:pStyle w:val="NoSpacing"/>
              <w:rPr>
                <w:rFonts w:eastAsia="Times New Roman"/>
                <w:highlight w:val="white"/>
              </w:rPr>
            </w:pPr>
          </w:p>
        </w:tc>
        <w:tc>
          <w:tcPr>
            <w:tcW w:w="1129" w:type="dxa"/>
          </w:tcPr>
          <w:p w14:paraId="1BA401D1" w14:textId="5429D73E"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Pr>
          <w:p w14:paraId="7DE67102"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Pr>
          <w:p w14:paraId="0C8A61E0"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33D98380" w14:textId="77777777" w:rsidR="00042FA0" w:rsidRPr="002D307B" w:rsidRDefault="00042FA0" w:rsidP="00A02D37">
            <w:pPr>
              <w:pStyle w:val="NoSpacing"/>
              <w:rPr>
                <w:rFonts w:eastAsia="Times New Roman"/>
                <w:highlight w:val="white"/>
              </w:rPr>
            </w:pPr>
            <w:r w:rsidRPr="002D307B">
              <w:rPr>
                <w:rFonts w:eastAsia="Times New Roman"/>
                <w:highlight w:val="white"/>
              </w:rPr>
              <w:t>37.5</w:t>
            </w:r>
          </w:p>
        </w:tc>
        <w:tc>
          <w:tcPr>
            <w:tcW w:w="992" w:type="dxa"/>
          </w:tcPr>
          <w:p w14:paraId="3A969706" w14:textId="77777777" w:rsidR="00042FA0" w:rsidRPr="002D307B" w:rsidRDefault="00042FA0" w:rsidP="00A02D37">
            <w:pPr>
              <w:pStyle w:val="NoSpacing"/>
              <w:rPr>
                <w:rFonts w:eastAsia="Times New Roman"/>
                <w:highlight w:val="white"/>
              </w:rPr>
            </w:pPr>
            <w:r w:rsidRPr="002D307B">
              <w:rPr>
                <w:rFonts w:eastAsia="Times New Roman"/>
                <w:highlight w:val="white"/>
              </w:rPr>
              <w:t>13.1</w:t>
            </w:r>
          </w:p>
        </w:tc>
        <w:tc>
          <w:tcPr>
            <w:tcW w:w="1320" w:type="dxa"/>
          </w:tcPr>
          <w:p w14:paraId="3E2C8CA2" w14:textId="77777777" w:rsidR="00042FA0" w:rsidRPr="002D307B" w:rsidRDefault="00042FA0" w:rsidP="00A02D37">
            <w:pPr>
              <w:pStyle w:val="NoSpacing"/>
              <w:rPr>
                <w:rFonts w:eastAsia="Times New Roman"/>
                <w:highlight w:val="white"/>
              </w:rPr>
            </w:pPr>
            <w:r w:rsidRPr="002D307B">
              <w:rPr>
                <w:rFonts w:eastAsia="Times New Roman"/>
                <w:highlight w:val="white"/>
              </w:rPr>
              <w:t>21-62</w:t>
            </w:r>
          </w:p>
        </w:tc>
      </w:tr>
      <w:tr w:rsidR="00042FA0" w:rsidRPr="002D307B" w14:paraId="31AF7A35" w14:textId="77777777" w:rsidTr="00FE284D">
        <w:tc>
          <w:tcPr>
            <w:tcW w:w="1232" w:type="dxa"/>
            <w:vMerge w:val="restart"/>
          </w:tcPr>
          <w:p w14:paraId="223889CB" w14:textId="1613A43B" w:rsidR="00042FA0" w:rsidRPr="002D307B" w:rsidRDefault="00042FA0" w:rsidP="00A02D37">
            <w:pPr>
              <w:pStyle w:val="NoSpacing"/>
              <w:rPr>
                <w:rFonts w:eastAsia="Times New Roman"/>
                <w:highlight w:val="white"/>
                <w:lang w:val="da-DK"/>
              </w:rPr>
            </w:pPr>
            <w:r w:rsidRPr="002D307B">
              <w:rPr>
                <w:rFonts w:eastAsia="Times New Roman"/>
                <w:highlight w:val="white"/>
                <w:lang w:val="da-DK"/>
              </w:rPr>
              <w:t xml:space="preserve">Bliksted et al., </w:t>
            </w:r>
            <w:r w:rsidR="000137F4" w:rsidRPr="002D307B">
              <w:rPr>
                <w:rFonts w:eastAsia="Times New Roman"/>
                <w:highlight w:val="white"/>
                <w:lang w:val="da-DK"/>
              </w:rPr>
              <w:t>n</w:t>
            </w:r>
            <w:r w:rsidR="005C0F1D" w:rsidRPr="002D307B">
              <w:rPr>
                <w:rFonts w:eastAsia="Times New Roman"/>
                <w:highlight w:val="white"/>
                <w:lang w:val="da-DK"/>
              </w:rPr>
              <w:t>.</w:t>
            </w:r>
            <w:r w:rsidR="000137F4" w:rsidRPr="002D307B">
              <w:rPr>
                <w:rFonts w:eastAsia="Times New Roman"/>
                <w:highlight w:val="white"/>
                <w:lang w:val="da-DK"/>
              </w:rPr>
              <w:t>d</w:t>
            </w:r>
            <w:r w:rsidR="005C0F1D" w:rsidRPr="002D307B">
              <w:rPr>
                <w:rFonts w:eastAsia="Times New Roman"/>
                <w:highlight w:val="white"/>
                <w:lang w:val="da-DK"/>
              </w:rPr>
              <w:t>.</w:t>
            </w:r>
          </w:p>
        </w:tc>
        <w:tc>
          <w:tcPr>
            <w:tcW w:w="615" w:type="dxa"/>
            <w:vMerge w:val="restart"/>
          </w:tcPr>
          <w:p w14:paraId="1A4AB25F" w14:textId="2855574D" w:rsidR="00042FA0" w:rsidRPr="002D307B" w:rsidRDefault="00042FA0" w:rsidP="00A02D37">
            <w:pPr>
              <w:pStyle w:val="NoSpacing"/>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6E0B03C4" w14:textId="1EAAD218"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79C59EF" w14:textId="77777777" w:rsidR="00042FA0" w:rsidRPr="00FE284D" w:rsidRDefault="00042FA0" w:rsidP="00A02D37">
            <w:pPr>
              <w:pStyle w:val="NoSpacing"/>
              <w:rPr>
                <w:rFonts w:eastAsia="Times New Roman"/>
              </w:rPr>
            </w:pPr>
            <w:r w:rsidRPr="00FE284D">
              <w:rPr>
                <w:rFonts w:eastAsia="Times New Roman"/>
              </w:rPr>
              <w:t>12</w:t>
            </w:r>
          </w:p>
        </w:tc>
        <w:tc>
          <w:tcPr>
            <w:tcW w:w="1083" w:type="dxa"/>
            <w:shd w:val="clear" w:color="auto" w:fill="EEECE1" w:themeFill="background2"/>
          </w:tcPr>
          <w:p w14:paraId="0432F6AD"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322DFDF3" w14:textId="77777777" w:rsidR="00042FA0" w:rsidRPr="00FE284D" w:rsidRDefault="00042FA0" w:rsidP="00A02D37">
            <w:pPr>
              <w:pStyle w:val="NoSpacing"/>
              <w:rPr>
                <w:rFonts w:eastAsia="Times New Roman"/>
              </w:rPr>
            </w:pPr>
            <w:r w:rsidRPr="00FE284D">
              <w:rPr>
                <w:rFonts w:eastAsia="Times New Roman"/>
              </w:rPr>
              <w:t>24.8</w:t>
            </w:r>
          </w:p>
        </w:tc>
        <w:tc>
          <w:tcPr>
            <w:tcW w:w="992" w:type="dxa"/>
            <w:shd w:val="clear" w:color="auto" w:fill="EEECE1" w:themeFill="background2"/>
          </w:tcPr>
          <w:p w14:paraId="29742879" w14:textId="77777777" w:rsidR="00042FA0" w:rsidRPr="00FE284D" w:rsidRDefault="00042FA0" w:rsidP="00A02D37">
            <w:pPr>
              <w:pStyle w:val="NoSpacing"/>
              <w:rPr>
                <w:rFonts w:eastAsia="Times New Roman"/>
              </w:rPr>
            </w:pPr>
            <w:r w:rsidRPr="00FE284D">
              <w:rPr>
                <w:rFonts w:eastAsia="Times New Roman"/>
              </w:rPr>
              <w:t>3.66</w:t>
            </w:r>
          </w:p>
        </w:tc>
        <w:tc>
          <w:tcPr>
            <w:tcW w:w="1320" w:type="dxa"/>
            <w:shd w:val="clear" w:color="auto" w:fill="EEECE1" w:themeFill="background2"/>
          </w:tcPr>
          <w:p w14:paraId="68417196"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617DB7C2" w14:textId="77777777" w:rsidTr="003E4E3D">
        <w:tc>
          <w:tcPr>
            <w:tcW w:w="1232" w:type="dxa"/>
            <w:vMerge/>
            <w:tcBorders>
              <w:bottom w:val="single" w:sz="12" w:space="0" w:color="auto"/>
            </w:tcBorders>
          </w:tcPr>
          <w:p w14:paraId="33F0209E" w14:textId="7A5872C1" w:rsidR="00042FA0" w:rsidRPr="002D307B" w:rsidRDefault="00042FA0" w:rsidP="00A02D37">
            <w:pPr>
              <w:pStyle w:val="NoSpacing"/>
              <w:rPr>
                <w:rFonts w:eastAsia="Times New Roman"/>
                <w:highlight w:val="white"/>
              </w:rPr>
            </w:pPr>
          </w:p>
        </w:tc>
        <w:tc>
          <w:tcPr>
            <w:tcW w:w="615" w:type="dxa"/>
            <w:vMerge/>
            <w:tcBorders>
              <w:bottom w:val="single" w:sz="12" w:space="0" w:color="auto"/>
            </w:tcBorders>
          </w:tcPr>
          <w:p w14:paraId="0C00EB06" w14:textId="3893231A" w:rsidR="00042FA0" w:rsidRPr="002D307B" w:rsidRDefault="00042FA0" w:rsidP="00A02D37">
            <w:pPr>
              <w:pStyle w:val="NoSpacing"/>
              <w:rPr>
                <w:rFonts w:eastAsia="Times New Roman"/>
                <w:highlight w:val="white"/>
              </w:rPr>
            </w:pPr>
          </w:p>
        </w:tc>
        <w:tc>
          <w:tcPr>
            <w:tcW w:w="1129" w:type="dxa"/>
            <w:tcBorders>
              <w:bottom w:val="single" w:sz="12" w:space="0" w:color="auto"/>
            </w:tcBorders>
          </w:tcPr>
          <w:p w14:paraId="1E200D51" w14:textId="3EA99D36"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Borders>
              <w:bottom w:val="single" w:sz="12" w:space="0" w:color="auto"/>
            </w:tcBorders>
          </w:tcPr>
          <w:p w14:paraId="4EAB8D94"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Borders>
              <w:bottom w:val="single" w:sz="12" w:space="0" w:color="auto"/>
            </w:tcBorders>
          </w:tcPr>
          <w:p w14:paraId="2663469A" w14:textId="77777777" w:rsidR="00042FA0" w:rsidRPr="002D307B" w:rsidRDefault="00042FA0" w:rsidP="00A02D37">
            <w:pPr>
              <w:pStyle w:val="NoSpacing"/>
              <w:rPr>
                <w:rFonts w:eastAsia="Times New Roman"/>
                <w:highlight w:val="white"/>
              </w:rPr>
            </w:pPr>
            <w:r w:rsidRPr="002D307B">
              <w:rPr>
                <w:rFonts w:eastAsia="Times New Roman"/>
                <w:highlight w:val="white"/>
              </w:rPr>
              <w:t>15</w:t>
            </w:r>
          </w:p>
        </w:tc>
        <w:tc>
          <w:tcPr>
            <w:tcW w:w="1255" w:type="dxa"/>
            <w:tcBorders>
              <w:bottom w:val="single" w:sz="12" w:space="0" w:color="auto"/>
            </w:tcBorders>
          </w:tcPr>
          <w:p w14:paraId="499841A2" w14:textId="77777777" w:rsidR="00042FA0" w:rsidRPr="002D307B" w:rsidRDefault="00042FA0" w:rsidP="00A02D37">
            <w:pPr>
              <w:pStyle w:val="NoSpacing"/>
              <w:rPr>
                <w:rFonts w:eastAsia="Times New Roman"/>
                <w:highlight w:val="white"/>
              </w:rPr>
            </w:pPr>
            <w:r w:rsidRPr="002D307B">
              <w:rPr>
                <w:rFonts w:eastAsia="Times New Roman"/>
                <w:highlight w:val="white"/>
              </w:rPr>
              <w:t>24.4</w:t>
            </w:r>
          </w:p>
        </w:tc>
        <w:tc>
          <w:tcPr>
            <w:tcW w:w="992" w:type="dxa"/>
            <w:tcBorders>
              <w:bottom w:val="single" w:sz="12" w:space="0" w:color="auto"/>
            </w:tcBorders>
          </w:tcPr>
          <w:p w14:paraId="711ACCD3" w14:textId="77777777" w:rsidR="00042FA0" w:rsidRPr="002D307B" w:rsidRDefault="00042FA0" w:rsidP="00A02D37">
            <w:pPr>
              <w:pStyle w:val="NoSpacing"/>
              <w:rPr>
                <w:rFonts w:eastAsia="Times New Roman"/>
                <w:highlight w:val="white"/>
              </w:rPr>
            </w:pPr>
            <w:r w:rsidRPr="002D307B">
              <w:rPr>
                <w:rFonts w:eastAsia="Times New Roman"/>
                <w:highlight w:val="white"/>
              </w:rPr>
              <w:t>4.65</w:t>
            </w:r>
          </w:p>
        </w:tc>
        <w:tc>
          <w:tcPr>
            <w:tcW w:w="1320" w:type="dxa"/>
            <w:tcBorders>
              <w:bottom w:val="single" w:sz="12" w:space="0" w:color="auto"/>
            </w:tcBorders>
          </w:tcPr>
          <w:p w14:paraId="2C30A6DA"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454BCC4" w14:textId="77777777" w:rsidTr="003E4E3D">
        <w:trPr>
          <w:trHeight w:val="274"/>
        </w:trPr>
        <w:tc>
          <w:tcPr>
            <w:tcW w:w="1232" w:type="dxa"/>
            <w:vMerge w:val="restart"/>
            <w:tcBorders>
              <w:top w:val="single" w:sz="12" w:space="0" w:color="auto"/>
            </w:tcBorders>
          </w:tcPr>
          <w:p w14:paraId="5A77FB05" w14:textId="39308C3A" w:rsidR="00042FA0" w:rsidRPr="002D307B" w:rsidRDefault="00042FA0" w:rsidP="00A02D37">
            <w:pPr>
              <w:pStyle w:val="NoSpacing"/>
              <w:rPr>
                <w:rFonts w:eastAsia="Times New Roman"/>
                <w:highlight w:val="white"/>
              </w:rPr>
            </w:pPr>
            <w:r w:rsidRPr="002D307B">
              <w:rPr>
                <w:rFonts w:eastAsia="Times New Roman"/>
                <w:highlight w:val="white"/>
              </w:rPr>
              <w:t>Total</w:t>
            </w:r>
          </w:p>
        </w:tc>
        <w:tc>
          <w:tcPr>
            <w:tcW w:w="615" w:type="dxa"/>
            <w:tcBorders>
              <w:top w:val="single" w:sz="12" w:space="0" w:color="auto"/>
            </w:tcBorders>
          </w:tcPr>
          <w:p w14:paraId="7D988D33" w14:textId="6307FC5A" w:rsidR="00042FA0" w:rsidRPr="002D307B" w:rsidRDefault="00042FA0" w:rsidP="00A02D37">
            <w:pPr>
              <w:pStyle w:val="NoSpacing"/>
              <w:rPr>
                <w:rFonts w:eastAsia="Times New Roman"/>
                <w:highlight w:val="white"/>
              </w:rPr>
            </w:pPr>
            <w:r w:rsidRPr="002D307B">
              <w:rPr>
                <w:rFonts w:eastAsia="Times New Roman"/>
                <w:highlight w:val="white"/>
              </w:rPr>
              <w:t>106</w:t>
            </w:r>
          </w:p>
        </w:tc>
        <w:tc>
          <w:tcPr>
            <w:tcW w:w="1129" w:type="dxa"/>
            <w:tcBorders>
              <w:top w:val="single" w:sz="12" w:space="0" w:color="auto"/>
            </w:tcBorders>
            <w:shd w:val="clear" w:color="auto" w:fill="EEECE1" w:themeFill="background2"/>
          </w:tcPr>
          <w:p w14:paraId="47E5D64B" w14:textId="18E3FE1E" w:rsidR="00042FA0" w:rsidRPr="00FE284D" w:rsidRDefault="00042FA0" w:rsidP="00A02D37">
            <w:pPr>
              <w:pStyle w:val="NoSpacing"/>
              <w:rPr>
                <w:rFonts w:eastAsia="Times New Roman"/>
              </w:rPr>
            </w:pPr>
            <w:r w:rsidRPr="00FE284D">
              <w:rPr>
                <w:rFonts w:eastAsia="Times New Roman"/>
              </w:rPr>
              <w:t>SZ</w:t>
            </w:r>
          </w:p>
        </w:tc>
        <w:tc>
          <w:tcPr>
            <w:tcW w:w="1312" w:type="dxa"/>
            <w:tcBorders>
              <w:top w:val="single" w:sz="12" w:space="0" w:color="auto"/>
            </w:tcBorders>
            <w:shd w:val="clear" w:color="auto" w:fill="EEECE1" w:themeFill="background2"/>
          </w:tcPr>
          <w:p w14:paraId="575ACF2A" w14:textId="77777777" w:rsidR="00042FA0" w:rsidRPr="00FE284D" w:rsidRDefault="00042FA0" w:rsidP="00A02D37">
            <w:pPr>
              <w:pStyle w:val="NoSpacing"/>
              <w:rPr>
                <w:rFonts w:eastAsia="Times New Roman"/>
              </w:rPr>
            </w:pPr>
            <w:r w:rsidRPr="00FE284D">
              <w:rPr>
                <w:rFonts w:eastAsia="Times New Roman"/>
              </w:rPr>
              <w:t>45</w:t>
            </w:r>
          </w:p>
        </w:tc>
        <w:tc>
          <w:tcPr>
            <w:tcW w:w="1083" w:type="dxa"/>
            <w:tcBorders>
              <w:top w:val="single" w:sz="12" w:space="0" w:color="auto"/>
            </w:tcBorders>
            <w:shd w:val="clear" w:color="auto" w:fill="EEECE1" w:themeFill="background2"/>
          </w:tcPr>
          <w:p w14:paraId="51CA68E1" w14:textId="77777777" w:rsidR="00042FA0" w:rsidRPr="00FE284D" w:rsidRDefault="00042FA0" w:rsidP="00A02D37">
            <w:pPr>
              <w:pStyle w:val="NoSpacing"/>
              <w:rPr>
                <w:rFonts w:eastAsia="Times New Roman"/>
              </w:rPr>
            </w:pPr>
            <w:r w:rsidRPr="00FE284D">
              <w:rPr>
                <w:rFonts w:eastAsia="Times New Roman"/>
              </w:rPr>
              <w:t>61</w:t>
            </w:r>
          </w:p>
        </w:tc>
        <w:tc>
          <w:tcPr>
            <w:tcW w:w="1255" w:type="dxa"/>
            <w:tcBorders>
              <w:top w:val="single" w:sz="12" w:space="0" w:color="auto"/>
            </w:tcBorders>
            <w:shd w:val="clear" w:color="auto" w:fill="EEECE1" w:themeFill="background2"/>
          </w:tcPr>
          <w:p w14:paraId="5D266BC9" w14:textId="77777777" w:rsidR="00042FA0" w:rsidRPr="00FE284D" w:rsidRDefault="00042FA0" w:rsidP="00A02D37">
            <w:pPr>
              <w:pStyle w:val="NoSpacing"/>
              <w:rPr>
                <w:rFonts w:eastAsia="Times New Roman"/>
              </w:rPr>
            </w:pPr>
            <w:r w:rsidRPr="00FE284D">
              <w:rPr>
                <w:rFonts w:eastAsia="Times New Roman"/>
              </w:rPr>
              <w:t>26.7</w:t>
            </w:r>
          </w:p>
        </w:tc>
        <w:tc>
          <w:tcPr>
            <w:tcW w:w="992" w:type="dxa"/>
            <w:tcBorders>
              <w:top w:val="single" w:sz="12" w:space="0" w:color="auto"/>
            </w:tcBorders>
            <w:shd w:val="clear" w:color="auto" w:fill="EEECE1" w:themeFill="background2"/>
          </w:tcPr>
          <w:p w14:paraId="2601D503" w14:textId="77777777" w:rsidR="00042FA0" w:rsidRPr="00FE284D" w:rsidRDefault="00042FA0" w:rsidP="00A02D37">
            <w:pPr>
              <w:pStyle w:val="NoSpacing"/>
              <w:rPr>
                <w:rFonts w:eastAsia="Times New Roman"/>
              </w:rPr>
            </w:pPr>
            <w:r w:rsidRPr="00FE284D">
              <w:rPr>
                <w:rFonts w:eastAsia="Times New Roman"/>
              </w:rPr>
              <w:t>9.02</w:t>
            </w:r>
          </w:p>
        </w:tc>
        <w:tc>
          <w:tcPr>
            <w:tcW w:w="1320" w:type="dxa"/>
            <w:tcBorders>
              <w:top w:val="single" w:sz="12" w:space="0" w:color="auto"/>
            </w:tcBorders>
            <w:shd w:val="clear" w:color="auto" w:fill="EEECE1" w:themeFill="background2"/>
          </w:tcPr>
          <w:p w14:paraId="2F55A982" w14:textId="77777777" w:rsidR="00042FA0" w:rsidRPr="00FE284D" w:rsidRDefault="00042FA0" w:rsidP="00A02D37">
            <w:pPr>
              <w:pStyle w:val="NoSpacing"/>
              <w:rPr>
                <w:rFonts w:eastAsia="Times New Roman"/>
              </w:rPr>
            </w:pPr>
            <w:r w:rsidRPr="00FE284D">
              <w:rPr>
                <w:rFonts w:eastAsia="Times New Roman"/>
              </w:rPr>
              <w:t>18-61</w:t>
            </w:r>
          </w:p>
        </w:tc>
      </w:tr>
      <w:tr w:rsidR="00042FA0" w:rsidRPr="002D307B" w14:paraId="504B71D6" w14:textId="77777777" w:rsidTr="00FE284D">
        <w:tc>
          <w:tcPr>
            <w:tcW w:w="1232" w:type="dxa"/>
            <w:vMerge/>
          </w:tcPr>
          <w:p w14:paraId="41DA6B31" w14:textId="05EF1248" w:rsidR="00042FA0" w:rsidRPr="002D307B" w:rsidRDefault="00042FA0" w:rsidP="00A02D37">
            <w:pPr>
              <w:pStyle w:val="NoSpacing"/>
              <w:rPr>
                <w:rFonts w:eastAsia="Times New Roman"/>
                <w:highlight w:val="white"/>
              </w:rPr>
            </w:pPr>
          </w:p>
        </w:tc>
        <w:tc>
          <w:tcPr>
            <w:tcW w:w="615" w:type="dxa"/>
          </w:tcPr>
          <w:p w14:paraId="7380EDDA" w14:textId="09231849" w:rsidR="00042FA0" w:rsidRPr="002D307B" w:rsidRDefault="00042FA0" w:rsidP="00A02D37">
            <w:pPr>
              <w:pStyle w:val="NoSpacing"/>
              <w:rPr>
                <w:rFonts w:eastAsia="Times New Roman"/>
                <w:highlight w:val="white"/>
              </w:rPr>
            </w:pPr>
            <w:r w:rsidRPr="002D307B">
              <w:rPr>
                <w:rFonts w:eastAsia="Times New Roman"/>
                <w:highlight w:val="white"/>
              </w:rPr>
              <w:t>116</w:t>
            </w:r>
          </w:p>
        </w:tc>
        <w:tc>
          <w:tcPr>
            <w:tcW w:w="1129" w:type="dxa"/>
            <w:shd w:val="clear" w:color="auto" w:fill="auto"/>
          </w:tcPr>
          <w:p w14:paraId="734F1548" w14:textId="606DE898" w:rsidR="00042FA0" w:rsidRPr="00FE284D" w:rsidRDefault="00042FA0" w:rsidP="00A02D37">
            <w:pPr>
              <w:pStyle w:val="NoSpacing"/>
              <w:rPr>
                <w:rFonts w:eastAsia="Times New Roman"/>
              </w:rPr>
            </w:pPr>
            <w:r w:rsidRPr="00FE284D">
              <w:rPr>
                <w:rFonts w:eastAsia="Times New Roman"/>
              </w:rPr>
              <w:t>TD</w:t>
            </w:r>
          </w:p>
        </w:tc>
        <w:tc>
          <w:tcPr>
            <w:tcW w:w="1312" w:type="dxa"/>
            <w:shd w:val="clear" w:color="auto" w:fill="auto"/>
          </w:tcPr>
          <w:p w14:paraId="3BF06D3B" w14:textId="77777777" w:rsidR="00042FA0" w:rsidRPr="00FE284D" w:rsidRDefault="00042FA0" w:rsidP="00A02D37">
            <w:pPr>
              <w:pStyle w:val="NoSpacing"/>
              <w:rPr>
                <w:rFonts w:eastAsia="Times New Roman"/>
              </w:rPr>
            </w:pPr>
            <w:r w:rsidRPr="00FE284D">
              <w:rPr>
                <w:rFonts w:eastAsia="Times New Roman"/>
              </w:rPr>
              <w:t>50</w:t>
            </w:r>
          </w:p>
        </w:tc>
        <w:tc>
          <w:tcPr>
            <w:tcW w:w="1083" w:type="dxa"/>
            <w:shd w:val="clear" w:color="auto" w:fill="auto"/>
          </w:tcPr>
          <w:p w14:paraId="119B56DD" w14:textId="77777777" w:rsidR="00042FA0" w:rsidRPr="00FE284D" w:rsidRDefault="00042FA0" w:rsidP="00A02D37">
            <w:pPr>
              <w:pStyle w:val="NoSpacing"/>
              <w:rPr>
                <w:rFonts w:eastAsia="Times New Roman"/>
              </w:rPr>
            </w:pPr>
            <w:r w:rsidRPr="00FE284D">
              <w:rPr>
                <w:rFonts w:eastAsia="Times New Roman"/>
              </w:rPr>
              <w:t>66</w:t>
            </w:r>
          </w:p>
        </w:tc>
        <w:tc>
          <w:tcPr>
            <w:tcW w:w="1255" w:type="dxa"/>
            <w:shd w:val="clear" w:color="auto" w:fill="auto"/>
          </w:tcPr>
          <w:p w14:paraId="0F601B61" w14:textId="77777777" w:rsidR="00042FA0" w:rsidRPr="00FE284D" w:rsidRDefault="00042FA0" w:rsidP="00A02D37">
            <w:pPr>
              <w:pStyle w:val="NoSpacing"/>
              <w:rPr>
                <w:rFonts w:eastAsia="Times New Roman"/>
              </w:rPr>
            </w:pPr>
            <w:r w:rsidRPr="00FE284D">
              <w:rPr>
                <w:rFonts w:eastAsia="Times New Roman"/>
              </w:rPr>
              <w:t>26.7</w:t>
            </w:r>
          </w:p>
        </w:tc>
        <w:tc>
          <w:tcPr>
            <w:tcW w:w="992" w:type="dxa"/>
            <w:shd w:val="clear" w:color="auto" w:fill="auto"/>
          </w:tcPr>
          <w:p w14:paraId="75070977" w14:textId="77777777" w:rsidR="00042FA0" w:rsidRPr="00FE284D" w:rsidRDefault="00042FA0" w:rsidP="00A02D37">
            <w:pPr>
              <w:pStyle w:val="NoSpacing"/>
              <w:rPr>
                <w:rFonts w:eastAsia="Times New Roman"/>
              </w:rPr>
            </w:pPr>
            <w:r w:rsidRPr="00FE284D">
              <w:rPr>
                <w:rFonts w:eastAsia="Times New Roman"/>
              </w:rPr>
              <w:t>9.22</w:t>
            </w:r>
          </w:p>
        </w:tc>
        <w:tc>
          <w:tcPr>
            <w:tcW w:w="1320" w:type="dxa"/>
            <w:shd w:val="clear" w:color="auto" w:fill="auto"/>
          </w:tcPr>
          <w:p w14:paraId="2A030109" w14:textId="77777777" w:rsidR="00042FA0" w:rsidRPr="00FE284D" w:rsidRDefault="00042FA0" w:rsidP="00A02D37">
            <w:pPr>
              <w:pStyle w:val="NoSpacing"/>
              <w:rPr>
                <w:rFonts w:eastAsia="Times New Roman"/>
              </w:rPr>
            </w:pPr>
            <w:r w:rsidRPr="00FE284D">
              <w:rPr>
                <w:rFonts w:eastAsia="Times New Roman"/>
              </w:rPr>
              <w:t>18-62</w:t>
            </w:r>
          </w:p>
        </w:tc>
      </w:tr>
    </w:tbl>
    <w:p w14:paraId="795B0817" w14:textId="6DC6670B" w:rsidR="00033616" w:rsidRPr="002D307B" w:rsidRDefault="0003361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845278" w:rsidRPr="002D307B">
        <w:rPr>
          <w:rFonts w:asciiTheme="majorHAnsi" w:eastAsia="Times New Roman" w:hAnsiTheme="majorHAnsi" w:cstheme="majorHAnsi"/>
          <w:highlight w:val="white"/>
          <w:lang w:val="en-US"/>
        </w:rPr>
        <w:t xml:space="preserve">x * </w:t>
      </w:r>
      <w:r w:rsidR="00D75B3A" w:rsidRPr="002D307B">
        <w:rPr>
          <w:rFonts w:asciiTheme="majorHAnsi" w:eastAsia="Times New Roman" w:hAnsiTheme="majorHAnsi" w:cstheme="majorHAnsi"/>
          <w:highlight w:val="white"/>
          <w:lang w:val="en-US"/>
        </w:rPr>
        <w:t>:</w:t>
      </w:r>
    </w:p>
    <w:p w14:paraId="57DBCA2B" w14:textId="6AABB343" w:rsidR="00EE7F2E" w:rsidRPr="002D307B" w:rsidRDefault="00ED43C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Demographic data on the </w:t>
      </w:r>
      <w:r w:rsidR="0074324C" w:rsidRPr="002D307B">
        <w:rPr>
          <w:rFonts w:asciiTheme="majorHAnsi" w:eastAsia="Times New Roman" w:hAnsiTheme="majorHAnsi" w:cstheme="majorHAnsi"/>
          <w:i/>
          <w:iCs/>
          <w:highlight w:val="white"/>
          <w:lang w:val="en-US"/>
        </w:rPr>
        <w:t>sex</w:t>
      </w:r>
      <w:r w:rsidRPr="002D307B">
        <w:rPr>
          <w:rFonts w:asciiTheme="majorHAnsi" w:eastAsia="Times New Roman" w:hAnsiTheme="majorHAnsi" w:cstheme="majorHAnsi"/>
          <w:i/>
          <w:iCs/>
          <w:highlight w:val="white"/>
          <w:lang w:val="en-US"/>
        </w:rPr>
        <w:t xml:space="preserve"> and diagnosis within each of the different studies.</w:t>
      </w:r>
      <w:r w:rsidR="007065DD" w:rsidRPr="002D307B">
        <w:rPr>
          <w:rFonts w:asciiTheme="majorHAnsi" w:eastAsia="Times New Roman" w:hAnsiTheme="majorHAnsi" w:cstheme="majorHAnsi"/>
          <w:i/>
          <w:iCs/>
          <w:highlight w:val="white"/>
          <w:lang w:val="en-US"/>
        </w:rPr>
        <w:t xml:space="preserve"> N means number and SD standard deviation</w:t>
      </w:r>
      <w:r w:rsidR="00563C76" w:rsidRPr="002D307B">
        <w:rPr>
          <w:rFonts w:asciiTheme="majorHAnsi" w:eastAsia="Times New Roman" w:hAnsiTheme="majorHAnsi" w:cstheme="majorHAnsi"/>
          <w:i/>
          <w:iCs/>
          <w:highlight w:val="white"/>
          <w:lang w:val="en-US"/>
        </w:rPr>
        <w:t>.</w:t>
      </w:r>
      <w:r w:rsidR="005E3C2D" w:rsidRPr="002D307B">
        <w:rPr>
          <w:rFonts w:asciiTheme="majorHAnsi" w:eastAsia="Times New Roman" w:hAnsiTheme="majorHAnsi" w:cstheme="majorHAnsi"/>
          <w:highlight w:val="white"/>
          <w:lang w:val="en-US"/>
        </w:rPr>
        <w:br/>
      </w:r>
    </w:p>
    <w:p w14:paraId="3C23F130" w14:textId="66CB7790" w:rsidR="00A27284" w:rsidRPr="002D307B" w:rsidRDefault="00A27284" w:rsidP="001C4799">
      <w:pPr>
        <w:pStyle w:val="Heading3"/>
        <w:ind w:firstLine="0"/>
        <w:rPr>
          <w:rFonts w:asciiTheme="majorHAnsi" w:hAnsiTheme="majorHAnsi" w:cstheme="majorHAnsi"/>
          <w:highlight w:val="white"/>
          <w:lang w:val="en-US"/>
        </w:rPr>
      </w:pPr>
      <w:bookmarkStart w:id="18" w:name="_Toc57619569"/>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rocedure</w:t>
      </w:r>
      <w:r w:rsidR="00CA0B73" w:rsidRPr="002D307B">
        <w:rPr>
          <w:rFonts w:asciiTheme="majorHAnsi" w:hAnsiTheme="majorHAnsi" w:cstheme="majorHAnsi"/>
          <w:highlight w:val="white"/>
          <w:lang w:val="en-US"/>
        </w:rPr>
        <w:t>/task</w:t>
      </w:r>
      <w:bookmarkEnd w:id="18"/>
    </w:p>
    <w:p w14:paraId="61E863A3" w14:textId="54E14B3D" w:rsidR="00DD529E" w:rsidRPr="002D307B" w:rsidRDefault="007133DD" w:rsidP="00DD529E">
      <w:pPr>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he participants went through the Frith Happé animations task. This</w:t>
      </w:r>
      <w:r w:rsidR="00DD529E" w:rsidRPr="002D307B">
        <w:rPr>
          <w:rFonts w:asciiTheme="majorHAnsi" w:eastAsia="Times New Roman" w:hAnsiTheme="majorHAnsi" w:cstheme="majorHAnsi"/>
          <w:highlight w:val="white"/>
          <w:lang w:val="en-US"/>
        </w:rPr>
        <w:t xml:space="preserve"> task consisted of</w:t>
      </w:r>
      <w:r w:rsidRPr="002D307B">
        <w:rPr>
          <w:rFonts w:asciiTheme="majorHAnsi" w:eastAsia="Times New Roman" w:hAnsiTheme="majorHAnsi" w:cstheme="majorHAnsi"/>
          <w:highlight w:val="white"/>
          <w:lang w:val="en-US"/>
        </w:rPr>
        <w:t xml:space="preserve"> watching</w:t>
      </w:r>
      <w:r w:rsidR="00DD529E" w:rsidRPr="002D307B">
        <w:rPr>
          <w:rFonts w:asciiTheme="majorHAnsi" w:eastAsia="Times New Roman" w:hAnsiTheme="majorHAnsi" w:cstheme="majorHAnsi"/>
          <w:highlight w:val="white"/>
          <w:lang w:val="en-US"/>
        </w:rPr>
        <w:t xml:space="preserve"> a </w:t>
      </w:r>
      <w:r w:rsidR="00DD529E" w:rsidRPr="002D307B">
        <w:rPr>
          <w:rFonts w:asciiTheme="majorHAnsi" w:eastAsia="Times New Roman" w:hAnsiTheme="majorHAnsi" w:cstheme="majorHAnsi"/>
          <w:lang w:val="en-US"/>
        </w:rPr>
        <w:t>2D top-view video of animated triangles. There were two distinct triangles; one large red and one small blue, both of which moved around on the screen and most videos furthermore contained an enclosure in the center of the video. There were three conditions with multiple videos for each condition:</w:t>
      </w:r>
    </w:p>
    <w:p w14:paraId="4404BC72" w14:textId="55D642E9" w:rsidR="0054482A" w:rsidRPr="002D307B" w:rsidRDefault="00DD529E" w:rsidP="001C4799">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t>1. Random movement sequences</w:t>
      </w:r>
      <w:r w:rsidR="0054482A" w:rsidRPr="002D307B">
        <w:rPr>
          <w:rFonts w:asciiTheme="majorHAnsi" w:eastAsia="Times New Roman" w:hAnsiTheme="majorHAnsi" w:cstheme="majorHAnsi"/>
          <w:b/>
          <w:bCs/>
          <w:lang w:val="en-US"/>
        </w:rPr>
        <w:t>.</w:t>
      </w:r>
      <w:r w:rsidRPr="002D307B">
        <w:rPr>
          <w:rFonts w:asciiTheme="majorHAnsi" w:eastAsia="Times New Roman" w:hAnsiTheme="majorHAnsi" w:cstheme="majorHAnsi"/>
          <w:lang w:val="en-US"/>
        </w:rPr>
        <w:t xml:space="preserve"> There was no obvious interaction between the triangles and movement appears random.</w:t>
      </w:r>
      <w:r w:rsidR="004E1C01" w:rsidRPr="002D307B">
        <w:rPr>
          <w:rFonts w:asciiTheme="majorHAnsi" w:eastAsia="Times New Roman" w:hAnsiTheme="majorHAnsi" w:cstheme="majorHAnsi"/>
          <w:lang w:val="en-US"/>
        </w:rPr>
        <w:t xml:space="preserve"> </w:t>
      </w:r>
      <w:r w:rsidRPr="002D307B">
        <w:rPr>
          <w:rFonts w:asciiTheme="majorHAnsi" w:eastAsia="Times New Roman" w:hAnsiTheme="majorHAnsi" w:cstheme="majorHAnsi"/>
          <w:b/>
          <w:bCs/>
          <w:lang w:val="en-US"/>
        </w:rPr>
        <w:t>2. Goal-directed</w:t>
      </w:r>
      <w:r w:rsidR="00ED1534" w:rsidRPr="002D307B">
        <w:rPr>
          <w:rFonts w:asciiTheme="majorHAnsi" w:eastAsia="Times New Roman" w:hAnsiTheme="majorHAnsi" w:cstheme="majorHAnsi"/>
          <w:b/>
          <w:bCs/>
          <w:lang w:val="en-US"/>
        </w:rPr>
        <w:t xml:space="preserve"> (G-D)</w:t>
      </w:r>
      <w:r w:rsidRPr="002D307B">
        <w:rPr>
          <w:rFonts w:asciiTheme="majorHAnsi" w:eastAsia="Times New Roman" w:hAnsiTheme="majorHAnsi" w:cstheme="majorHAnsi"/>
          <w:b/>
          <w:bCs/>
          <w:lang w:val="en-US"/>
        </w:rPr>
        <w:t xml:space="preserve"> movement sequences.</w:t>
      </w:r>
      <w:r w:rsidRPr="002D307B">
        <w:rPr>
          <w:rFonts w:asciiTheme="majorHAnsi" w:eastAsia="Times New Roman" w:hAnsiTheme="majorHAnsi" w:cstheme="majorHAnsi"/>
          <w:lang w:val="en-US"/>
        </w:rPr>
        <w:t xml:space="preserve"> An interaction between the triangles in which actions are directed toward each other in order to achieve specific goals.</w:t>
      </w:r>
      <w:r w:rsidR="008439EC" w:rsidRPr="002D307B">
        <w:rPr>
          <w:rFonts w:asciiTheme="majorHAnsi" w:eastAsia="Times New Roman" w:hAnsiTheme="majorHAnsi" w:cstheme="majorHAnsi"/>
          <w:lang w:val="en-US"/>
        </w:rPr>
        <w:t xml:space="preserve"> </w:t>
      </w:r>
    </w:p>
    <w:p w14:paraId="18F0A02C" w14:textId="7AFE3284" w:rsidR="007133DD" w:rsidRPr="002D307B" w:rsidRDefault="00DD529E" w:rsidP="0041046C">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t>3. Mental interaction</w:t>
      </w:r>
      <w:r w:rsidR="00ED1534" w:rsidRPr="002D307B">
        <w:rPr>
          <w:rFonts w:asciiTheme="majorHAnsi" w:eastAsia="Times New Roman" w:hAnsiTheme="majorHAnsi" w:cstheme="majorHAnsi"/>
          <w:b/>
          <w:bCs/>
          <w:lang w:val="en-US"/>
        </w:rPr>
        <w:t xml:space="preserve"> (ToM)</w:t>
      </w:r>
      <w:r w:rsidRPr="002D307B">
        <w:rPr>
          <w:rFonts w:asciiTheme="majorHAnsi" w:eastAsia="Times New Roman" w:hAnsiTheme="majorHAnsi" w:cstheme="majorHAnsi"/>
          <w:lang w:val="en-US"/>
        </w:rPr>
        <w:t>. An interaction between the triangles involving the manipulation of the emotions and thoughts of one triangle by the other.</w:t>
      </w:r>
      <w:r w:rsidR="0041046C">
        <w:rPr>
          <w:rFonts w:asciiTheme="majorHAnsi" w:eastAsia="Times New Roman" w:hAnsiTheme="majorHAnsi" w:cstheme="majorHAnsi"/>
          <w:lang w:val="en-US"/>
        </w:rPr>
        <w:t xml:space="preserve"> </w:t>
      </w:r>
      <w:r w:rsidR="007133DD" w:rsidRPr="002D307B">
        <w:rPr>
          <w:rFonts w:asciiTheme="majorHAnsi" w:eastAsia="Times New Roman" w:hAnsiTheme="majorHAnsi" w:cstheme="majorHAnsi"/>
          <w:lang w:val="en-US"/>
        </w:rPr>
        <w:t xml:space="preserve">After watching an animation from one of these conditions, the participants were </w:t>
      </w:r>
      <w:r w:rsidR="00FB0287" w:rsidRPr="002D307B">
        <w:rPr>
          <w:rFonts w:asciiTheme="majorHAnsi" w:eastAsia="Times New Roman" w:hAnsiTheme="majorHAnsi" w:cstheme="majorHAnsi"/>
          <w:lang w:val="en-US"/>
        </w:rPr>
        <w:t xml:space="preserve">interviewed and </w:t>
      </w:r>
      <w:r w:rsidR="007133DD" w:rsidRPr="002D307B">
        <w:rPr>
          <w:rFonts w:asciiTheme="majorHAnsi" w:eastAsia="Times New Roman" w:hAnsiTheme="majorHAnsi" w:cstheme="majorHAnsi"/>
          <w:lang w:val="en-US"/>
        </w:rPr>
        <w:t>asked to describe what happened in the animation.</w:t>
      </w:r>
      <w:r w:rsidR="00BB1CF3" w:rsidRPr="002D307B">
        <w:rPr>
          <w:rFonts w:asciiTheme="majorHAnsi" w:eastAsia="Times New Roman" w:hAnsiTheme="majorHAnsi" w:cstheme="majorHAnsi"/>
          <w:lang w:val="en-US"/>
        </w:rPr>
        <w:t xml:space="preserve"> Each description </w:t>
      </w:r>
      <w:r w:rsidR="00AF2CC9" w:rsidRPr="002D307B">
        <w:rPr>
          <w:rFonts w:asciiTheme="majorHAnsi" w:eastAsia="Times New Roman" w:hAnsiTheme="majorHAnsi" w:cstheme="majorHAnsi"/>
          <w:lang w:val="en-US"/>
        </w:rPr>
        <w:t xml:space="preserve">of a trial </w:t>
      </w:r>
      <w:r w:rsidR="00BB1CF3" w:rsidRPr="002D307B">
        <w:rPr>
          <w:rFonts w:asciiTheme="majorHAnsi" w:eastAsia="Times New Roman" w:hAnsiTheme="majorHAnsi" w:cstheme="majorHAnsi"/>
          <w:lang w:val="en-US"/>
        </w:rPr>
        <w:t>thus ended up as a single .wav file.</w:t>
      </w:r>
      <w:r w:rsidR="005E3C2D" w:rsidRPr="002D307B">
        <w:rPr>
          <w:rFonts w:asciiTheme="majorHAnsi" w:eastAsia="Times New Roman" w:hAnsiTheme="majorHAnsi" w:cstheme="majorHAnsi"/>
          <w:lang w:val="en-US"/>
        </w:rPr>
        <w:br/>
      </w:r>
    </w:p>
    <w:p w14:paraId="58F795E3" w14:textId="196D2BF2" w:rsidR="005A7EDE" w:rsidRPr="002D307B" w:rsidRDefault="00021375" w:rsidP="008E5CF5">
      <w:pPr>
        <w:pStyle w:val="Heading2"/>
        <w:ind w:firstLine="0"/>
        <w:rPr>
          <w:rFonts w:asciiTheme="majorHAnsi" w:hAnsiTheme="majorHAnsi" w:cstheme="majorHAnsi"/>
          <w:highlight w:val="white"/>
          <w:lang w:val="en-US"/>
        </w:rPr>
      </w:pPr>
      <w:bookmarkStart w:id="19" w:name="_Toc57619570"/>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4</w:t>
      </w:r>
      <w:r w:rsidRPr="002D307B">
        <w:rPr>
          <w:rFonts w:asciiTheme="majorHAnsi" w:hAnsiTheme="majorHAnsi" w:cstheme="majorHAnsi"/>
          <w:highlight w:val="white"/>
          <w:lang w:val="en-US"/>
        </w:rPr>
        <w:t xml:space="preserve"> </w:t>
      </w:r>
      <w:r w:rsidR="001175F7" w:rsidRPr="002D307B">
        <w:rPr>
          <w:rFonts w:asciiTheme="majorHAnsi" w:hAnsiTheme="majorHAnsi" w:cstheme="majorHAnsi"/>
          <w:highlight w:val="white"/>
          <w:lang w:val="en-US"/>
        </w:rPr>
        <w:t>Preprocessing</w:t>
      </w:r>
      <w:bookmarkEnd w:id="19"/>
    </w:p>
    <w:p w14:paraId="7D369223" w14:textId="2B225235" w:rsidR="00B16E18" w:rsidRPr="002D307B" w:rsidRDefault="00EC635F" w:rsidP="008E5CF5">
      <w:pPr>
        <w:pStyle w:val="Heading3"/>
        <w:ind w:firstLine="0"/>
        <w:rPr>
          <w:rFonts w:asciiTheme="majorHAnsi" w:hAnsiTheme="majorHAnsi" w:cstheme="majorHAnsi"/>
          <w:highlight w:val="white"/>
          <w:lang w:val="en-US"/>
        </w:rPr>
      </w:pPr>
      <w:bookmarkStart w:id="20" w:name="_Toc57619571"/>
      <w:r w:rsidRPr="002D307B">
        <w:rPr>
          <w:rFonts w:asciiTheme="majorHAnsi" w:hAnsiTheme="majorHAnsi" w:cstheme="majorHAnsi"/>
          <w:highlight w:val="white"/>
          <w:lang w:val="en-US"/>
        </w:rPr>
        <w:t>2.4.1</w:t>
      </w:r>
      <w:r w:rsidR="002F073B" w:rsidRPr="002D307B">
        <w:rPr>
          <w:rFonts w:asciiTheme="majorHAnsi" w:hAnsiTheme="majorHAnsi" w:cstheme="majorHAnsi"/>
          <w:highlight w:val="white"/>
          <w:lang w:val="en-US"/>
        </w:rPr>
        <w:t xml:space="preserve"> </w:t>
      </w:r>
      <w:r w:rsidR="00037A8A" w:rsidRPr="002D307B">
        <w:rPr>
          <w:rFonts w:asciiTheme="majorHAnsi" w:hAnsiTheme="majorHAnsi" w:cstheme="majorHAnsi"/>
          <w:highlight w:val="white"/>
          <w:lang w:val="en-US"/>
        </w:rPr>
        <w:t>Cleaning</w:t>
      </w:r>
      <w:r w:rsidR="005A2DCC" w:rsidRPr="002D307B">
        <w:rPr>
          <w:rFonts w:asciiTheme="majorHAnsi" w:hAnsiTheme="majorHAnsi" w:cstheme="majorHAnsi"/>
          <w:highlight w:val="white"/>
          <w:lang w:val="en-US"/>
        </w:rPr>
        <w:t xml:space="preserve"> of audio files</w:t>
      </w:r>
      <w:bookmarkEnd w:id="20"/>
    </w:p>
    <w:p w14:paraId="27518543" w14:textId="7C700585" w:rsidR="002F20C1" w:rsidRDefault="004D019F" w:rsidP="00617FA7">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Ludvig Olsen in 2018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br/>
      </w:r>
      <w:r w:rsidR="00B94C97" w:rsidRPr="002D307B">
        <w:rPr>
          <w:rFonts w:asciiTheme="majorHAnsi" w:eastAsia="Times New Roman" w:hAnsiTheme="majorHAnsi" w:cstheme="majorHAnsi"/>
          <w:highlight w:val="white"/>
          <w:lang w:val="en-US"/>
        </w:rPr>
        <w:t xml:space="preserve">The audio files were </w:t>
      </w:r>
      <w:r w:rsidR="001B0230" w:rsidRPr="002D307B">
        <w:rPr>
          <w:rFonts w:asciiTheme="majorHAnsi" w:eastAsia="Times New Roman" w:hAnsiTheme="majorHAnsi" w:cstheme="majorHAnsi"/>
          <w:highlight w:val="white"/>
          <w:lang w:val="en-US"/>
        </w:rPr>
        <w:t xml:space="preserve">then </w:t>
      </w:r>
      <w:r w:rsidR="00B94C97" w:rsidRPr="002D307B">
        <w:rPr>
          <w:rFonts w:asciiTheme="majorHAnsi" w:eastAsia="Times New Roman" w:hAnsiTheme="majorHAnsi" w:cstheme="majorHAnsi"/>
          <w:highlight w:val="white"/>
          <w:lang w:val="en-US"/>
        </w:rPr>
        <w:t>convert</w:t>
      </w:r>
      <w:r w:rsidRPr="002D307B">
        <w:rPr>
          <w:rFonts w:asciiTheme="majorHAnsi" w:eastAsia="Times New Roman" w:hAnsiTheme="majorHAnsi" w:cstheme="majorHAnsi"/>
          <w:highlight w:val="white"/>
          <w:lang w:val="en-US"/>
        </w:rPr>
        <w:t>ed</w:t>
      </w:r>
      <w:r w:rsidR="00B94C97" w:rsidRPr="002D307B">
        <w:rPr>
          <w:rFonts w:asciiTheme="majorHAnsi" w:eastAsia="Times New Roman" w:hAnsiTheme="majorHAnsi" w:cstheme="majorHAnsi"/>
          <w:highlight w:val="white"/>
          <w:lang w:val="en-US"/>
        </w:rPr>
        <w:t xml:space="preserve"> to 16-bit .wav files, with a sample rate of 16k. They were </w:t>
      </w:r>
      <w:r w:rsidRPr="002D307B">
        <w:rPr>
          <w:rFonts w:asciiTheme="majorHAnsi" w:eastAsia="Times New Roman" w:hAnsiTheme="majorHAnsi" w:cstheme="majorHAnsi"/>
          <w:highlight w:val="white"/>
          <w:lang w:val="en-US"/>
        </w:rPr>
        <w:t xml:space="preserve">subsequently </w:t>
      </w:r>
      <w:r w:rsidR="00B94C97" w:rsidRPr="002D307B">
        <w:rPr>
          <w:rFonts w:asciiTheme="majorHAnsi" w:eastAsia="Times New Roman" w:hAnsiTheme="majorHAnsi" w:cstheme="majorHAnsi"/>
          <w:highlight w:val="white"/>
          <w:lang w:val="en-US"/>
        </w:rPr>
        <w:t xml:space="preserve">denoised by stacking multiple instances of the Voice De-noise and De-hum tools in the iZotope RX 6 audio editor </w:t>
      </w:r>
      <w:r w:rsidR="00B94C97" w:rsidRPr="002D307B">
        <w:rPr>
          <w:rFonts w:asciiTheme="majorHAnsi" w:eastAsia="Times New Roman" w:hAnsiTheme="majorHAnsi" w:cstheme="majorHAnsi"/>
          <w:highlight w:val="white"/>
          <w:lang w:val="en-US"/>
        </w:rPr>
        <w:fldChar w:fldCharType="begin"/>
      </w:r>
      <w:r w:rsidR="00B94C97"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sidRPr="002D307B">
        <w:rPr>
          <w:rFonts w:asciiTheme="majorHAnsi" w:eastAsia="Times New Roman" w:hAnsiTheme="majorHAnsi" w:cstheme="majorHAnsi"/>
          <w:highlight w:val="white"/>
          <w:lang w:val="en-US"/>
        </w:rPr>
        <w:fldChar w:fldCharType="separate"/>
      </w:r>
      <w:r w:rsidR="00B94C97" w:rsidRPr="002D307B">
        <w:rPr>
          <w:rFonts w:asciiTheme="majorHAnsi" w:hAnsiTheme="majorHAnsi" w:cstheme="majorHAnsi"/>
          <w:highlight w:val="white"/>
          <w:lang w:val="en-US"/>
        </w:rPr>
        <w:t>(iZotope Inc., 2018)</w:t>
      </w:r>
      <w:r w:rsidR="00B94C97" w:rsidRPr="002D307B">
        <w:rPr>
          <w:rFonts w:asciiTheme="majorHAnsi" w:eastAsia="Times New Roman" w:hAnsiTheme="majorHAnsi" w:cstheme="majorHAnsi"/>
          <w:highlight w:val="white"/>
          <w:lang w:val="en-US"/>
        </w:rPr>
        <w:fldChar w:fldCharType="end"/>
      </w:r>
      <w:r w:rsidR="00B94C97" w:rsidRPr="002D307B">
        <w:rPr>
          <w:rFonts w:asciiTheme="majorHAnsi" w:eastAsia="Times New Roman" w:hAnsiTheme="majorHAnsi" w:cstheme="majorHAnsi"/>
          <w:highlight w:val="white"/>
          <w:lang w:val="en-US"/>
        </w:rPr>
        <w:t>. A small equalizer tilt was applied at 1085Hz with the Fabfilter Pro-Q2 equalizer</w:t>
      </w:r>
      <w:r w:rsidR="001E3AE9" w:rsidRPr="002D307B">
        <w:rPr>
          <w:rFonts w:asciiTheme="majorHAnsi" w:eastAsia="Times New Roman" w:hAnsiTheme="majorHAnsi" w:cstheme="majorHAnsi"/>
          <w:highlight w:val="white"/>
          <w:lang w:val="en-US"/>
        </w:rPr>
        <w:t xml:space="preserve"> to bring more brightness to the signal </w:t>
      </w:r>
      <w:r w:rsidR="001E3AE9" w:rsidRPr="002D307B">
        <w:rPr>
          <w:rFonts w:asciiTheme="majorHAnsi" w:eastAsia="Times New Roman" w:hAnsiTheme="majorHAnsi" w:cstheme="majorHAnsi"/>
          <w:highlight w:val="white"/>
          <w:lang w:val="en-US"/>
        </w:rPr>
        <w:fldChar w:fldCharType="begin"/>
      </w:r>
      <w:r w:rsidR="001E3AE9"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sidRPr="002D307B">
        <w:rPr>
          <w:rFonts w:asciiTheme="majorHAnsi" w:eastAsia="Times New Roman" w:hAnsiTheme="majorHAnsi" w:cstheme="majorHAnsi"/>
          <w:highlight w:val="white"/>
          <w:lang w:val="en-US"/>
        </w:rPr>
        <w:fldChar w:fldCharType="separate"/>
      </w:r>
      <w:r w:rsidR="001E3AE9" w:rsidRPr="002D307B">
        <w:rPr>
          <w:rFonts w:asciiTheme="majorHAnsi" w:hAnsiTheme="majorHAnsi" w:cstheme="majorHAnsi"/>
          <w:highlight w:val="white"/>
          <w:lang w:val="en-US"/>
        </w:rPr>
        <w:t>(FabFilter Software Instruments, 2018)</w:t>
      </w:r>
      <w:r w:rsidR="001E3AE9" w:rsidRPr="002D307B">
        <w:rPr>
          <w:rFonts w:asciiTheme="majorHAnsi" w:eastAsia="Times New Roman" w:hAnsiTheme="majorHAnsi" w:cstheme="majorHAnsi"/>
          <w:highlight w:val="white"/>
          <w:lang w:val="en-US"/>
        </w:rPr>
        <w:fldChar w:fldCharType="end"/>
      </w:r>
      <w:r w:rsidR="001E3AE9" w:rsidRPr="002D307B">
        <w:rPr>
          <w:rFonts w:asciiTheme="majorHAnsi" w:eastAsia="Times New Roman" w:hAnsiTheme="majorHAnsi" w:cstheme="majorHAnsi"/>
          <w:highlight w:val="white"/>
          <w:lang w:val="en-US"/>
        </w:rPr>
        <w:t>.</w:t>
      </w:r>
      <w:r w:rsidR="00611048" w:rsidRPr="002D307B">
        <w:rPr>
          <w:rFonts w:asciiTheme="majorHAnsi" w:eastAsia="Times New Roman" w:hAnsiTheme="majorHAnsi" w:cstheme="majorHAnsi"/>
          <w:highlight w:val="white"/>
          <w:lang w:val="en-US"/>
        </w:rPr>
        <w:t xml:space="preserve"> The signal was normalized to peak at -1dB both before and after the cleaning steps.</w:t>
      </w:r>
    </w:p>
    <w:p w14:paraId="7090B028" w14:textId="77777777" w:rsidR="00CB76F4" w:rsidRPr="00CB76F4" w:rsidRDefault="00CB76F4" w:rsidP="00CB76F4">
      <w:pPr>
        <w:pStyle w:val="BodyText"/>
        <w:rPr>
          <w:highlight w:val="white"/>
          <w:lang w:val="en-US"/>
        </w:rPr>
      </w:pPr>
    </w:p>
    <w:p w14:paraId="325B7607" w14:textId="706D6069" w:rsidR="000E330D" w:rsidRPr="002D307B" w:rsidRDefault="00665759" w:rsidP="00E975AB">
      <w:pPr>
        <w:pStyle w:val="Heading3"/>
        <w:ind w:firstLine="0"/>
        <w:rPr>
          <w:rFonts w:asciiTheme="majorHAnsi" w:hAnsiTheme="majorHAnsi" w:cstheme="majorHAnsi"/>
          <w:highlight w:val="white"/>
          <w:lang w:val="en-US"/>
        </w:rPr>
      </w:pPr>
      <w:bookmarkStart w:id="21" w:name="_Toc57619572"/>
      <w:r w:rsidRPr="002D307B">
        <w:rPr>
          <w:rFonts w:asciiTheme="majorHAnsi" w:hAnsiTheme="majorHAnsi" w:cstheme="majorHAnsi"/>
          <w:highlight w:val="white"/>
          <w:lang w:val="en-US"/>
        </w:rPr>
        <w:t>2</w:t>
      </w:r>
      <w:r w:rsidR="00F210B0"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2</w:t>
      </w:r>
      <w:r w:rsidR="00F210B0" w:rsidRPr="002D307B">
        <w:rPr>
          <w:rFonts w:asciiTheme="majorHAnsi" w:hAnsiTheme="majorHAnsi" w:cstheme="majorHAnsi"/>
          <w:highlight w:val="white"/>
          <w:lang w:val="en-US"/>
        </w:rPr>
        <w:t xml:space="preserve"> Feature extraction from audio files</w:t>
      </w:r>
      <w:bookmarkEnd w:id="21"/>
    </w:p>
    <w:p w14:paraId="6845010D" w14:textId="082E9932" w:rsidR="00550B41" w:rsidRPr="002D307B" w:rsidRDefault="00550B41" w:rsidP="00550B41">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oolkit openSMILE 2.3.0 was used for extracting the features needed for the SVM classification algorithm. From within the openSMILE software package, the base-set configuration file of emotion recognition features called ‘emobase’ was chosen for feature extraction. </w:t>
      </w:r>
    </w:p>
    <w:p w14:paraId="3A4648BC"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 feature set specified by emobase contains 988 features used for emotion recognition:</w:t>
      </w:r>
    </w:p>
    <w:p w14:paraId="35611530"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tensity, Loudness, 12 MFCC’s, F0 Pitch, Probability of voicing, F0 envelope, 8 LSFs (Line</w:t>
      </w:r>
    </w:p>
    <w:p w14:paraId="68769173"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w:t>
      </w:r>
    </w:p>
    <w:p w14:paraId="27B6DF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ax./Min. values and their respective relative position within input, range, arithmetic mean, 2 linear</w:t>
      </w:r>
    </w:p>
    <w:p w14:paraId="2DB326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regression coefficients and linear and quadratic error, standard deviation, skewness, kurtosis,</w:t>
      </w:r>
    </w:p>
    <w:p w14:paraId="4CE2E865"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quartile 1-3, and 3 inter-quartile ranges. </w:t>
      </w:r>
    </w:p>
    <w:p w14:paraId="3388CABD" w14:textId="3393895B" w:rsidR="00E34C20"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results in the feature set consisting of 988 features. In other words; 26 LLDs, a delta regression coefficient for each LLD and 19 functionals for each of the LLDs and for each of the delta regression coefficients (26 * 2 * 19 = 9</w:t>
      </w:r>
      <w:r w:rsidR="00E34C20" w:rsidRPr="002D307B">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8).</w:t>
      </w:r>
      <w:r w:rsidR="00D914E8">
        <w:rPr>
          <w:rFonts w:asciiTheme="majorHAnsi" w:eastAsia="Times New Roman" w:hAnsiTheme="majorHAnsi" w:cstheme="majorHAnsi"/>
          <w:highlight w:val="white"/>
          <w:lang w:val="en-US"/>
        </w:rPr>
        <w:t xml:space="preserve"> </w:t>
      </w:r>
      <w:r w:rsidR="002F20C1" w:rsidRPr="002D307B">
        <w:rPr>
          <w:rFonts w:asciiTheme="majorHAnsi" w:eastAsia="Times New Roman" w:hAnsiTheme="majorHAnsi" w:cstheme="majorHAnsi"/>
          <w:highlight w:val="white"/>
          <w:lang w:val="en-US"/>
        </w:rPr>
        <w:t xml:space="preserve">The process of feature extraction </w:t>
      </w:r>
      <w:r w:rsidR="00E34C20" w:rsidRPr="002D307B">
        <w:rPr>
          <w:rFonts w:asciiTheme="majorHAnsi" w:eastAsia="Times New Roman" w:hAnsiTheme="majorHAnsi" w:cstheme="majorHAnsi"/>
          <w:highlight w:val="white"/>
          <w:lang w:val="en-US"/>
        </w:rPr>
        <w:t xml:space="preserve">was </w:t>
      </w:r>
      <w:r w:rsidR="002F20C1" w:rsidRPr="002D307B">
        <w:rPr>
          <w:rFonts w:asciiTheme="majorHAnsi" w:eastAsia="Times New Roman" w:hAnsiTheme="majorHAnsi" w:cstheme="majorHAnsi"/>
          <w:highlight w:val="white"/>
          <w:lang w:val="en-US"/>
        </w:rPr>
        <w:t xml:space="preserve">executed </w:t>
      </w:r>
      <w:r w:rsidR="00E34C20" w:rsidRPr="002D307B">
        <w:rPr>
          <w:rFonts w:asciiTheme="majorHAnsi" w:eastAsia="Times New Roman" w:hAnsiTheme="majorHAnsi" w:cstheme="majorHAnsi"/>
          <w:highlight w:val="white"/>
          <w:lang w:val="en-US"/>
        </w:rPr>
        <w:t xml:space="preserve">on each of the speech recordings, </w:t>
      </w:r>
      <w:r w:rsidR="00BA58DE" w:rsidRPr="002D307B">
        <w:rPr>
          <w:rFonts w:asciiTheme="majorHAnsi" w:eastAsia="Times New Roman" w:hAnsiTheme="majorHAnsi" w:cstheme="majorHAnsi"/>
          <w:highlight w:val="white"/>
          <w:lang w:val="en-US"/>
        </w:rPr>
        <w:t>yielding a single feature vector for each trial of each participant.</w:t>
      </w:r>
    </w:p>
    <w:p w14:paraId="54DAD484" w14:textId="77777777" w:rsidR="0021337C" w:rsidRPr="002D307B" w:rsidRDefault="0021337C" w:rsidP="00F8101F">
      <w:pPr>
        <w:rPr>
          <w:rFonts w:asciiTheme="majorHAnsi" w:eastAsia="Times New Roman" w:hAnsiTheme="majorHAnsi" w:cstheme="majorHAnsi"/>
          <w:highlight w:val="white"/>
          <w:lang w:val="en-US"/>
        </w:rPr>
      </w:pPr>
    </w:p>
    <w:p w14:paraId="1F25EE5B" w14:textId="4157A140" w:rsidR="005A2DCC" w:rsidRPr="002D307B" w:rsidRDefault="00665759" w:rsidP="00D914E8">
      <w:pPr>
        <w:pStyle w:val="Heading3"/>
        <w:ind w:firstLine="0"/>
        <w:rPr>
          <w:rFonts w:asciiTheme="majorHAnsi" w:hAnsiTheme="majorHAnsi" w:cstheme="majorHAnsi"/>
          <w:highlight w:val="white"/>
          <w:lang w:val="en-US"/>
        </w:rPr>
      </w:pPr>
      <w:bookmarkStart w:id="22" w:name="_Toc57619573"/>
      <w:r w:rsidRPr="002D307B">
        <w:rPr>
          <w:rFonts w:asciiTheme="majorHAnsi" w:hAnsiTheme="majorHAnsi" w:cstheme="majorHAnsi"/>
          <w:highlight w:val="white"/>
          <w:lang w:val="en-US"/>
        </w:rPr>
        <w:t>2</w:t>
      </w:r>
      <w:r w:rsidR="005A2DCC"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3</w:t>
      </w:r>
      <w:r w:rsidR="005A2DCC" w:rsidRPr="002D307B">
        <w:rPr>
          <w:rFonts w:asciiTheme="majorHAnsi" w:hAnsiTheme="majorHAnsi" w:cstheme="majorHAnsi"/>
          <w:highlight w:val="white"/>
          <w:lang w:val="en-US"/>
        </w:rPr>
        <w:t xml:space="preserve"> Partitioning</w:t>
      </w:r>
      <w:bookmarkEnd w:id="22"/>
    </w:p>
    <w:p w14:paraId="63959629" w14:textId="3FF61A4A" w:rsidR="00051D18" w:rsidRDefault="009E0C45" w:rsidP="005A2DC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o be able to evaluate the performance of the model the dataset was partitioned into a training</w:t>
      </w:r>
      <w:r w:rsidR="00FE37E4" w:rsidRPr="002D307B">
        <w:rPr>
          <w:rFonts w:asciiTheme="majorHAnsi" w:eastAsia="Times New Roman" w:hAnsiTheme="majorHAnsi" w:cstheme="majorHAnsi"/>
          <w:highlight w:val="white"/>
          <w:lang w:val="en-US"/>
        </w:rPr>
        <w:t xml:space="preserve"> set</w:t>
      </w:r>
      <w:r w:rsidRPr="002D307B">
        <w:rPr>
          <w:rFonts w:asciiTheme="majorHAnsi" w:eastAsia="Times New Roman" w:hAnsiTheme="majorHAnsi" w:cstheme="majorHAnsi"/>
          <w:highlight w:val="white"/>
          <w:lang w:val="en-US"/>
        </w:rPr>
        <w:t xml:space="preserve"> and a test set</w:t>
      </w:r>
      <w:r w:rsidR="00FE37E4" w:rsidRPr="002D307B">
        <w:rPr>
          <w:rFonts w:asciiTheme="majorHAnsi" w:eastAsia="Times New Roman" w:hAnsiTheme="majorHAnsi" w:cstheme="majorHAnsi"/>
          <w:highlight w:val="white"/>
          <w:lang w:val="en-US"/>
        </w:rPr>
        <w:t xml:space="preserve"> consisting</w:t>
      </w:r>
      <w:r w:rsidRPr="002D307B">
        <w:rPr>
          <w:rFonts w:asciiTheme="majorHAnsi" w:eastAsia="Times New Roman" w:hAnsiTheme="majorHAnsi" w:cstheme="majorHAnsi"/>
          <w:highlight w:val="white"/>
          <w:lang w:val="en-US"/>
        </w:rPr>
        <w:t xml:space="preserve"> of 80% and 20% of the total data, respectively.</w:t>
      </w:r>
      <w:r w:rsidR="004A24AD" w:rsidRPr="002D307B">
        <w:rPr>
          <w:rFonts w:asciiTheme="majorHAnsi" w:eastAsia="Times New Roman" w:hAnsiTheme="majorHAnsi" w:cstheme="majorHAnsi"/>
          <w:highlight w:val="white"/>
          <w:lang w:val="en-US"/>
        </w:rPr>
        <w:t xml:space="preserve"> The partitioning was </w:t>
      </w:r>
      <w:r w:rsidR="00BC7084" w:rsidRPr="002D307B">
        <w:rPr>
          <w:rFonts w:asciiTheme="majorHAnsi" w:eastAsia="Times New Roman" w:hAnsiTheme="majorHAnsi" w:cstheme="majorHAnsi"/>
          <w:highlight w:val="white"/>
          <w:lang w:val="en-US"/>
        </w:rPr>
        <w:t xml:space="preserve">carried out using the package groupdata2 and was done </w:t>
      </w:r>
      <w:r w:rsidR="004A24AD" w:rsidRPr="002D307B">
        <w:rPr>
          <w:rFonts w:asciiTheme="majorHAnsi" w:eastAsia="Times New Roman" w:hAnsiTheme="majorHAnsi" w:cstheme="majorHAnsi"/>
          <w:highlight w:val="white"/>
          <w:lang w:val="en-US"/>
        </w:rPr>
        <w:t>semi-randomly</w:t>
      </w:r>
      <w:r w:rsidR="002C09DD" w:rsidRPr="002D307B">
        <w:rPr>
          <w:rFonts w:asciiTheme="majorHAnsi" w:eastAsia="Times New Roman" w:hAnsiTheme="majorHAnsi" w:cstheme="majorHAnsi"/>
          <w:highlight w:val="white"/>
          <w:lang w:val="en-US"/>
        </w:rPr>
        <w:t xml:space="preserve"> </w:t>
      </w:r>
      <w:r w:rsidR="002C09DD" w:rsidRPr="002D307B">
        <w:rPr>
          <w:rFonts w:asciiTheme="majorHAnsi" w:eastAsia="Times New Roman" w:hAnsiTheme="majorHAnsi" w:cstheme="majorHAnsi"/>
          <w:highlight w:val="white"/>
          <w:lang w:val="en-US"/>
        </w:rPr>
        <w:fldChar w:fldCharType="begin"/>
      </w:r>
      <w:r w:rsidR="002C09DD" w:rsidRPr="002D307B">
        <w:rPr>
          <w:rFonts w:asciiTheme="majorHAnsi" w:eastAsia="Times New Roman" w:hAnsiTheme="majorHAnsi" w:cstheme="majorHAnsi"/>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sidRPr="002D307B">
        <w:rPr>
          <w:rFonts w:asciiTheme="majorHAnsi" w:eastAsia="Times New Roman" w:hAnsiTheme="majorHAnsi" w:cstheme="majorHAnsi"/>
          <w:highlight w:val="white"/>
          <w:lang w:val="en-US"/>
        </w:rPr>
        <w:fldChar w:fldCharType="separate"/>
      </w:r>
      <w:r w:rsidR="002C09DD" w:rsidRPr="002D307B">
        <w:rPr>
          <w:rFonts w:asciiTheme="majorHAnsi" w:hAnsiTheme="majorHAnsi" w:cstheme="majorHAnsi"/>
          <w:highlight w:val="white"/>
          <w:lang w:val="en-US"/>
        </w:rPr>
        <w:t>(Olsen, 2020)</w:t>
      </w:r>
      <w:r w:rsidR="002C09DD" w:rsidRPr="002D307B">
        <w:rPr>
          <w:rFonts w:asciiTheme="majorHAnsi" w:eastAsia="Times New Roman" w:hAnsiTheme="majorHAnsi" w:cstheme="majorHAnsi"/>
          <w:highlight w:val="white"/>
          <w:lang w:val="en-US"/>
        </w:rPr>
        <w:fldChar w:fldCharType="end"/>
      </w:r>
      <w:r w:rsidR="00BC7084" w:rsidRPr="002D307B">
        <w:rPr>
          <w:rFonts w:asciiTheme="majorHAnsi" w:eastAsia="Times New Roman" w:hAnsiTheme="majorHAnsi" w:cstheme="majorHAnsi"/>
          <w:highlight w:val="white"/>
          <w:lang w:val="en-US"/>
        </w:rPr>
        <w:t>. The partitioning kept each participant ID only within one of the two resulting training and test sets. This prevented leakage of information from the training set to the test set</w:t>
      </w:r>
      <w:r w:rsidR="0062189B" w:rsidRPr="002D307B">
        <w:rPr>
          <w:rFonts w:asciiTheme="majorHAnsi" w:eastAsia="Times New Roman" w:hAnsiTheme="majorHAnsi" w:cstheme="majorHAnsi"/>
          <w:highlight w:val="white"/>
          <w:lang w:val="en-US"/>
        </w:rPr>
        <w:t>, which otherwise would have led to overfitting and finally unprecise values for the evaluation.</w:t>
      </w:r>
      <w:r w:rsidR="00C02687">
        <w:rPr>
          <w:rFonts w:asciiTheme="majorHAnsi" w:eastAsia="Times New Roman" w:hAnsiTheme="majorHAnsi" w:cstheme="majorHAnsi"/>
          <w:highlight w:val="white"/>
          <w:lang w:val="en-US"/>
        </w:rPr>
        <w:t xml:space="preserve"> </w:t>
      </w:r>
      <w:r w:rsidR="00C35B80" w:rsidRPr="002D307B">
        <w:rPr>
          <w:rFonts w:asciiTheme="majorHAnsi" w:eastAsia="Times New Roman" w:hAnsiTheme="majorHAnsi" w:cstheme="majorHAnsi"/>
          <w:highlight w:val="white"/>
          <w:lang w:val="en-US"/>
        </w:rPr>
        <w:t xml:space="preserve">Moreover, to avoid a skewed distribution of </w:t>
      </w:r>
      <w:r w:rsidR="0074324C" w:rsidRPr="002D307B">
        <w:rPr>
          <w:rFonts w:asciiTheme="majorHAnsi" w:eastAsia="Times New Roman" w:hAnsiTheme="majorHAnsi" w:cstheme="majorHAnsi"/>
          <w:highlight w:val="white"/>
          <w:lang w:val="en-US"/>
        </w:rPr>
        <w:t>sex</w:t>
      </w:r>
      <w:r w:rsidR="00C35B80" w:rsidRPr="002D307B">
        <w:rPr>
          <w:rFonts w:asciiTheme="majorHAnsi" w:eastAsia="Times New Roman" w:hAnsiTheme="majorHAnsi" w:cstheme="majorHAnsi"/>
          <w:highlight w:val="white"/>
          <w:lang w:val="en-US"/>
        </w:rPr>
        <w:t xml:space="preserve"> or diagnosis</w:t>
      </w:r>
      <w:r w:rsidR="00F642D0" w:rsidRPr="002D307B">
        <w:rPr>
          <w:rFonts w:asciiTheme="majorHAnsi" w:eastAsia="Times New Roman" w:hAnsiTheme="majorHAnsi" w:cstheme="majorHAnsi"/>
          <w:highlight w:val="white"/>
          <w:lang w:val="en-US"/>
        </w:rPr>
        <w:t xml:space="preserve"> between sets</w:t>
      </w:r>
      <w:r w:rsidR="00C35B80" w:rsidRPr="002D307B">
        <w:rPr>
          <w:rFonts w:asciiTheme="majorHAnsi" w:eastAsia="Times New Roman" w:hAnsiTheme="majorHAnsi" w:cstheme="majorHAnsi"/>
          <w:highlight w:val="white"/>
          <w:lang w:val="en-US"/>
        </w:rPr>
        <w:t xml:space="preserve"> (e.g. </w:t>
      </w:r>
      <w:r w:rsidR="00CE1596" w:rsidRPr="002D307B">
        <w:rPr>
          <w:rFonts w:asciiTheme="majorHAnsi" w:eastAsia="Times New Roman" w:hAnsiTheme="majorHAnsi" w:cstheme="majorHAnsi"/>
          <w:highlight w:val="white"/>
          <w:lang w:val="en-US"/>
        </w:rPr>
        <w:t xml:space="preserve">ending up with </w:t>
      </w:r>
      <w:r w:rsidR="00C35B80" w:rsidRPr="002D307B">
        <w:rPr>
          <w:rFonts w:asciiTheme="majorHAnsi" w:eastAsia="Times New Roman" w:hAnsiTheme="majorHAnsi" w:cstheme="majorHAnsi"/>
          <w:highlight w:val="white"/>
          <w:lang w:val="en-US"/>
        </w:rPr>
        <w:t>only males</w:t>
      </w:r>
      <w:r w:rsidR="00C87D35" w:rsidRPr="002D307B">
        <w:rPr>
          <w:rFonts w:asciiTheme="majorHAnsi" w:eastAsia="Times New Roman" w:hAnsiTheme="majorHAnsi" w:cstheme="majorHAnsi"/>
          <w:highlight w:val="white"/>
          <w:lang w:val="en-US"/>
        </w:rPr>
        <w:t>/controls</w:t>
      </w:r>
      <w:r w:rsidR="00C35B80" w:rsidRPr="002D307B">
        <w:rPr>
          <w:rFonts w:asciiTheme="majorHAnsi" w:eastAsia="Times New Roman" w:hAnsiTheme="majorHAnsi" w:cstheme="majorHAnsi"/>
          <w:highlight w:val="white"/>
          <w:lang w:val="en-US"/>
        </w:rPr>
        <w:t xml:space="preserve"> in the test set</w:t>
      </w:r>
      <w:r w:rsidR="00CE1596" w:rsidRPr="002D307B">
        <w:rPr>
          <w:rFonts w:asciiTheme="majorHAnsi" w:eastAsia="Times New Roman" w:hAnsiTheme="majorHAnsi" w:cstheme="majorHAnsi"/>
          <w:highlight w:val="white"/>
          <w:lang w:val="en-US"/>
        </w:rPr>
        <w:t xml:space="preserve"> as a result of a random partitioning</w:t>
      </w:r>
      <w:r w:rsidR="00C35B80" w:rsidRPr="002D307B">
        <w:rPr>
          <w:rFonts w:asciiTheme="majorHAnsi" w:eastAsia="Times New Roman" w:hAnsiTheme="majorHAnsi" w:cstheme="majorHAnsi"/>
          <w:highlight w:val="white"/>
          <w:lang w:val="en-US"/>
        </w:rPr>
        <w:t>)</w:t>
      </w:r>
      <w:r w:rsidR="00F642D0" w:rsidRPr="002D307B">
        <w:rPr>
          <w:rFonts w:asciiTheme="majorHAnsi" w:eastAsia="Times New Roman" w:hAnsiTheme="majorHAnsi" w:cstheme="majorHAnsi"/>
          <w:highlight w:val="white"/>
          <w:lang w:val="en-US"/>
        </w:rPr>
        <w:t xml:space="preserve">, </w:t>
      </w:r>
      <w:r w:rsidR="0074324C" w:rsidRPr="002D307B">
        <w:rPr>
          <w:rFonts w:asciiTheme="majorHAnsi" w:eastAsia="Times New Roman" w:hAnsiTheme="majorHAnsi" w:cstheme="majorHAnsi"/>
          <w:highlight w:val="white"/>
          <w:lang w:val="en-US"/>
        </w:rPr>
        <w:t>sex</w:t>
      </w:r>
      <w:r w:rsidR="00F642D0" w:rsidRPr="002D307B">
        <w:rPr>
          <w:rFonts w:asciiTheme="majorHAnsi" w:eastAsia="Times New Roman" w:hAnsiTheme="majorHAnsi" w:cstheme="majorHAnsi"/>
          <w:highlight w:val="white"/>
          <w:lang w:val="en-US"/>
        </w:rPr>
        <w:t xml:space="preserve"> and controls/patients were evenly distributed in the partitioning.</w:t>
      </w:r>
    </w:p>
    <w:p w14:paraId="5F5B55E8" w14:textId="4DFB9AFE" w:rsidR="00B47A55" w:rsidRDefault="00B47A55" w:rsidP="00B47A55">
      <w:pPr>
        <w:pStyle w:val="BodyText"/>
        <w:rPr>
          <w:highlight w:val="white"/>
          <w:lang w:val="en-US"/>
        </w:rPr>
      </w:pPr>
    </w:p>
    <w:p w14:paraId="4875E9D3" w14:textId="39BEC072" w:rsidR="00B47A55" w:rsidRPr="00B47A55" w:rsidRDefault="00B47A55" w:rsidP="00B47A55">
      <w:pPr>
        <w:pStyle w:val="BodyText"/>
        <w:rPr>
          <w:highlight w:val="white"/>
          <w:lang w:val="en-US"/>
        </w:rPr>
      </w:pPr>
      <w:r w:rsidRPr="00B47A55">
        <w:rPr>
          <w:noProof/>
          <w:lang w:val="en-US"/>
        </w:rPr>
        <w:drawing>
          <wp:inline distT="0" distB="0" distL="0" distR="0" wp14:anchorId="65E9A98E" wp14:editId="501AAC1D">
            <wp:extent cx="1914792" cy="1047896"/>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14792" cy="1047896"/>
                    </a:xfrm>
                    <a:prstGeom prst="rect">
                      <a:avLst/>
                    </a:prstGeom>
                  </pic:spPr>
                </pic:pic>
              </a:graphicData>
            </a:graphic>
          </wp:inline>
        </w:drawing>
      </w:r>
    </w:p>
    <w:p w14:paraId="59308525" w14:textId="77777777" w:rsidR="0045231B" w:rsidRPr="002D307B" w:rsidRDefault="0045231B" w:rsidP="005A2DCC">
      <w:pPr>
        <w:rPr>
          <w:rFonts w:asciiTheme="majorHAnsi" w:eastAsia="Times New Roman" w:hAnsiTheme="majorHAnsi" w:cstheme="majorHAnsi"/>
          <w:highlight w:val="white"/>
          <w:lang w:val="en-US"/>
        </w:rPr>
      </w:pPr>
    </w:p>
    <w:p w14:paraId="1711CE1B" w14:textId="276721BC" w:rsidR="000E330D" w:rsidRPr="002D307B" w:rsidRDefault="00EC1C67" w:rsidP="00C02687">
      <w:pPr>
        <w:pStyle w:val="Heading3"/>
        <w:ind w:firstLine="0"/>
        <w:rPr>
          <w:rFonts w:asciiTheme="majorHAnsi" w:hAnsiTheme="majorHAnsi" w:cstheme="majorHAnsi"/>
          <w:highlight w:val="white"/>
          <w:lang w:val="en-US"/>
        </w:rPr>
      </w:pPr>
      <w:bookmarkStart w:id="23" w:name="_Toc57619574"/>
      <w:r w:rsidRPr="002D307B">
        <w:rPr>
          <w:rFonts w:asciiTheme="majorHAnsi" w:hAnsiTheme="majorHAnsi" w:cstheme="majorHAnsi"/>
          <w:highlight w:val="white"/>
          <w:lang w:val="en-US"/>
        </w:rPr>
        <w:t>2.4</w:t>
      </w:r>
      <w:r w:rsidR="000E330D" w:rsidRPr="002D307B">
        <w:rPr>
          <w:rFonts w:asciiTheme="majorHAnsi" w:hAnsiTheme="majorHAnsi" w:cstheme="majorHAnsi"/>
          <w:highlight w:val="white"/>
          <w:lang w:val="en-US"/>
        </w:rPr>
        <w:t>.</w:t>
      </w:r>
      <w:r w:rsidR="005A2DCC" w:rsidRPr="002D307B">
        <w:rPr>
          <w:rFonts w:asciiTheme="majorHAnsi" w:hAnsiTheme="majorHAnsi" w:cstheme="majorHAnsi"/>
          <w:highlight w:val="white"/>
          <w:lang w:val="en-US"/>
        </w:rPr>
        <w:t>4</w:t>
      </w:r>
      <w:r w:rsidR="000E330D" w:rsidRPr="002D307B">
        <w:rPr>
          <w:rFonts w:asciiTheme="majorHAnsi" w:hAnsiTheme="majorHAnsi" w:cstheme="majorHAnsi"/>
          <w:highlight w:val="white"/>
          <w:lang w:val="en-US"/>
        </w:rPr>
        <w:t xml:space="preserve"> Normalization</w:t>
      </w:r>
      <w:bookmarkEnd w:id="23"/>
    </w:p>
    <w:p w14:paraId="1922D58E" w14:textId="704A11AF" w:rsidR="00055105" w:rsidRPr="002D307B" w:rsidRDefault="00055105"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p>
    <w:p w14:paraId="617455C6" w14:textId="77777777" w:rsidR="00055105" w:rsidRPr="002D307B" w:rsidRDefault="00055105" w:rsidP="00C23373">
      <w:pPr>
        <w:rPr>
          <w:rFonts w:asciiTheme="majorHAnsi" w:eastAsia="Times New Roman" w:hAnsiTheme="majorHAnsi" w:cstheme="majorHAnsi"/>
          <w:highlight w:val="white"/>
          <w:lang w:val="en-US"/>
        </w:rPr>
      </w:pPr>
    </w:p>
    <w:p w14:paraId="52B0F374" w14:textId="77777777" w:rsidR="00055105" w:rsidRPr="002D307B" w:rsidRDefault="00055105" w:rsidP="00554528">
      <w:pPr>
        <w:jc w:val="center"/>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0F272F4" wp14:editId="138B39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5095F9B9" w14:textId="77777777" w:rsidR="00055105" w:rsidRPr="002D307B" w:rsidRDefault="00055105" w:rsidP="00C23373">
      <w:pPr>
        <w:rPr>
          <w:rFonts w:asciiTheme="majorHAnsi" w:eastAsia="Times New Roman" w:hAnsiTheme="majorHAnsi" w:cstheme="majorHAnsi"/>
          <w:highlight w:val="white"/>
          <w:lang w:val="en-US"/>
        </w:rPr>
      </w:pPr>
    </w:p>
    <w:p w14:paraId="100C03FE" w14:textId="1540F4EA" w:rsidR="006C56BE" w:rsidRPr="002D307B" w:rsidRDefault="00055105" w:rsidP="00554528">
      <w:pPr>
        <w:ind w:firstLine="0"/>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 xml:space="preserve">To avoid overfitting as a result of carrying data from the test set to the training set, the normalization was carried out separately for the training and the testing set. The scaling </w:t>
      </w:r>
      <w:r w:rsidR="00F72D4E" w:rsidRPr="002D307B">
        <w:rPr>
          <w:rFonts w:asciiTheme="majorHAnsi" w:eastAsia="Times New Roman" w:hAnsiTheme="majorHAnsi" w:cstheme="majorHAnsi"/>
          <w:highlight w:val="white"/>
          <w:lang w:val="en-US"/>
        </w:rPr>
        <w:t xml:space="preserve">used the min. and the max. value for each feature, only from the training set, both for the training and for the </w:t>
      </w:r>
      <w:r w:rsidR="00F72D4E" w:rsidRPr="002D307B">
        <w:rPr>
          <w:rFonts w:asciiTheme="majorHAnsi" w:eastAsia="Times New Roman" w:hAnsiTheme="majorHAnsi" w:cstheme="majorHAnsi"/>
          <w:highlight w:val="white"/>
          <w:lang w:val="en-US"/>
        </w:rPr>
        <w:lastRenderedPageBreak/>
        <w:t>testing set.</w:t>
      </w:r>
      <w:r w:rsidR="00F72D4E" w:rsidRPr="002D307B">
        <w:rPr>
          <w:rFonts w:asciiTheme="majorHAnsi" w:eastAsia="Times New Roman" w:hAnsiTheme="majorHAnsi" w:cstheme="majorHAnsi"/>
          <w:lang w:val="en-US"/>
        </w:rPr>
        <w:t xml:space="preserve"> This had the advantage of having both the training and the test features on the same scale, while not letting information from the test set flow to the training set and is common practice </w:t>
      </w:r>
      <w:r w:rsidR="00E77827" w:rsidRPr="002D307B">
        <w:rPr>
          <w:rFonts w:asciiTheme="majorHAnsi" w:eastAsia="Times New Roman" w:hAnsiTheme="majorHAnsi" w:cstheme="majorHAnsi"/>
          <w:lang w:val="en-US"/>
        </w:rPr>
        <w:t>when applying most machine learning algorithms</w:t>
      </w:r>
      <w:r w:rsidR="00F72D4E" w:rsidRPr="002D307B">
        <w:rPr>
          <w:rFonts w:asciiTheme="majorHAnsi" w:eastAsia="Times New Roman" w:hAnsiTheme="majorHAnsi" w:cstheme="majorHAnsi"/>
          <w:lang w:val="en-US"/>
        </w:rPr>
        <w:t>.</w:t>
      </w:r>
    </w:p>
    <w:p w14:paraId="0B93BB3C" w14:textId="7C62B0F0" w:rsidR="000E330D" w:rsidRPr="002D307B" w:rsidRDefault="00174627" w:rsidP="00554528">
      <w:pPr>
        <w:pStyle w:val="Heading2"/>
        <w:ind w:firstLine="0"/>
        <w:rPr>
          <w:rFonts w:asciiTheme="majorHAnsi" w:hAnsiTheme="majorHAnsi" w:cstheme="majorHAnsi"/>
          <w:highlight w:val="white"/>
          <w:lang w:val="en-US"/>
        </w:rPr>
      </w:pPr>
      <w:bookmarkStart w:id="24" w:name="_Toc57619575"/>
      <w:r w:rsidRPr="002D307B">
        <w:rPr>
          <w:rFonts w:asciiTheme="majorHAnsi" w:hAnsiTheme="majorHAnsi" w:cstheme="majorHAnsi"/>
          <w:highlight w:val="white"/>
          <w:lang w:val="en-US"/>
        </w:rPr>
        <w:t>2</w:t>
      </w:r>
      <w:r w:rsidR="000E330D" w:rsidRPr="002D307B">
        <w:rPr>
          <w:rFonts w:asciiTheme="majorHAnsi" w:hAnsiTheme="majorHAnsi" w:cstheme="majorHAnsi"/>
          <w:highlight w:val="white"/>
          <w:lang w:val="en-US"/>
        </w:rPr>
        <w:t>.</w:t>
      </w:r>
      <w:r w:rsidR="0009656F" w:rsidRPr="002D307B">
        <w:rPr>
          <w:rFonts w:asciiTheme="majorHAnsi" w:hAnsiTheme="majorHAnsi" w:cstheme="majorHAnsi"/>
          <w:highlight w:val="white"/>
          <w:lang w:val="en-US"/>
        </w:rPr>
        <w:t>5</w:t>
      </w:r>
      <w:r w:rsidR="000E330D" w:rsidRPr="002D307B">
        <w:rPr>
          <w:rFonts w:asciiTheme="majorHAnsi" w:hAnsiTheme="majorHAnsi" w:cstheme="majorHAnsi"/>
          <w:highlight w:val="white"/>
          <w:lang w:val="en-US"/>
        </w:rPr>
        <w:t xml:space="preserve"> Feature selection</w:t>
      </w:r>
      <w:r w:rsidR="007E5D4A" w:rsidRPr="002D307B">
        <w:rPr>
          <w:rFonts w:asciiTheme="majorHAnsi" w:hAnsiTheme="majorHAnsi" w:cstheme="majorHAnsi"/>
          <w:highlight w:val="white"/>
          <w:lang w:val="en-US"/>
        </w:rPr>
        <w:t xml:space="preserve"> using</w:t>
      </w:r>
      <w:r w:rsidR="0073711D" w:rsidRPr="002D307B">
        <w:rPr>
          <w:rFonts w:asciiTheme="majorHAnsi" w:hAnsiTheme="majorHAnsi" w:cstheme="majorHAnsi"/>
          <w:highlight w:val="white"/>
          <w:lang w:val="en-US"/>
        </w:rPr>
        <w:t xml:space="preserve"> LASSO</w:t>
      </w:r>
      <w:bookmarkEnd w:id="24"/>
    </w:p>
    <w:p w14:paraId="58DC0BAC" w14:textId="132759AB" w:rsidR="00E603A6" w:rsidRPr="002D307B" w:rsidRDefault="00E603A6" w:rsidP="00554528">
      <w:pPr>
        <w:pStyle w:val="Heading3"/>
        <w:ind w:firstLine="0"/>
        <w:rPr>
          <w:rFonts w:asciiTheme="majorHAnsi" w:hAnsiTheme="majorHAnsi" w:cstheme="majorHAnsi"/>
          <w:highlight w:val="white"/>
          <w:lang w:val="en-US"/>
        </w:rPr>
      </w:pPr>
      <w:bookmarkStart w:id="25" w:name="_Toc57619576"/>
      <w:r w:rsidRPr="002D307B">
        <w:rPr>
          <w:rFonts w:asciiTheme="majorHAnsi" w:hAnsiTheme="majorHAnsi" w:cstheme="majorHAnsi"/>
          <w:highlight w:val="white"/>
          <w:lang w:val="en-US"/>
        </w:rPr>
        <w:t>2.</w:t>
      </w:r>
      <w:r w:rsidR="0009656F" w:rsidRPr="002D307B">
        <w:rPr>
          <w:rFonts w:asciiTheme="majorHAnsi" w:hAnsiTheme="majorHAnsi" w:cstheme="majorHAnsi"/>
          <w:highlight w:val="white"/>
          <w:lang w:val="en-US"/>
        </w:rPr>
        <w:t>5</w:t>
      </w:r>
      <w:r w:rsidRPr="002D307B">
        <w:rPr>
          <w:rFonts w:asciiTheme="majorHAnsi" w:hAnsiTheme="majorHAnsi" w:cstheme="majorHAnsi"/>
          <w:highlight w:val="white"/>
          <w:lang w:val="en-US"/>
        </w:rPr>
        <w:t>.</w:t>
      </w:r>
      <w:r w:rsidR="007A3D1A"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Motivation for </w:t>
      </w:r>
      <w:r w:rsidR="00E5130E" w:rsidRPr="002D307B">
        <w:rPr>
          <w:rFonts w:asciiTheme="majorHAnsi" w:hAnsiTheme="majorHAnsi" w:cstheme="majorHAnsi"/>
          <w:highlight w:val="white"/>
          <w:lang w:val="en-US"/>
        </w:rPr>
        <w:t>using LASSO</w:t>
      </w:r>
      <w:bookmarkEnd w:id="25"/>
    </w:p>
    <w:p w14:paraId="53F149A9" w14:textId="698347D0" w:rsidR="000B6E7B" w:rsidRPr="002D307B" w:rsidRDefault="00A07D1D"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s the 988 acoustic features from the </w:t>
      </w:r>
      <w:r w:rsidR="00F837AE"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emobase</w:t>
      </w:r>
      <w:r w:rsidR="00F837AE" w:rsidRPr="002D307B">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ckage were originally designed to distinguish emotions from speech, some of the features were bound to be redundant for the purpose of distinguishing between patients and controls. As a </w:t>
      </w:r>
      <w:r w:rsidR="001330B3" w:rsidRPr="002D307B">
        <w:rPr>
          <w:rFonts w:asciiTheme="majorHAnsi" w:eastAsia="Times New Roman" w:hAnsiTheme="majorHAnsi" w:cstheme="majorHAnsi"/>
          <w:highlight w:val="white"/>
          <w:lang w:val="en-US"/>
        </w:rPr>
        <w:t>measure to counterfeit this, a</w:t>
      </w:r>
      <w:r w:rsidRPr="002D307B">
        <w:rPr>
          <w:rFonts w:asciiTheme="majorHAnsi" w:eastAsia="Times New Roman" w:hAnsiTheme="majorHAnsi" w:cstheme="majorHAnsi"/>
          <w:highlight w:val="white"/>
          <w:lang w:val="en-US"/>
        </w:rPr>
        <w:t xml:space="preserve"> rigorous feature selection method was applied</w:t>
      </w:r>
      <w:r w:rsidR="007C169E" w:rsidRPr="002D307B">
        <w:rPr>
          <w:rFonts w:asciiTheme="majorHAnsi" w:eastAsia="Times New Roman" w:hAnsiTheme="majorHAnsi" w:cstheme="majorHAnsi"/>
          <w:highlight w:val="white"/>
          <w:lang w:val="en-US"/>
        </w:rPr>
        <w:t xml:space="preserve"> to rid the model of superfluous features</w:t>
      </w:r>
      <w:r w:rsidR="002A69D0" w:rsidRPr="002D307B">
        <w:rPr>
          <w:rFonts w:asciiTheme="majorHAnsi" w:eastAsia="Times New Roman" w:hAnsiTheme="majorHAnsi" w:cstheme="majorHAnsi"/>
          <w:highlight w:val="white"/>
          <w:lang w:val="en-US"/>
        </w:rPr>
        <w:t xml:space="preserve">. </w:t>
      </w:r>
      <w:r w:rsidR="00F703A8" w:rsidRPr="002D307B">
        <w:rPr>
          <w:rFonts w:asciiTheme="majorHAnsi" w:eastAsia="Times New Roman" w:hAnsiTheme="majorHAnsi" w:cstheme="majorHAnsi"/>
          <w:highlight w:val="white"/>
          <w:lang w:val="en-US"/>
        </w:rPr>
        <w:t xml:space="preserve">This was done in order to simplify </w:t>
      </w:r>
      <w:r w:rsidR="007C169E" w:rsidRPr="002D307B">
        <w:rPr>
          <w:rFonts w:asciiTheme="majorHAnsi" w:eastAsia="Times New Roman" w:hAnsiTheme="majorHAnsi" w:cstheme="majorHAnsi"/>
          <w:highlight w:val="white"/>
          <w:lang w:val="en-US"/>
        </w:rPr>
        <w:t xml:space="preserve">the model and thereby reduces both complexity, computational power needed to run the model and </w:t>
      </w:r>
      <w:r w:rsidR="00F703A8" w:rsidRPr="002D307B">
        <w:rPr>
          <w:rFonts w:asciiTheme="majorHAnsi" w:eastAsia="Times New Roman" w:hAnsiTheme="majorHAnsi" w:cstheme="majorHAnsi"/>
          <w:highlight w:val="white"/>
          <w:lang w:val="en-US"/>
        </w:rPr>
        <w:t xml:space="preserve">in order to </w:t>
      </w:r>
      <w:r w:rsidR="007C169E" w:rsidRPr="002D307B">
        <w:rPr>
          <w:rFonts w:asciiTheme="majorHAnsi" w:eastAsia="Times New Roman" w:hAnsiTheme="majorHAnsi" w:cstheme="majorHAnsi"/>
          <w:highlight w:val="white"/>
          <w:lang w:val="en-US"/>
        </w:rPr>
        <w:t>improve both predictive power and interpretability</w:t>
      </w:r>
      <w:r w:rsidR="00E326D6" w:rsidRPr="002D307B">
        <w:rPr>
          <w:rFonts w:asciiTheme="majorHAnsi" w:eastAsia="Times New Roman" w:hAnsiTheme="majorHAnsi" w:cstheme="majorHAnsi"/>
          <w:highlight w:val="white"/>
          <w:lang w:val="en-US"/>
        </w:rPr>
        <w:t xml:space="preserve"> of the classifier</w:t>
      </w:r>
      <w:r w:rsidR="007C169E" w:rsidRPr="002D307B">
        <w:rPr>
          <w:rFonts w:asciiTheme="majorHAnsi" w:eastAsia="Times New Roman" w:hAnsiTheme="majorHAnsi" w:cstheme="majorHAnsi"/>
          <w:highlight w:val="white"/>
          <w:lang w:val="en-US"/>
        </w:rPr>
        <w:t>.</w:t>
      </w:r>
    </w:p>
    <w:p w14:paraId="2D2CDE64" w14:textId="2039917A" w:rsidR="000B6E7B" w:rsidRPr="002D307B" w:rsidRDefault="00E5130E" w:rsidP="00CC6F7C">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eature selection was done </w:t>
      </w:r>
      <w:r w:rsidR="00257B63" w:rsidRPr="002D307B">
        <w:rPr>
          <w:rFonts w:asciiTheme="majorHAnsi" w:eastAsia="Times New Roman" w:hAnsiTheme="majorHAnsi" w:cstheme="majorHAnsi"/>
          <w:highlight w:val="white"/>
          <w:lang w:val="en-US"/>
        </w:rPr>
        <w:t>using</w:t>
      </w:r>
      <w:r w:rsidRPr="002D307B">
        <w:rPr>
          <w:rFonts w:asciiTheme="majorHAnsi" w:eastAsia="Times New Roman" w:hAnsiTheme="majorHAnsi" w:cstheme="majorHAnsi"/>
          <w:highlight w:val="white"/>
          <w:lang w:val="en-US"/>
        </w:rPr>
        <w:t xml:space="preserve"> L2 regularization</w:t>
      </w:r>
      <w:r w:rsidR="00F1575A" w:rsidRPr="002D307B">
        <w:rPr>
          <w:rFonts w:asciiTheme="majorHAnsi" w:eastAsia="Times New Roman" w:hAnsiTheme="majorHAnsi" w:cstheme="majorHAnsi"/>
          <w:highlight w:val="white"/>
          <w:lang w:val="en-US"/>
        </w:rPr>
        <w:t>, also</w:t>
      </w:r>
      <w:r w:rsidRPr="002D307B">
        <w:rPr>
          <w:rFonts w:asciiTheme="majorHAnsi" w:eastAsia="Times New Roman" w:hAnsiTheme="majorHAnsi" w:cstheme="majorHAnsi"/>
          <w:highlight w:val="white"/>
          <w:lang w:val="en-US"/>
        </w:rPr>
        <w:t xml:space="preserve"> called the Least Absolute Shrinkage and Selection Operator (LASSO) analysis regression</w:t>
      </w:r>
      <w:r w:rsidR="00F1575A" w:rsidRPr="002D307B">
        <w:rPr>
          <w:rFonts w:asciiTheme="majorHAnsi" w:eastAsia="Times New Roman" w:hAnsiTheme="majorHAnsi" w:cstheme="majorHAnsi"/>
          <w:highlight w:val="white"/>
          <w:lang w:val="en-US"/>
        </w:rPr>
        <w:t>. To</w:t>
      </w:r>
      <w:r w:rsidRPr="002D307B">
        <w:rPr>
          <w:rFonts w:asciiTheme="majorHAnsi" w:eastAsia="Times New Roman" w:hAnsiTheme="majorHAnsi" w:cstheme="majorHAnsi"/>
          <w:highlight w:val="white"/>
          <w:lang w:val="en-US"/>
        </w:rPr>
        <w:t xml:space="preserve"> carry out this process, the ‘glmnet’ R Package was utilized for the purpose of this paper. </w:t>
      </w:r>
      <w:r w:rsidR="00CF6489" w:rsidRPr="002D307B">
        <w:rPr>
          <w:rFonts w:asciiTheme="majorHAnsi" w:eastAsia="Times New Roman" w:hAnsiTheme="majorHAnsi" w:cstheme="majorHAnsi"/>
          <w:highlight w:val="white"/>
          <w:lang w:val="en-US"/>
        </w:rPr>
        <w:fldChar w:fldCharType="begin"/>
      </w:r>
      <w:r w:rsidR="00CF6489"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sidRPr="002D307B">
        <w:rPr>
          <w:rFonts w:asciiTheme="majorHAnsi" w:eastAsia="Times New Roman" w:hAnsiTheme="majorHAnsi" w:cstheme="majorHAnsi"/>
          <w:highlight w:val="white"/>
          <w:lang w:val="en-US"/>
        </w:rPr>
        <w:fldChar w:fldCharType="separate"/>
      </w:r>
      <w:r w:rsidR="00CF6489" w:rsidRPr="002D307B">
        <w:rPr>
          <w:rFonts w:asciiTheme="majorHAnsi" w:hAnsiTheme="majorHAnsi" w:cstheme="majorHAnsi"/>
          <w:highlight w:val="white"/>
          <w:lang w:val="en-US"/>
        </w:rPr>
        <w:t>(Friedman et al., 2010)</w:t>
      </w:r>
      <w:r w:rsidR="00CF6489" w:rsidRPr="002D307B">
        <w:rPr>
          <w:rFonts w:asciiTheme="majorHAnsi" w:eastAsia="Times New Roman" w:hAnsiTheme="majorHAnsi" w:cstheme="majorHAnsi"/>
          <w:highlight w:val="white"/>
          <w:lang w:val="en-US"/>
        </w:rPr>
        <w:fldChar w:fldCharType="end"/>
      </w:r>
    </w:p>
    <w:p w14:paraId="1375E2C0" w14:textId="7BF1CF02" w:rsidR="00E5130E" w:rsidRPr="002D307B" w:rsidRDefault="00E93589" w:rsidP="000D11BF">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though the parameters could have been regularized using Ridge</w:t>
      </w:r>
      <w:r w:rsidR="00321919" w:rsidRPr="002D307B">
        <w:rPr>
          <w:rFonts w:asciiTheme="majorHAnsi" w:eastAsia="Times New Roman" w:hAnsiTheme="majorHAnsi" w:cstheme="majorHAnsi"/>
          <w:highlight w:val="white"/>
          <w:lang w:val="en-US"/>
        </w:rPr>
        <w:t xml:space="preserve"> or ElasticNet</w:t>
      </w:r>
      <w:r w:rsidRPr="002D307B">
        <w:rPr>
          <w:rFonts w:asciiTheme="majorHAnsi" w:eastAsia="Times New Roman" w:hAnsiTheme="majorHAnsi" w:cstheme="majorHAnsi"/>
          <w:highlight w:val="white"/>
          <w:lang w:val="en-US"/>
        </w:rPr>
        <w:t xml:space="preserve">, LASSO regularization has the advantage of being able to shrink </w:t>
      </w:r>
      <w:r w:rsidR="001A69B1" w:rsidRPr="002D307B">
        <w:rPr>
          <w:rFonts w:asciiTheme="majorHAnsi" w:eastAsia="Times New Roman" w:hAnsiTheme="majorHAnsi" w:cstheme="majorHAnsi"/>
          <w:highlight w:val="white"/>
          <w:lang w:val="en-US"/>
        </w:rPr>
        <w:t xml:space="preserve">irrelevant </w:t>
      </w:r>
      <w:r w:rsidRPr="002D307B">
        <w:rPr>
          <w:rFonts w:asciiTheme="majorHAnsi" w:eastAsia="Times New Roman" w:hAnsiTheme="majorHAnsi" w:cstheme="majorHAnsi"/>
          <w:highlight w:val="white"/>
          <w:lang w:val="en-US"/>
        </w:rPr>
        <w:t>parameters all the way to zero</w:t>
      </w:r>
      <w:r w:rsidR="00286F3C" w:rsidRPr="002D307B">
        <w:rPr>
          <w:rFonts w:asciiTheme="majorHAnsi" w:eastAsia="Times New Roman" w:hAnsiTheme="majorHAnsi" w:cstheme="majorHAnsi"/>
          <w:highlight w:val="white"/>
          <w:lang w:val="en-US"/>
        </w:rPr>
        <w:t xml:space="preserve"> – as opposed to Ridge regularization</w:t>
      </w:r>
      <w:r w:rsidR="00A45425" w:rsidRPr="002D307B">
        <w:rPr>
          <w:rFonts w:asciiTheme="majorHAnsi" w:eastAsia="Times New Roman" w:hAnsiTheme="majorHAnsi" w:cstheme="majorHAnsi"/>
          <w:highlight w:val="white"/>
          <w:lang w:val="en-US"/>
        </w:rPr>
        <w:t>.</w:t>
      </w:r>
      <w:r w:rsidR="00177C79" w:rsidRPr="002D307B">
        <w:rPr>
          <w:rFonts w:asciiTheme="majorHAnsi" w:eastAsia="Times New Roman" w:hAnsiTheme="majorHAnsi" w:cstheme="majorHAnsi"/>
          <w:highlight w:val="white"/>
          <w:lang w:val="en-US"/>
        </w:rPr>
        <w:t xml:space="preserve"> Elastic net is a combination of Ridge and Lasso and would therefore be a compromise between the two. The </w:t>
      </w:r>
      <w:r w:rsidR="008473B5" w:rsidRPr="002D307B">
        <w:rPr>
          <w:rFonts w:asciiTheme="majorHAnsi" w:eastAsia="Times New Roman" w:hAnsiTheme="majorHAnsi" w:cstheme="majorHAnsi"/>
          <w:highlight w:val="white"/>
          <w:lang w:val="en-US"/>
        </w:rPr>
        <w:t>shrinking of parameter estimates to zero</w:t>
      </w:r>
      <w:r w:rsidR="00A45425" w:rsidRPr="002D307B">
        <w:rPr>
          <w:rFonts w:asciiTheme="majorHAnsi" w:eastAsia="Times New Roman" w:hAnsiTheme="majorHAnsi" w:cstheme="majorHAnsi"/>
          <w:highlight w:val="white"/>
          <w:lang w:val="en-US"/>
        </w:rPr>
        <w:t xml:space="preserve"> is beneficial given the many features </w:t>
      </w:r>
      <w:r w:rsidR="0014457A" w:rsidRPr="002D307B">
        <w:rPr>
          <w:rFonts w:asciiTheme="majorHAnsi" w:eastAsia="Times New Roman" w:hAnsiTheme="majorHAnsi" w:cstheme="majorHAnsi"/>
          <w:highlight w:val="white"/>
          <w:lang w:val="en-US"/>
        </w:rPr>
        <w:t xml:space="preserve">that are </w:t>
      </w:r>
      <w:r w:rsidR="00A45425" w:rsidRPr="002D307B">
        <w:rPr>
          <w:rFonts w:asciiTheme="majorHAnsi" w:eastAsia="Times New Roman" w:hAnsiTheme="majorHAnsi" w:cstheme="majorHAnsi"/>
          <w:highlight w:val="white"/>
          <w:lang w:val="en-US"/>
        </w:rPr>
        <w:t>unrelated to the distinction between schizophrenia and healthy individuals</w:t>
      </w:r>
      <w:r w:rsidR="00321919" w:rsidRPr="002D307B">
        <w:rPr>
          <w:rFonts w:asciiTheme="majorHAnsi" w:eastAsia="Times New Roman" w:hAnsiTheme="majorHAnsi" w:cstheme="majorHAnsi"/>
          <w:highlight w:val="white"/>
          <w:lang w:val="en-US"/>
        </w:rPr>
        <w:t>.</w:t>
      </w:r>
    </w:p>
    <w:p w14:paraId="4879FB36" w14:textId="27603738" w:rsidR="009A1397" w:rsidRPr="002D307B" w:rsidRDefault="009A1397" w:rsidP="0081328A">
      <w:pPr>
        <w:pStyle w:val="Heading3"/>
        <w:ind w:firstLine="0"/>
        <w:rPr>
          <w:rFonts w:asciiTheme="majorHAnsi" w:hAnsiTheme="majorHAnsi" w:cstheme="majorHAnsi"/>
          <w:highlight w:val="white"/>
          <w:lang w:val="en-US"/>
        </w:rPr>
      </w:pPr>
      <w:bookmarkStart w:id="26" w:name="_Toc57619577"/>
      <w:r w:rsidRPr="002D307B">
        <w:rPr>
          <w:rFonts w:asciiTheme="majorHAnsi" w:hAnsiTheme="majorHAnsi" w:cstheme="majorHAnsi"/>
          <w:highlight w:val="white"/>
          <w:lang w:val="en-US"/>
        </w:rPr>
        <w:t>2.</w:t>
      </w:r>
      <w:r w:rsidR="0009656F" w:rsidRPr="002D307B">
        <w:rPr>
          <w:rFonts w:asciiTheme="majorHAnsi" w:hAnsiTheme="majorHAnsi" w:cstheme="majorHAnsi"/>
          <w:highlight w:val="white"/>
          <w:lang w:val="en-US"/>
        </w:rPr>
        <w:t>5</w:t>
      </w:r>
      <w:r w:rsidRPr="002D307B">
        <w:rPr>
          <w:rFonts w:asciiTheme="majorHAnsi" w:hAnsiTheme="majorHAnsi" w:cstheme="majorHAnsi"/>
          <w:highlight w:val="white"/>
          <w:lang w:val="en-US"/>
        </w:rPr>
        <w:t xml:space="preserve">.2 </w:t>
      </w:r>
      <w:r w:rsidR="00CD3504" w:rsidRPr="002D307B">
        <w:rPr>
          <w:rFonts w:asciiTheme="majorHAnsi" w:hAnsiTheme="majorHAnsi" w:cstheme="majorHAnsi"/>
          <w:highlight w:val="white"/>
          <w:lang w:val="en-US"/>
        </w:rPr>
        <w:t xml:space="preserve">What is </w:t>
      </w:r>
      <w:r w:rsidRPr="002D307B">
        <w:rPr>
          <w:rFonts w:asciiTheme="majorHAnsi" w:hAnsiTheme="majorHAnsi" w:cstheme="majorHAnsi"/>
          <w:highlight w:val="white"/>
          <w:lang w:val="en-US"/>
        </w:rPr>
        <w:t>L2 regularization</w:t>
      </w:r>
      <w:r w:rsidR="00CD3504" w:rsidRPr="002D307B">
        <w:rPr>
          <w:rFonts w:asciiTheme="majorHAnsi" w:hAnsiTheme="majorHAnsi" w:cstheme="majorHAnsi"/>
          <w:highlight w:val="white"/>
          <w:lang w:val="en-US"/>
        </w:rPr>
        <w:t>?</w:t>
      </w:r>
      <w:bookmarkEnd w:id="26"/>
    </w:p>
    <w:p w14:paraId="78901CF0" w14:textId="77777777" w:rsidR="00093AB2" w:rsidRPr="002D307B" w:rsidRDefault="00FA0FD2"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method optimizes beta estimates for all parameters not only </w:t>
      </w:r>
      <w:r w:rsidR="00234067" w:rsidRPr="002D307B">
        <w:rPr>
          <w:rFonts w:asciiTheme="majorHAnsi" w:eastAsia="Times New Roman" w:hAnsiTheme="majorHAnsi" w:cstheme="majorHAnsi"/>
          <w:highlight w:val="white"/>
          <w:lang w:val="en-US"/>
        </w:rPr>
        <w:t xml:space="preserve">through </w:t>
      </w:r>
      <w:r w:rsidRPr="002D307B">
        <w:rPr>
          <w:rFonts w:asciiTheme="majorHAnsi" w:eastAsia="Times New Roman" w:hAnsiTheme="majorHAnsi" w:cstheme="majorHAnsi"/>
          <w:highlight w:val="white"/>
          <w:lang w:val="en-US"/>
        </w:rPr>
        <w:t>misclassification error but also add</w:t>
      </w:r>
      <w:r w:rsidR="00332182" w:rsidRPr="002D307B">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a L2 regularization term. The latter adds a penalty to each beta estimate on the basis of a lambda value multiplied with the beta estimate.</w:t>
      </w:r>
      <w:r w:rsidR="00093AB2" w:rsidRPr="002D307B">
        <w:rPr>
          <w:rFonts w:asciiTheme="majorHAnsi" w:eastAsia="Times New Roman" w:hAnsiTheme="majorHAnsi" w:cstheme="majorHAnsi"/>
          <w:highlight w:val="white"/>
          <w:lang w:val="en-US"/>
        </w:rPr>
        <w:t xml:space="preserve"> </w:t>
      </w:r>
    </w:p>
    <w:p w14:paraId="3A12FEA5" w14:textId="279B413C" w:rsidR="00093AB2" w:rsidRPr="002D307B" w:rsidRDefault="00093AB2" w:rsidP="00D95BDD">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In other words; </w:t>
      </w:r>
      <w:r w:rsidR="004059A0" w:rsidRPr="002D307B">
        <w:rPr>
          <w:rFonts w:asciiTheme="majorHAnsi" w:eastAsia="Times New Roman" w:hAnsiTheme="majorHAnsi" w:cstheme="majorHAnsi"/>
          <w:highlight w:val="white"/>
          <w:lang w:val="en-US"/>
        </w:rPr>
        <w:t>performing L2 regularization means fitting a LASSO regression model and thus finding the optimal beta values for all parameters using the loss function seen below.</w:t>
      </w:r>
    </w:p>
    <w:p w14:paraId="5AA615F3" w14:textId="1557DA33" w:rsidR="00336304" w:rsidRPr="002D307B" w:rsidRDefault="00FA0FD2" w:rsidP="00336304">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The loss function used for finding parameter estimates using LASSO:</w:t>
      </w:r>
      <w:r w:rsidRPr="002D307B">
        <w:rPr>
          <w:rFonts w:asciiTheme="majorHAnsi" w:eastAsia="Times New Roman" w:hAnsiTheme="majorHAnsi" w:cstheme="majorHAnsi"/>
          <w:highlight w:val="white"/>
          <w:lang w:val="en-US"/>
        </w:rPr>
        <w:br/>
      </w:r>
      <w:r w:rsidRPr="002D307B">
        <w:rPr>
          <w:rFonts w:asciiTheme="majorHAnsi" w:hAnsiTheme="majorHAnsi" w:cstheme="majorHAnsi"/>
          <w:noProof/>
        </w:rPr>
        <w:drawing>
          <wp:inline distT="0" distB="0" distL="0" distR="0" wp14:anchorId="07B46ED9" wp14:editId="3DF040C6">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p>
    <w:p w14:paraId="4288EF77" w14:textId="77777777" w:rsidR="00336304" w:rsidRPr="002D307B" w:rsidRDefault="00336304" w:rsidP="00570237">
      <w:pPr>
        <w:rPr>
          <w:rFonts w:asciiTheme="majorHAnsi" w:eastAsia="Times New Roman" w:hAnsiTheme="majorHAnsi" w:cstheme="majorHAnsi"/>
          <w:highlight w:val="white"/>
          <w:lang w:val="en-US"/>
        </w:rPr>
      </w:pPr>
    </w:p>
    <w:p w14:paraId="06B61B27" w14:textId="06C98452" w:rsidR="002F60FC" w:rsidRPr="002D307B" w:rsidRDefault="005D7D6C" w:rsidP="00D95BDD">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w:t>
      </w:r>
      <w:r w:rsidR="00FA0FD2" w:rsidRPr="002D307B">
        <w:rPr>
          <w:rFonts w:asciiTheme="majorHAnsi" w:eastAsia="Times New Roman" w:hAnsiTheme="majorHAnsi" w:cstheme="majorHAnsi"/>
          <w:highlight w:val="white"/>
          <w:lang w:val="en-US"/>
        </w:rPr>
        <w:t>ince this method requires a lambda value</w:t>
      </w:r>
      <w:r w:rsidR="006E15FF" w:rsidRPr="002D307B">
        <w:rPr>
          <w:rFonts w:asciiTheme="majorHAnsi" w:eastAsia="Times New Roman" w:hAnsiTheme="majorHAnsi" w:cstheme="majorHAnsi"/>
          <w:highlight w:val="white"/>
          <w:lang w:val="en-US"/>
        </w:rPr>
        <w:t xml:space="preserve"> (</w:t>
      </w:r>
      <w:r w:rsidR="006E15FF" w:rsidRPr="002D307B">
        <w:rPr>
          <w:rFonts w:asciiTheme="majorHAnsi" w:eastAsia="Times New Roman" w:hAnsiTheme="majorHAnsi" w:cstheme="majorHAnsi"/>
          <w:highlight w:val="white"/>
        </w:rPr>
        <w:t>λ</w:t>
      </w:r>
      <w:r w:rsidR="006E15FF" w:rsidRPr="002D307B">
        <w:rPr>
          <w:rFonts w:asciiTheme="majorHAnsi" w:eastAsia="Times New Roman" w:hAnsiTheme="majorHAnsi" w:cstheme="majorHAnsi"/>
          <w:highlight w:val="white"/>
          <w:lang w:val="en-US"/>
        </w:rPr>
        <w:t>)</w:t>
      </w:r>
      <w:r w:rsidR="00FA0FD2" w:rsidRPr="002D307B">
        <w:rPr>
          <w:rFonts w:asciiTheme="majorHAnsi" w:eastAsia="Times New Roman" w:hAnsiTheme="majorHAnsi" w:cstheme="majorHAnsi"/>
          <w:highlight w:val="white"/>
          <w:lang w:val="en-US"/>
        </w:rPr>
        <w:t>, the optimal lambda value also had to be found.</w:t>
      </w:r>
      <w:r w:rsidR="00D95BDD">
        <w:rPr>
          <w:rFonts w:asciiTheme="majorHAnsi" w:eastAsia="Times New Roman" w:hAnsiTheme="majorHAnsi" w:cstheme="majorHAnsi"/>
          <w:highlight w:val="white"/>
          <w:lang w:val="en-US"/>
        </w:rPr>
        <w:t xml:space="preserve"> </w:t>
      </w:r>
      <w:r w:rsidR="00FA0FD2" w:rsidRPr="002D307B">
        <w:rPr>
          <w:rFonts w:asciiTheme="majorHAnsi" w:eastAsia="Times New Roman" w:hAnsiTheme="majorHAnsi" w:cstheme="majorHAnsi"/>
          <w:highlight w:val="white"/>
          <w:lang w:val="en-US"/>
        </w:rPr>
        <w:t xml:space="preserve">The lambda value producing the minimum value in the loss function (lambda.min) was </w:t>
      </w:r>
      <w:r w:rsidRPr="002D307B">
        <w:rPr>
          <w:rFonts w:asciiTheme="majorHAnsi" w:eastAsia="Times New Roman" w:hAnsiTheme="majorHAnsi" w:cstheme="majorHAnsi"/>
          <w:highlight w:val="white"/>
          <w:lang w:val="en-US"/>
        </w:rPr>
        <w:t xml:space="preserve">first </w:t>
      </w:r>
      <w:r w:rsidR="00C86C1A" w:rsidRPr="002D307B">
        <w:rPr>
          <w:rFonts w:asciiTheme="majorHAnsi" w:eastAsia="Times New Roman" w:hAnsiTheme="majorHAnsi" w:cstheme="majorHAnsi"/>
          <w:highlight w:val="white"/>
          <w:lang w:val="en-US"/>
        </w:rPr>
        <w:t>computed</w:t>
      </w:r>
      <w:r w:rsidR="00FA0FD2" w:rsidRPr="002D307B">
        <w:rPr>
          <w:rFonts w:asciiTheme="majorHAnsi" w:eastAsia="Times New Roman" w:hAnsiTheme="majorHAnsi" w:cstheme="majorHAnsi"/>
          <w:highlight w:val="white"/>
          <w:lang w:val="en-US"/>
        </w:rPr>
        <w:t>. This was done by testing a range of lambda values using</w:t>
      </w:r>
      <w:r w:rsidR="00F26DBF">
        <w:rPr>
          <w:rFonts w:asciiTheme="majorHAnsi" w:eastAsia="Times New Roman" w:hAnsiTheme="majorHAnsi" w:cstheme="majorHAnsi"/>
          <w:highlight w:val="white"/>
          <w:lang w:val="en-US"/>
        </w:rPr>
        <w:t xml:space="preserve"> 5-fold cross-validation</w:t>
      </w:r>
      <w:r w:rsidR="00FA0FD2" w:rsidRPr="002D307B">
        <w:rPr>
          <w:rFonts w:asciiTheme="majorHAnsi" w:eastAsia="Times New Roman" w:hAnsiTheme="majorHAnsi" w:cstheme="majorHAnsi"/>
          <w:highlight w:val="white"/>
          <w:lang w:val="en-US"/>
        </w:rPr>
        <w:t>. Subsequently the lambda value resulting in the fewest number of parameters within 1 SE from the lambda.min was chosen (lambda.</w:t>
      </w:r>
      <w:r w:rsidR="00412777" w:rsidRPr="002D307B">
        <w:rPr>
          <w:rFonts w:asciiTheme="majorHAnsi" w:eastAsia="Times New Roman" w:hAnsiTheme="majorHAnsi" w:cstheme="majorHAnsi"/>
          <w:highlight w:val="white"/>
          <w:lang w:val="en-US"/>
        </w:rPr>
        <w:t>1</w:t>
      </w:r>
      <w:r w:rsidR="00FA0FD2" w:rsidRPr="002D307B">
        <w:rPr>
          <w:rFonts w:asciiTheme="majorHAnsi" w:eastAsia="Times New Roman" w:hAnsiTheme="majorHAnsi" w:cstheme="majorHAnsi"/>
          <w:highlight w:val="white"/>
          <w:lang w:val="en-US"/>
        </w:rPr>
        <w:t>se).</w:t>
      </w:r>
      <w:r w:rsidR="00E87440" w:rsidRPr="002D307B">
        <w:rPr>
          <w:rFonts w:asciiTheme="majorHAnsi" w:eastAsia="Times New Roman" w:hAnsiTheme="majorHAnsi" w:cstheme="majorHAnsi"/>
          <w:highlight w:val="white"/>
          <w:lang w:val="en-US"/>
        </w:rPr>
        <w:t xml:space="preserve"> </w:t>
      </w:r>
      <w:r w:rsidR="00430F1E" w:rsidRPr="002D307B">
        <w:rPr>
          <w:rFonts w:asciiTheme="majorHAnsi" w:eastAsia="Times New Roman" w:hAnsiTheme="majorHAnsi" w:cstheme="majorHAnsi"/>
          <w:highlight w:val="white"/>
          <w:lang w:val="en-US"/>
        </w:rPr>
        <w:t>Although lambda.min has the lowest level of misclassification, lambda.1se</w:t>
      </w:r>
      <w:r w:rsidR="00890D6D" w:rsidRPr="002D307B">
        <w:rPr>
          <w:rFonts w:asciiTheme="majorHAnsi" w:eastAsia="Times New Roman" w:hAnsiTheme="majorHAnsi" w:cstheme="majorHAnsi"/>
          <w:highlight w:val="white"/>
          <w:lang w:val="en-US"/>
        </w:rPr>
        <w:t xml:space="preserve"> has the advantage of</w:t>
      </w:r>
      <w:r w:rsidR="00BC06F6" w:rsidRPr="002D307B">
        <w:rPr>
          <w:rFonts w:asciiTheme="majorHAnsi" w:eastAsia="Times New Roman" w:hAnsiTheme="majorHAnsi" w:cstheme="majorHAnsi"/>
          <w:highlight w:val="white"/>
          <w:lang w:val="en-US"/>
        </w:rPr>
        <w:t xml:space="preserve"> acknowledging the fact that the </w:t>
      </w:r>
      <w:r w:rsidR="009B5D24" w:rsidRPr="002D307B">
        <w:rPr>
          <w:rFonts w:asciiTheme="majorHAnsi" w:eastAsia="Times New Roman" w:hAnsiTheme="majorHAnsi" w:cstheme="majorHAnsi"/>
          <w:highlight w:val="white"/>
          <w:lang w:val="en-US"/>
        </w:rPr>
        <w:t xml:space="preserve">fits </w:t>
      </w:r>
      <w:r w:rsidR="00BC06F6" w:rsidRPr="002D307B">
        <w:rPr>
          <w:rFonts w:asciiTheme="majorHAnsi" w:eastAsia="Times New Roman" w:hAnsiTheme="majorHAnsi" w:cstheme="majorHAnsi"/>
          <w:highlight w:val="white"/>
          <w:lang w:val="en-US"/>
        </w:rPr>
        <w:t xml:space="preserve">are estimated with </w:t>
      </w:r>
      <w:r w:rsidR="004134C5" w:rsidRPr="002D307B">
        <w:rPr>
          <w:rFonts w:asciiTheme="majorHAnsi" w:eastAsia="Times New Roman" w:hAnsiTheme="majorHAnsi" w:cstheme="majorHAnsi"/>
          <w:highlight w:val="white"/>
          <w:lang w:val="en-US"/>
        </w:rPr>
        <w:t xml:space="preserve">some </w:t>
      </w:r>
      <w:r w:rsidR="00BC06F6" w:rsidRPr="002D307B">
        <w:rPr>
          <w:rFonts w:asciiTheme="majorHAnsi" w:eastAsia="Times New Roman" w:hAnsiTheme="majorHAnsi" w:cstheme="majorHAnsi"/>
          <w:highlight w:val="white"/>
          <w:lang w:val="en-US"/>
        </w:rPr>
        <w:t xml:space="preserve">error </w:t>
      </w:r>
      <w:r w:rsidR="00BC06F6" w:rsidRPr="002D307B">
        <w:rPr>
          <w:rFonts w:asciiTheme="majorHAnsi" w:eastAsia="Times New Roman" w:hAnsiTheme="majorHAnsi" w:cstheme="majorHAnsi"/>
          <w:highlight w:val="white"/>
          <w:lang w:val="en-US"/>
        </w:rPr>
        <w:fldChar w:fldCharType="begin"/>
      </w:r>
      <w:r w:rsidR="00BC06F6" w:rsidRPr="002D307B">
        <w:rPr>
          <w:rFonts w:asciiTheme="majorHAnsi" w:eastAsia="Times New Roman" w:hAnsiTheme="majorHAnsi" w:cstheme="majorHAnsi"/>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BC06F6" w:rsidRPr="002D307B">
        <w:rPr>
          <w:rFonts w:asciiTheme="majorHAnsi" w:eastAsia="Times New Roman" w:hAnsiTheme="majorHAnsi" w:cstheme="majorHAnsi"/>
          <w:highlight w:val="white"/>
          <w:lang w:val="en-US"/>
        </w:rPr>
        <w:fldChar w:fldCharType="separate"/>
      </w:r>
      <w:r w:rsidR="00BC06F6" w:rsidRPr="002D307B">
        <w:rPr>
          <w:rFonts w:asciiTheme="majorHAnsi" w:hAnsiTheme="majorHAnsi" w:cstheme="majorHAnsi"/>
          <w:highlight w:val="white"/>
          <w:lang w:val="en-US"/>
        </w:rPr>
        <w:t>(Friedman et al., 2010)</w:t>
      </w:r>
      <w:r w:rsidR="00BC06F6" w:rsidRPr="002D307B">
        <w:rPr>
          <w:rFonts w:asciiTheme="majorHAnsi" w:eastAsia="Times New Roman" w:hAnsiTheme="majorHAnsi" w:cstheme="majorHAnsi"/>
          <w:highlight w:val="white"/>
          <w:lang w:val="en-US"/>
        </w:rPr>
        <w:fldChar w:fldCharType="end"/>
      </w:r>
      <w:r w:rsidR="007E4429" w:rsidRPr="002D307B">
        <w:rPr>
          <w:rFonts w:asciiTheme="majorHAnsi" w:eastAsia="Times New Roman" w:hAnsiTheme="majorHAnsi" w:cstheme="majorHAnsi"/>
          <w:highlight w:val="white"/>
          <w:lang w:val="en-US"/>
        </w:rPr>
        <w:t>.</w:t>
      </w:r>
      <w:r w:rsidR="00A22696" w:rsidRPr="002D307B">
        <w:rPr>
          <w:rFonts w:asciiTheme="majorHAnsi" w:eastAsia="Times New Roman" w:hAnsiTheme="majorHAnsi" w:cstheme="majorHAnsi"/>
          <w:highlight w:val="white"/>
          <w:lang w:val="en-US"/>
        </w:rPr>
        <w:t xml:space="preserve"> </w:t>
      </w:r>
      <w:r w:rsidR="009F6B1C" w:rsidRPr="002D307B">
        <w:rPr>
          <w:rFonts w:asciiTheme="majorHAnsi" w:eastAsia="Times New Roman" w:hAnsiTheme="majorHAnsi" w:cstheme="majorHAnsi"/>
          <w:highlight w:val="white"/>
          <w:lang w:val="en-US"/>
        </w:rPr>
        <w:t xml:space="preserve">This process thus generates a list of parameter estimates. Those that have not been shrunken </w:t>
      </w:r>
      <w:r w:rsidR="009F6B1C" w:rsidRPr="002D307B">
        <w:rPr>
          <w:rFonts w:asciiTheme="majorHAnsi" w:eastAsia="Times New Roman" w:hAnsiTheme="majorHAnsi" w:cstheme="majorHAnsi"/>
          <w:highlight w:val="white"/>
          <w:lang w:val="en-US"/>
        </w:rPr>
        <w:lastRenderedPageBreak/>
        <w:t xml:space="preserve">to zero are selected as relevant features for predicting patients from controls. </w:t>
      </w:r>
      <w:r w:rsidR="00A22696" w:rsidRPr="002D307B">
        <w:rPr>
          <w:rFonts w:asciiTheme="majorHAnsi" w:eastAsia="Times New Roman" w:hAnsiTheme="majorHAnsi" w:cstheme="majorHAnsi"/>
          <w:highlight w:val="white"/>
          <w:lang w:val="en-US"/>
        </w:rPr>
        <w:t>For a visualization, see fig. x *</w:t>
      </w:r>
      <w:r w:rsidR="00FA0E9C" w:rsidRPr="002D307B">
        <w:rPr>
          <w:rFonts w:asciiTheme="majorHAnsi" w:eastAsia="Times New Roman" w:hAnsiTheme="majorHAnsi" w:cstheme="majorHAnsi"/>
          <w:highlight w:val="white"/>
          <w:lang w:val="en-US"/>
        </w:rPr>
        <w:t>.</w:t>
      </w:r>
    </w:p>
    <w:p w14:paraId="4D9F08B2" w14:textId="6F07D312" w:rsidR="008D127D" w:rsidRPr="002D307B" w:rsidRDefault="000C5852" w:rsidP="00BD1C6E">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008D127D" w:rsidRPr="002D307B">
        <w:rPr>
          <w:rFonts w:asciiTheme="majorHAnsi" w:hAnsiTheme="majorHAnsi" w:cstheme="majorHAnsi"/>
          <w:noProof/>
        </w:rPr>
        <w:drawing>
          <wp:inline distT="0" distB="0" distL="0" distR="0" wp14:anchorId="19BF60E7" wp14:editId="5DF53C7B">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691D7AF0" w14:textId="77777777" w:rsidR="008D127D" w:rsidRPr="002D307B" w:rsidRDefault="008D127D" w:rsidP="00BD1C6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 x * :</w:t>
      </w:r>
    </w:p>
    <w:p w14:paraId="56FDD9AC" w14:textId="05CC72F5" w:rsidR="00AF68F9" w:rsidRDefault="008D127D" w:rsidP="007C5014">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A range of lambda values (x-axis) and the resulting 1) misclassification error</w:t>
      </w:r>
      <w:r w:rsidR="002237AD" w:rsidRPr="002D307B">
        <w:rPr>
          <w:rFonts w:asciiTheme="majorHAnsi" w:eastAsia="Times New Roman" w:hAnsiTheme="majorHAnsi" w:cstheme="majorHAnsi"/>
          <w:i/>
          <w:iCs/>
          <w:highlight w:val="white"/>
          <w:lang w:val="en-US"/>
        </w:rPr>
        <w:t>,</w:t>
      </w:r>
      <w:r w:rsidRPr="002D307B">
        <w:rPr>
          <w:rFonts w:asciiTheme="majorHAnsi" w:eastAsia="Times New Roman" w:hAnsiTheme="majorHAnsi" w:cstheme="majorHAnsi"/>
          <w:i/>
          <w:iCs/>
          <w:highlight w:val="white"/>
          <w:lang w:val="en-US"/>
        </w:rPr>
        <w:t xml:space="preserve"> and 2) number of features (</w:t>
      </w:r>
      <w:r w:rsidR="00BC71D7" w:rsidRPr="002D307B">
        <w:rPr>
          <w:rFonts w:asciiTheme="majorHAnsi" w:eastAsia="Times New Roman" w:hAnsiTheme="majorHAnsi" w:cstheme="majorHAnsi"/>
          <w:i/>
          <w:iCs/>
          <w:highlight w:val="white"/>
          <w:lang w:val="en-US"/>
        </w:rPr>
        <w:t xml:space="preserve">seen </w:t>
      </w:r>
      <w:r w:rsidRPr="002D307B">
        <w:rPr>
          <w:rFonts w:asciiTheme="majorHAnsi" w:eastAsia="Times New Roman" w:hAnsiTheme="majorHAnsi" w:cstheme="majorHAnsi"/>
          <w:i/>
          <w:iCs/>
          <w:highlight w:val="white"/>
          <w:lang w:val="en-US"/>
        </w:rPr>
        <w:t>at the top).</w:t>
      </w:r>
      <w:r w:rsidR="00524C1B" w:rsidRPr="002D307B">
        <w:rPr>
          <w:rFonts w:asciiTheme="majorHAnsi" w:eastAsia="Times New Roman" w:hAnsiTheme="majorHAnsi" w:cstheme="majorHAnsi"/>
          <w:i/>
          <w:iCs/>
          <w:highlight w:val="white"/>
          <w:lang w:val="en-US"/>
        </w:rPr>
        <w:t xml:space="preserve"> </w:t>
      </w:r>
      <w:r w:rsidR="008E3EA8" w:rsidRPr="002D307B">
        <w:rPr>
          <w:rFonts w:asciiTheme="majorHAnsi" w:eastAsia="Times New Roman" w:hAnsiTheme="majorHAnsi" w:cstheme="majorHAnsi"/>
          <w:i/>
          <w:iCs/>
          <w:highlight w:val="white"/>
          <w:lang w:val="en-US"/>
        </w:rPr>
        <w:t>From left to right, the dotted lines represent lambda.min and lambda.1se, respectively.</w:t>
      </w:r>
    </w:p>
    <w:p w14:paraId="0F62D276" w14:textId="77777777" w:rsidR="007C5014" w:rsidRPr="007C5014" w:rsidRDefault="007C5014" w:rsidP="007C5014">
      <w:pPr>
        <w:pStyle w:val="BodyText"/>
        <w:rPr>
          <w:highlight w:val="white"/>
          <w:lang w:val="en-US"/>
        </w:rPr>
      </w:pPr>
    </w:p>
    <w:p w14:paraId="3B78BA23" w14:textId="133CE7BC" w:rsidR="006D1F83" w:rsidRPr="002D307B" w:rsidRDefault="006D1F83" w:rsidP="00A4302D">
      <w:pPr>
        <w:pStyle w:val="Heading3"/>
        <w:ind w:firstLine="0"/>
        <w:rPr>
          <w:rFonts w:asciiTheme="majorHAnsi" w:hAnsiTheme="majorHAnsi" w:cstheme="majorHAnsi"/>
          <w:highlight w:val="white"/>
          <w:lang w:val="en-US"/>
        </w:rPr>
      </w:pPr>
      <w:bookmarkStart w:id="27" w:name="_Toc57619578"/>
      <w:r w:rsidRPr="002D307B">
        <w:rPr>
          <w:rFonts w:asciiTheme="majorHAnsi" w:hAnsiTheme="majorHAnsi" w:cstheme="majorHAnsi"/>
          <w:highlight w:val="white"/>
          <w:lang w:val="en-US"/>
        </w:rPr>
        <w:t>2.</w:t>
      </w:r>
      <w:r w:rsidR="0009656F" w:rsidRPr="002D307B">
        <w:rPr>
          <w:rFonts w:asciiTheme="majorHAnsi" w:hAnsiTheme="majorHAnsi" w:cstheme="majorHAnsi"/>
          <w:highlight w:val="white"/>
          <w:lang w:val="en-US"/>
        </w:rPr>
        <w:t>5</w:t>
      </w:r>
      <w:r w:rsidRPr="002D307B">
        <w:rPr>
          <w:rFonts w:asciiTheme="majorHAnsi" w:hAnsiTheme="majorHAnsi" w:cstheme="majorHAnsi"/>
          <w:highlight w:val="white"/>
          <w:lang w:val="en-US"/>
        </w:rPr>
        <w:t xml:space="preserve">.4 </w:t>
      </w:r>
      <w:r w:rsidR="008810C5" w:rsidRPr="002D307B">
        <w:rPr>
          <w:rFonts w:asciiTheme="majorHAnsi" w:hAnsiTheme="majorHAnsi" w:cstheme="majorHAnsi"/>
          <w:highlight w:val="white"/>
          <w:lang w:val="en-US"/>
        </w:rPr>
        <w:t>Feature selection</w:t>
      </w:r>
      <w:bookmarkEnd w:id="27"/>
    </w:p>
    <w:p w14:paraId="0E07D3B6" w14:textId="77777777" w:rsidR="0074278F" w:rsidRDefault="006D1F83" w:rsidP="0074278F">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raining data was </w:t>
      </w:r>
      <w:r w:rsidR="00230543" w:rsidRPr="002D307B">
        <w:rPr>
          <w:rFonts w:asciiTheme="majorHAnsi" w:eastAsia="Times New Roman" w:hAnsiTheme="majorHAnsi" w:cstheme="majorHAnsi"/>
          <w:highlight w:val="white"/>
          <w:lang w:val="en-US"/>
        </w:rPr>
        <w:t xml:space="preserve">partitioned </w:t>
      </w:r>
      <w:r w:rsidRPr="002D307B">
        <w:rPr>
          <w:rFonts w:asciiTheme="majorHAnsi" w:eastAsia="Times New Roman" w:hAnsiTheme="majorHAnsi" w:cstheme="majorHAnsi"/>
          <w:highlight w:val="white"/>
          <w:lang w:val="en-US"/>
        </w:rPr>
        <w:t>into 5 folds</w:t>
      </w:r>
      <w:r w:rsidR="008F6BC0" w:rsidRPr="002D307B">
        <w:rPr>
          <w:rFonts w:asciiTheme="majorHAnsi" w:eastAsia="Times New Roman" w:hAnsiTheme="majorHAnsi" w:cstheme="majorHAnsi"/>
          <w:highlight w:val="white"/>
          <w:lang w:val="en-US"/>
        </w:rPr>
        <w:t>, and thus also 5 splits</w:t>
      </w:r>
      <w:r w:rsidR="00E31ADE" w:rsidRPr="002D307B">
        <w:rPr>
          <w:rFonts w:asciiTheme="majorHAnsi" w:eastAsia="Times New Roman" w:hAnsiTheme="majorHAnsi" w:cstheme="majorHAnsi"/>
          <w:highlight w:val="white"/>
          <w:lang w:val="en-US"/>
        </w:rPr>
        <w:t xml:space="preserve"> (see fig. 2)</w:t>
      </w:r>
      <w:r w:rsidR="00E16501" w:rsidRPr="002D307B">
        <w:rPr>
          <w:rFonts w:asciiTheme="majorHAnsi" w:eastAsia="Times New Roman" w:hAnsiTheme="majorHAnsi" w:cstheme="majorHAnsi"/>
          <w:highlight w:val="white"/>
          <w:lang w:val="en-US"/>
        </w:rPr>
        <w:t>.</w:t>
      </w:r>
      <w:r w:rsidR="00A4302D">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The previously mentioned </w:t>
      </w:r>
      <w:r w:rsidR="002D6C66" w:rsidRPr="002D307B">
        <w:rPr>
          <w:rFonts w:asciiTheme="majorHAnsi" w:eastAsia="Times New Roman" w:hAnsiTheme="majorHAnsi" w:cstheme="majorHAnsi"/>
          <w:highlight w:val="white"/>
          <w:lang w:val="en-US"/>
        </w:rPr>
        <w:t>L2 regularization was</w:t>
      </w:r>
      <w:r w:rsidR="003F63A1" w:rsidRPr="002D307B">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carried out on </w:t>
      </w:r>
      <w:r w:rsidR="003F63A1" w:rsidRPr="002D307B">
        <w:rPr>
          <w:rFonts w:asciiTheme="majorHAnsi" w:eastAsia="Times New Roman" w:hAnsiTheme="majorHAnsi" w:cstheme="majorHAnsi"/>
          <w:highlight w:val="white"/>
          <w:lang w:val="en-US"/>
        </w:rPr>
        <w:t>4/5th’s of e</w:t>
      </w:r>
      <w:r w:rsidR="002D6C66" w:rsidRPr="002D307B">
        <w:rPr>
          <w:rFonts w:asciiTheme="majorHAnsi" w:eastAsia="Times New Roman" w:hAnsiTheme="majorHAnsi" w:cstheme="majorHAnsi"/>
          <w:highlight w:val="white"/>
          <w:lang w:val="en-US"/>
        </w:rPr>
        <w:t xml:space="preserve">ach of these splits, resulting in 5 </w:t>
      </w:r>
      <w:r w:rsidR="003E6FAF" w:rsidRPr="002D307B">
        <w:rPr>
          <w:rFonts w:asciiTheme="majorHAnsi" w:eastAsia="Times New Roman" w:hAnsiTheme="majorHAnsi" w:cstheme="majorHAnsi"/>
          <w:highlight w:val="white"/>
          <w:lang w:val="en-US"/>
        </w:rPr>
        <w:t xml:space="preserve">different </w:t>
      </w:r>
      <w:r w:rsidR="002D6C66" w:rsidRPr="002D307B">
        <w:rPr>
          <w:rFonts w:asciiTheme="majorHAnsi" w:eastAsia="Times New Roman" w:hAnsiTheme="majorHAnsi" w:cstheme="majorHAnsi"/>
          <w:highlight w:val="white"/>
          <w:lang w:val="en-US"/>
        </w:rPr>
        <w:t>feature sets</w:t>
      </w:r>
      <w:r w:rsidR="003A0B7B" w:rsidRPr="002D307B">
        <w:rPr>
          <w:rFonts w:asciiTheme="majorHAnsi" w:eastAsia="Times New Roman" w:hAnsiTheme="majorHAnsi" w:cstheme="majorHAnsi"/>
          <w:highlight w:val="white"/>
          <w:lang w:val="en-US"/>
        </w:rPr>
        <w:t xml:space="preserve"> (see appendix x* </w:t>
      </w:r>
      <w:r w:rsidR="00B50516" w:rsidRPr="002D307B">
        <w:rPr>
          <w:rFonts w:asciiTheme="majorHAnsi" w:eastAsia="Times New Roman" w:hAnsiTheme="majorHAnsi" w:cstheme="majorHAnsi"/>
          <w:highlight w:val="white"/>
          <w:lang w:val="en-US"/>
        </w:rPr>
        <w:t>for list of these feature sets</w:t>
      </w:r>
      <w:r w:rsidR="003A0B7B" w:rsidRPr="002D307B">
        <w:rPr>
          <w:rFonts w:asciiTheme="majorHAnsi" w:eastAsia="Times New Roman" w:hAnsiTheme="majorHAnsi" w:cstheme="majorHAnsi"/>
          <w:highlight w:val="white"/>
          <w:lang w:val="en-US"/>
        </w:rPr>
        <w:t>).</w:t>
      </w:r>
      <w:r w:rsidR="00287285" w:rsidRPr="002D307B">
        <w:rPr>
          <w:rFonts w:asciiTheme="majorHAnsi" w:eastAsia="Times New Roman" w:hAnsiTheme="majorHAnsi" w:cstheme="majorHAnsi"/>
          <w:highlight w:val="white"/>
          <w:lang w:val="en-US"/>
        </w:rPr>
        <w:t xml:space="preserve"> </w:t>
      </w:r>
      <w:r w:rsidR="00A4302D">
        <w:rPr>
          <w:rFonts w:asciiTheme="majorHAnsi" w:eastAsia="Times New Roman" w:hAnsiTheme="majorHAnsi" w:cstheme="majorHAnsi"/>
          <w:highlight w:val="white"/>
          <w:lang w:val="en-US"/>
        </w:rPr>
        <w:t xml:space="preserve"> </w:t>
      </w:r>
      <w:r w:rsidR="00287285" w:rsidRPr="002D307B">
        <w:rPr>
          <w:rFonts w:asciiTheme="majorHAnsi" w:eastAsia="Times New Roman" w:hAnsiTheme="majorHAnsi" w:cstheme="majorHAnsi"/>
          <w:highlight w:val="white"/>
          <w:lang w:val="en-US"/>
        </w:rPr>
        <w:t>An illustration of the feature selection for a single split, can be seen below.</w:t>
      </w:r>
    </w:p>
    <w:p w14:paraId="215F43D0" w14:textId="77777777" w:rsidR="0074278F" w:rsidRDefault="0074278F" w:rsidP="0074278F">
      <w:pPr>
        <w:ind w:firstLine="0"/>
        <w:rPr>
          <w:rFonts w:asciiTheme="majorHAnsi" w:eastAsia="Times New Roman" w:hAnsiTheme="majorHAnsi" w:cstheme="majorHAnsi"/>
          <w:highlight w:val="white"/>
          <w:lang w:val="en-US"/>
        </w:rPr>
      </w:pPr>
    </w:p>
    <w:p w14:paraId="7811771B" w14:textId="59AF6616" w:rsidR="00AB7C1A" w:rsidRPr="002D307B" w:rsidRDefault="00D60C7B" w:rsidP="00535446">
      <w:pPr>
        <w:ind w:firstLine="0"/>
        <w:rPr>
          <w:rFonts w:asciiTheme="majorHAnsi" w:eastAsia="Times New Roman" w:hAnsiTheme="majorHAnsi" w:cstheme="majorHAnsi"/>
          <w:highlight w:val="white"/>
          <w:lang w:val="en-US"/>
        </w:rPr>
      </w:pPr>
      <w:r>
        <w:rPr>
          <w:rFonts w:asciiTheme="majorHAnsi" w:eastAsia="Times New Roman" w:hAnsiTheme="majorHAnsi" w:cstheme="majorHAnsi"/>
          <w:noProof/>
          <w:lang w:val="en-US"/>
        </w:rPr>
        <w:lastRenderedPageBreak/>
        <w:drawing>
          <wp:inline distT="0" distB="0" distL="0" distR="0" wp14:anchorId="4832D2FA" wp14:editId="7E19655E">
            <wp:extent cx="5733415" cy="2729230"/>
            <wp:effectExtent l="0" t="0" r="635" b="0"/>
            <wp:docPr id="10" name="Picture 10"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eature_selection.png"/>
                    <pic:cNvPicPr/>
                  </pic:nvPicPr>
                  <pic:blipFill>
                    <a:blip r:embed="rId21">
                      <a:extLst>
                        <a:ext uri="{28A0092B-C50C-407E-A947-70E740481C1C}">
                          <a14:useLocalDpi xmlns:a14="http://schemas.microsoft.com/office/drawing/2010/main" val="0"/>
                        </a:ext>
                      </a:extLst>
                    </a:blip>
                    <a:stretch>
                      <a:fillRect/>
                    </a:stretch>
                  </pic:blipFill>
                  <pic:spPr>
                    <a:xfrm>
                      <a:off x="0" y="0"/>
                      <a:ext cx="5733415" cy="2729230"/>
                    </a:xfrm>
                    <a:prstGeom prst="rect">
                      <a:avLst/>
                    </a:prstGeom>
                  </pic:spPr>
                </pic:pic>
              </a:graphicData>
            </a:graphic>
          </wp:inline>
        </w:drawing>
      </w:r>
      <w:r w:rsidR="00AB7C1A" w:rsidRPr="002D307B">
        <w:rPr>
          <w:rFonts w:asciiTheme="majorHAnsi" w:eastAsia="Times New Roman" w:hAnsiTheme="majorHAnsi" w:cstheme="majorHAnsi"/>
          <w:highlight w:val="white"/>
          <w:lang w:val="en-US"/>
        </w:rPr>
        <w:t xml:space="preserve">Figure </w:t>
      </w:r>
      <w:r w:rsidR="00F50886" w:rsidRPr="002D307B">
        <w:rPr>
          <w:rFonts w:asciiTheme="majorHAnsi" w:eastAsia="Times New Roman" w:hAnsiTheme="majorHAnsi" w:cstheme="majorHAnsi"/>
          <w:highlight w:val="white"/>
          <w:lang w:val="en-US"/>
        </w:rPr>
        <w:t>x *</w:t>
      </w:r>
      <w:r w:rsidR="00AB7C1A" w:rsidRPr="002D307B">
        <w:rPr>
          <w:rFonts w:asciiTheme="majorHAnsi" w:eastAsia="Times New Roman" w:hAnsiTheme="majorHAnsi" w:cstheme="majorHAnsi"/>
          <w:highlight w:val="white"/>
          <w:lang w:val="en-US"/>
        </w:rPr>
        <w:t xml:space="preserve"> :</w:t>
      </w:r>
    </w:p>
    <w:p w14:paraId="549EBB35" w14:textId="44927D9F" w:rsidR="0066503A" w:rsidRPr="002D307B" w:rsidRDefault="0066503A" w:rsidP="00A4302D">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Figure showing the</w:t>
      </w:r>
      <w:r w:rsidR="00E44077" w:rsidRPr="002D307B">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 xml:space="preserve">process of </w:t>
      </w:r>
      <w:r w:rsidR="00A0692F" w:rsidRPr="002D307B">
        <w:rPr>
          <w:rFonts w:asciiTheme="majorHAnsi" w:eastAsia="Times New Roman" w:hAnsiTheme="majorHAnsi" w:cstheme="majorHAnsi"/>
          <w:i/>
          <w:iCs/>
          <w:highlight w:val="white"/>
          <w:lang w:val="en-US"/>
        </w:rPr>
        <w:t>feature selection</w:t>
      </w:r>
      <w:r w:rsidR="00C90328" w:rsidRPr="002D307B">
        <w:rPr>
          <w:rFonts w:asciiTheme="majorHAnsi" w:eastAsia="Times New Roman" w:hAnsiTheme="majorHAnsi" w:cstheme="majorHAnsi"/>
          <w:i/>
          <w:iCs/>
          <w:highlight w:val="white"/>
          <w:lang w:val="en-US"/>
        </w:rPr>
        <w:t xml:space="preserve"> for </w:t>
      </w:r>
      <w:r w:rsidR="0074278F">
        <w:rPr>
          <w:rFonts w:asciiTheme="majorHAnsi" w:eastAsia="Times New Roman" w:hAnsiTheme="majorHAnsi" w:cstheme="majorHAnsi"/>
          <w:i/>
          <w:iCs/>
          <w:highlight w:val="white"/>
          <w:lang w:val="en-US"/>
        </w:rPr>
        <w:t>feature set 1</w:t>
      </w:r>
      <w:r w:rsidR="00223146" w:rsidRPr="002D307B">
        <w:rPr>
          <w:rFonts w:asciiTheme="majorHAnsi" w:eastAsia="Times New Roman" w:hAnsiTheme="majorHAnsi" w:cstheme="majorHAnsi"/>
          <w:i/>
          <w:iCs/>
          <w:highlight w:val="white"/>
          <w:lang w:val="en-US"/>
        </w:rPr>
        <w:t>:</w:t>
      </w:r>
    </w:p>
    <w:p w14:paraId="5949AD30" w14:textId="237708EF" w:rsidR="00F50886" w:rsidRDefault="007A107F" w:rsidP="00033963">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The training data is divided up into 5 folds</w:t>
      </w:r>
      <w:r w:rsidR="00B445EE" w:rsidRPr="002D307B">
        <w:rPr>
          <w:rFonts w:asciiTheme="majorHAnsi" w:eastAsia="Times New Roman" w:hAnsiTheme="majorHAnsi" w:cstheme="majorHAnsi"/>
          <w:i/>
          <w:iCs/>
          <w:highlight w:val="white"/>
          <w:lang w:val="en-US"/>
        </w:rPr>
        <w:t>. One fold is</w:t>
      </w:r>
      <w:r w:rsidR="00C20A8B" w:rsidRPr="002D307B">
        <w:rPr>
          <w:rFonts w:asciiTheme="majorHAnsi" w:eastAsia="Times New Roman" w:hAnsiTheme="majorHAnsi" w:cstheme="majorHAnsi"/>
          <w:i/>
          <w:iCs/>
          <w:highlight w:val="white"/>
          <w:lang w:val="en-US"/>
        </w:rPr>
        <w:t xml:space="preserve"> then</w:t>
      </w:r>
      <w:r w:rsidR="00B445EE" w:rsidRPr="002D307B">
        <w:rPr>
          <w:rFonts w:asciiTheme="majorHAnsi" w:eastAsia="Times New Roman" w:hAnsiTheme="majorHAnsi" w:cstheme="majorHAnsi"/>
          <w:i/>
          <w:iCs/>
          <w:highlight w:val="white"/>
          <w:lang w:val="en-US"/>
        </w:rPr>
        <w:t xml:space="preserve"> excluded</w:t>
      </w:r>
      <w:r w:rsidR="00BB2335">
        <w:rPr>
          <w:rFonts w:asciiTheme="majorHAnsi" w:eastAsia="Times New Roman" w:hAnsiTheme="majorHAnsi" w:cstheme="majorHAnsi"/>
          <w:i/>
          <w:iCs/>
          <w:highlight w:val="white"/>
          <w:lang w:val="en-US"/>
        </w:rPr>
        <w:t xml:space="preserve"> (yellow)</w:t>
      </w:r>
      <w:r w:rsidR="00223146"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r w:rsidR="00FD3491" w:rsidRPr="002D307B">
        <w:rPr>
          <w:rFonts w:asciiTheme="majorHAnsi" w:eastAsia="Times New Roman" w:hAnsiTheme="majorHAnsi" w:cstheme="majorHAnsi"/>
          <w:i/>
          <w:iCs/>
          <w:highlight w:val="white"/>
          <w:lang w:val="en-US"/>
        </w:rPr>
        <w:t>Using cross-validation</w:t>
      </w:r>
      <w:r w:rsidR="002B3763" w:rsidRPr="002D307B">
        <w:rPr>
          <w:rFonts w:asciiTheme="majorHAnsi" w:eastAsia="Times New Roman" w:hAnsiTheme="majorHAnsi" w:cstheme="majorHAnsi"/>
          <w:i/>
          <w:iCs/>
          <w:highlight w:val="white"/>
          <w:lang w:val="en-US"/>
        </w:rPr>
        <w:t>,</w:t>
      </w:r>
      <w:r w:rsidR="00FD3491" w:rsidRPr="002D307B">
        <w:rPr>
          <w:rFonts w:asciiTheme="majorHAnsi" w:eastAsia="Times New Roman" w:hAnsiTheme="majorHAnsi" w:cstheme="majorHAnsi"/>
          <w:i/>
          <w:iCs/>
          <w:highlight w:val="white"/>
          <w:lang w:val="en-US"/>
        </w:rPr>
        <w:t xml:space="preserve"> the LASSO regression fit </w:t>
      </w:r>
      <w:r w:rsidR="00EB423C" w:rsidRPr="002D307B">
        <w:rPr>
          <w:rFonts w:asciiTheme="majorHAnsi" w:eastAsia="Times New Roman" w:hAnsiTheme="majorHAnsi" w:cstheme="majorHAnsi"/>
          <w:i/>
          <w:iCs/>
          <w:highlight w:val="white"/>
          <w:lang w:val="en-US"/>
        </w:rPr>
        <w:t xml:space="preserve">for a specific lambda value </w:t>
      </w:r>
      <w:r w:rsidR="00FD3491" w:rsidRPr="002D307B">
        <w:rPr>
          <w:rFonts w:asciiTheme="majorHAnsi" w:eastAsia="Times New Roman" w:hAnsiTheme="majorHAnsi" w:cstheme="majorHAnsi"/>
          <w:i/>
          <w:iCs/>
          <w:highlight w:val="white"/>
          <w:lang w:val="en-US"/>
        </w:rPr>
        <w:t>is then computed with each of the folds being omitted once.</w:t>
      </w:r>
      <w:r w:rsidR="00EB423C" w:rsidRPr="002D307B">
        <w:rPr>
          <w:rFonts w:asciiTheme="majorHAnsi" w:eastAsia="Times New Roman" w:hAnsiTheme="majorHAnsi" w:cstheme="majorHAnsi"/>
          <w:i/>
          <w:iCs/>
          <w:highlight w:val="white"/>
          <w:lang w:val="en-US"/>
        </w:rPr>
        <w:t xml:space="preserve"> The </w:t>
      </w:r>
      <w:r w:rsidR="004E6B3E" w:rsidRPr="002D307B">
        <w:rPr>
          <w:rFonts w:asciiTheme="majorHAnsi" w:eastAsia="Times New Roman" w:hAnsiTheme="majorHAnsi" w:cstheme="majorHAnsi"/>
          <w:i/>
          <w:iCs/>
          <w:highlight w:val="white"/>
          <w:lang w:val="en-US"/>
        </w:rPr>
        <w:t xml:space="preserve">misclassification </w:t>
      </w:r>
      <w:r w:rsidR="00EB423C" w:rsidRPr="002D307B">
        <w:rPr>
          <w:rFonts w:asciiTheme="majorHAnsi" w:eastAsia="Times New Roman" w:hAnsiTheme="majorHAnsi" w:cstheme="majorHAnsi"/>
          <w:i/>
          <w:iCs/>
          <w:highlight w:val="white"/>
          <w:lang w:val="en-US"/>
        </w:rPr>
        <w:t>error for each of these fits is then accumulated and stored</w:t>
      </w:r>
      <w:r w:rsidR="00BE2F39" w:rsidRPr="002D307B">
        <w:rPr>
          <w:rFonts w:asciiTheme="majorHAnsi" w:eastAsia="Times New Roman" w:hAnsiTheme="majorHAnsi" w:cstheme="majorHAnsi"/>
          <w:i/>
          <w:iCs/>
          <w:highlight w:val="white"/>
          <w:lang w:val="en-US"/>
        </w:rPr>
        <w:t xml:space="preserve">. The process is then reiterated using a new lambda value from the </w:t>
      </w:r>
      <w:r w:rsidR="008D0A99" w:rsidRPr="002D307B">
        <w:rPr>
          <w:rFonts w:asciiTheme="majorHAnsi" w:eastAsia="Times New Roman" w:hAnsiTheme="majorHAnsi" w:cstheme="majorHAnsi"/>
          <w:i/>
          <w:iCs/>
          <w:highlight w:val="white"/>
          <w:lang w:val="en-US"/>
        </w:rPr>
        <w:t xml:space="preserve">lambda </w:t>
      </w:r>
      <w:r w:rsidR="00BE2F39" w:rsidRPr="002D307B">
        <w:rPr>
          <w:rFonts w:asciiTheme="majorHAnsi" w:eastAsia="Times New Roman" w:hAnsiTheme="majorHAnsi" w:cstheme="majorHAnsi"/>
          <w:i/>
          <w:iCs/>
          <w:highlight w:val="white"/>
          <w:lang w:val="en-US"/>
        </w:rPr>
        <w:t>grid</w:t>
      </w:r>
      <w:r w:rsidR="00274750" w:rsidRPr="002D307B">
        <w:rPr>
          <w:rFonts w:asciiTheme="majorHAnsi" w:eastAsia="Times New Roman" w:hAnsiTheme="majorHAnsi" w:cstheme="majorHAnsi"/>
          <w:i/>
          <w:iCs/>
          <w:highlight w:val="white"/>
          <w:lang w:val="en-US"/>
        </w:rPr>
        <w:t xml:space="preserve">, </w:t>
      </w:r>
      <w:r w:rsidR="004E6529" w:rsidRPr="002D307B">
        <w:rPr>
          <w:rFonts w:asciiTheme="majorHAnsi" w:eastAsia="Times New Roman" w:hAnsiTheme="majorHAnsi" w:cstheme="majorHAnsi"/>
          <w:i/>
          <w:iCs/>
          <w:highlight w:val="white"/>
          <w:lang w:val="en-US"/>
        </w:rPr>
        <w:t>until all errors from all relevant lambda values have been obtained</w:t>
      </w:r>
      <w:r w:rsidR="00274750"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r w:rsidR="0032348F" w:rsidRPr="002D307B">
        <w:rPr>
          <w:rFonts w:asciiTheme="majorHAnsi" w:eastAsia="Times New Roman" w:hAnsiTheme="majorHAnsi" w:cstheme="majorHAnsi"/>
          <w:i/>
          <w:iCs/>
          <w:highlight w:val="white"/>
          <w:lang w:val="en-US"/>
        </w:rPr>
        <w:t xml:space="preserve">This entire </w:t>
      </w:r>
      <w:r w:rsidR="00EF1740" w:rsidRPr="002D307B">
        <w:rPr>
          <w:rFonts w:asciiTheme="majorHAnsi" w:eastAsia="Times New Roman" w:hAnsiTheme="majorHAnsi" w:cstheme="majorHAnsi"/>
          <w:i/>
          <w:iCs/>
          <w:highlight w:val="white"/>
          <w:lang w:val="en-US"/>
        </w:rPr>
        <w:t xml:space="preserve">procedure </w:t>
      </w:r>
      <w:r w:rsidR="00A0692F" w:rsidRPr="002D307B">
        <w:rPr>
          <w:rFonts w:asciiTheme="majorHAnsi" w:eastAsia="Times New Roman" w:hAnsiTheme="majorHAnsi" w:cstheme="majorHAnsi"/>
          <w:i/>
          <w:iCs/>
          <w:highlight w:val="white"/>
          <w:lang w:val="en-US"/>
        </w:rPr>
        <w:t xml:space="preserve">is then repeated for each of the </w:t>
      </w:r>
      <w:r w:rsidR="0080707A" w:rsidRPr="002D307B">
        <w:rPr>
          <w:rFonts w:asciiTheme="majorHAnsi" w:eastAsia="Times New Roman" w:hAnsiTheme="majorHAnsi" w:cstheme="majorHAnsi"/>
          <w:i/>
          <w:iCs/>
          <w:highlight w:val="white"/>
          <w:lang w:val="en-US"/>
        </w:rPr>
        <w:t xml:space="preserve">5 </w:t>
      </w:r>
      <w:r w:rsidR="00A0692F" w:rsidRPr="002D307B">
        <w:rPr>
          <w:rFonts w:asciiTheme="majorHAnsi" w:eastAsia="Times New Roman" w:hAnsiTheme="majorHAnsi" w:cstheme="majorHAnsi"/>
          <w:i/>
          <w:iCs/>
          <w:highlight w:val="white"/>
          <w:lang w:val="en-US"/>
        </w:rPr>
        <w:t>splits</w:t>
      </w:r>
      <w:r w:rsidR="005F1B8E" w:rsidRPr="002D307B">
        <w:rPr>
          <w:rFonts w:asciiTheme="majorHAnsi" w:eastAsia="Times New Roman" w:hAnsiTheme="majorHAnsi" w:cstheme="majorHAnsi"/>
          <w:i/>
          <w:iCs/>
          <w:highlight w:val="white"/>
          <w:lang w:val="en-US"/>
        </w:rPr>
        <w:t>.</w:t>
      </w:r>
    </w:p>
    <w:p w14:paraId="289E737F" w14:textId="77777777" w:rsidR="006972BE" w:rsidRPr="006972BE" w:rsidRDefault="006972BE" w:rsidP="006972BE">
      <w:pPr>
        <w:pStyle w:val="BodyText"/>
        <w:rPr>
          <w:highlight w:val="white"/>
          <w:lang w:val="en-US"/>
        </w:rPr>
      </w:pPr>
    </w:p>
    <w:p w14:paraId="135FDA58" w14:textId="563124FB" w:rsidR="003B462B" w:rsidRDefault="002A09E2" w:rsidP="00033963">
      <w:pPr>
        <w:pStyle w:val="Heading2"/>
        <w:ind w:firstLine="0"/>
        <w:rPr>
          <w:rFonts w:asciiTheme="majorHAnsi" w:hAnsiTheme="majorHAnsi" w:cstheme="majorHAnsi"/>
          <w:highlight w:val="white"/>
          <w:lang w:val="en-US"/>
        </w:rPr>
      </w:pPr>
      <w:bookmarkStart w:id="28" w:name="_Toc57619579"/>
      <w:r w:rsidRPr="002D307B">
        <w:rPr>
          <w:rFonts w:asciiTheme="majorHAnsi" w:hAnsiTheme="majorHAnsi" w:cstheme="majorHAnsi"/>
          <w:highlight w:val="white"/>
          <w:lang w:val="en-US"/>
        </w:rPr>
        <w:t>2</w:t>
      </w:r>
      <w:r w:rsidR="003B462B" w:rsidRPr="002D307B">
        <w:rPr>
          <w:rFonts w:asciiTheme="majorHAnsi" w:hAnsiTheme="majorHAnsi" w:cstheme="majorHAnsi"/>
          <w:highlight w:val="white"/>
          <w:lang w:val="en-US"/>
        </w:rPr>
        <w:t>.</w:t>
      </w:r>
      <w:r w:rsidR="0009656F" w:rsidRPr="002D307B">
        <w:rPr>
          <w:rFonts w:asciiTheme="majorHAnsi" w:hAnsiTheme="majorHAnsi" w:cstheme="majorHAnsi"/>
          <w:highlight w:val="white"/>
          <w:lang w:val="en-US"/>
        </w:rPr>
        <w:t>6</w:t>
      </w:r>
      <w:r w:rsidR="008D602E" w:rsidRPr="002D307B">
        <w:rPr>
          <w:rFonts w:asciiTheme="majorHAnsi" w:hAnsiTheme="majorHAnsi" w:cstheme="majorHAnsi"/>
          <w:highlight w:val="white"/>
          <w:lang w:val="en-US"/>
        </w:rPr>
        <w:t xml:space="preserve"> </w:t>
      </w:r>
      <w:r w:rsidR="006313D5">
        <w:rPr>
          <w:rFonts w:asciiTheme="majorHAnsi" w:hAnsiTheme="majorHAnsi" w:cstheme="majorHAnsi"/>
          <w:highlight w:val="white"/>
          <w:lang w:val="en-US"/>
        </w:rPr>
        <w:t xml:space="preserve">ML </w:t>
      </w:r>
      <w:r w:rsidR="00F43533">
        <w:rPr>
          <w:rFonts w:asciiTheme="majorHAnsi" w:hAnsiTheme="majorHAnsi" w:cstheme="majorHAnsi"/>
          <w:highlight w:val="white"/>
          <w:lang w:val="en-US"/>
        </w:rPr>
        <w:t xml:space="preserve">modeling </w:t>
      </w:r>
      <w:r w:rsidR="00956A1A" w:rsidRPr="002D307B">
        <w:rPr>
          <w:rFonts w:asciiTheme="majorHAnsi" w:hAnsiTheme="majorHAnsi" w:cstheme="majorHAnsi"/>
          <w:highlight w:val="white"/>
          <w:lang w:val="en-US"/>
        </w:rPr>
        <w:t xml:space="preserve">and model </w:t>
      </w:r>
      <w:r w:rsidR="008D602E" w:rsidRPr="002D307B">
        <w:rPr>
          <w:rFonts w:asciiTheme="majorHAnsi" w:hAnsiTheme="majorHAnsi" w:cstheme="majorHAnsi"/>
          <w:highlight w:val="white"/>
          <w:lang w:val="en-US"/>
        </w:rPr>
        <w:t>tuning</w:t>
      </w:r>
      <w:bookmarkEnd w:id="28"/>
    </w:p>
    <w:p w14:paraId="01062D8F" w14:textId="31C4D33A" w:rsidR="00900EF9" w:rsidRDefault="00C67763" w:rsidP="00900EF9">
      <w:pPr>
        <w:pStyle w:val="BodyText"/>
        <w:rPr>
          <w:highlight w:val="white"/>
          <w:lang w:val="en-US"/>
        </w:rPr>
      </w:pPr>
      <w:r>
        <w:rPr>
          <w:highlight w:val="white"/>
          <w:lang w:val="en-US"/>
        </w:rPr>
        <w:t xml:space="preserve">Using the </w:t>
      </w:r>
      <w:r w:rsidR="005A5752">
        <w:rPr>
          <w:highlight w:val="white"/>
          <w:lang w:val="en-US"/>
        </w:rPr>
        <w:t xml:space="preserve">5 </w:t>
      </w:r>
      <w:r>
        <w:rPr>
          <w:highlight w:val="white"/>
          <w:lang w:val="en-US"/>
        </w:rPr>
        <w:t>training sets and the appertaining feature set</w:t>
      </w:r>
      <w:r w:rsidR="00196986">
        <w:rPr>
          <w:highlight w:val="white"/>
          <w:lang w:val="en-US"/>
        </w:rPr>
        <w:t>s</w:t>
      </w:r>
      <w:r w:rsidR="00F525B3">
        <w:rPr>
          <w:highlight w:val="white"/>
          <w:lang w:val="en-US"/>
        </w:rPr>
        <w:t xml:space="preserve"> </w:t>
      </w:r>
      <w:r w:rsidR="00647D23">
        <w:rPr>
          <w:highlight w:val="white"/>
          <w:lang w:val="en-US"/>
        </w:rPr>
        <w:t>for each split, 5</w:t>
      </w:r>
      <w:r>
        <w:rPr>
          <w:highlight w:val="white"/>
          <w:lang w:val="en-US"/>
        </w:rPr>
        <w:t xml:space="preserve"> SVM </w:t>
      </w:r>
      <w:r w:rsidR="009B21D4">
        <w:rPr>
          <w:highlight w:val="white"/>
          <w:lang w:val="en-US"/>
        </w:rPr>
        <w:t xml:space="preserve">linear kernel </w:t>
      </w:r>
      <w:r>
        <w:rPr>
          <w:highlight w:val="white"/>
          <w:lang w:val="en-US"/>
        </w:rPr>
        <w:t>classifier</w:t>
      </w:r>
      <w:r w:rsidR="00816A9D">
        <w:rPr>
          <w:highlight w:val="white"/>
          <w:lang w:val="en-US"/>
        </w:rPr>
        <w:t xml:space="preserve"> models </w:t>
      </w:r>
      <w:r w:rsidR="00F525B3">
        <w:rPr>
          <w:highlight w:val="white"/>
          <w:lang w:val="en-US"/>
        </w:rPr>
        <w:t xml:space="preserve">were </w:t>
      </w:r>
      <w:r w:rsidR="00196986">
        <w:rPr>
          <w:highlight w:val="white"/>
          <w:lang w:val="en-US"/>
        </w:rPr>
        <w:t>constructed</w:t>
      </w:r>
      <w:r w:rsidR="00F525B3">
        <w:rPr>
          <w:highlight w:val="white"/>
          <w:lang w:val="en-US"/>
        </w:rPr>
        <w:t>.</w:t>
      </w:r>
      <w:r w:rsidR="00DF369B">
        <w:rPr>
          <w:highlight w:val="white"/>
          <w:lang w:val="en-US"/>
        </w:rPr>
        <w:t xml:space="preserve"> The models were fit on the trainings sets, only </w:t>
      </w:r>
      <w:r w:rsidR="00DF369B">
        <w:rPr>
          <w:lang w:val="en-US"/>
        </w:rPr>
        <w:t xml:space="preserve">using </w:t>
      </w:r>
      <w:r w:rsidR="005A6F64">
        <w:rPr>
          <w:highlight w:val="white"/>
          <w:lang w:val="en-US"/>
        </w:rPr>
        <w:t>the appertaining feature sets</w:t>
      </w:r>
      <w:r w:rsidR="00DF369B">
        <w:rPr>
          <w:highlight w:val="white"/>
          <w:lang w:val="en-US"/>
        </w:rPr>
        <w:t>.</w:t>
      </w:r>
      <w:r w:rsidR="00A10C89">
        <w:rPr>
          <w:highlight w:val="white"/>
          <w:lang w:val="en-US"/>
        </w:rPr>
        <w:t xml:space="preserve"> </w:t>
      </w:r>
      <w:r w:rsidR="00264B34">
        <w:rPr>
          <w:highlight w:val="white"/>
          <w:lang w:val="en-US"/>
        </w:rPr>
        <w:t xml:space="preserve">SVM classifiers </w:t>
      </w:r>
      <w:r w:rsidR="00DF369B">
        <w:rPr>
          <w:highlight w:val="white"/>
          <w:lang w:val="en-US"/>
        </w:rPr>
        <w:t xml:space="preserve">were </w:t>
      </w:r>
      <w:r w:rsidR="00A10C89">
        <w:rPr>
          <w:highlight w:val="white"/>
          <w:lang w:val="en-US"/>
        </w:rPr>
        <w:t xml:space="preserve">then </w:t>
      </w:r>
      <w:r w:rsidR="00DF369B">
        <w:rPr>
          <w:highlight w:val="white"/>
          <w:lang w:val="en-US"/>
        </w:rPr>
        <w:t xml:space="preserve">tested on the appropriate test sets (the </w:t>
      </w:r>
      <w:r w:rsidR="00526F19">
        <w:rPr>
          <w:highlight w:val="white"/>
          <w:lang w:val="en-US"/>
        </w:rPr>
        <w:t>model</w:t>
      </w:r>
      <w:r w:rsidR="00DF369B">
        <w:rPr>
          <w:highlight w:val="white"/>
          <w:lang w:val="en-US"/>
        </w:rPr>
        <w:t xml:space="preserve"> fit on training set </w:t>
      </w:r>
      <w:r w:rsidR="008C2904">
        <w:rPr>
          <w:highlight w:val="white"/>
          <w:lang w:val="en-US"/>
        </w:rPr>
        <w:t>n</w:t>
      </w:r>
      <w:r w:rsidR="00DF369B">
        <w:rPr>
          <w:highlight w:val="white"/>
          <w:lang w:val="en-US"/>
        </w:rPr>
        <w:t xml:space="preserve"> was tested on test set </w:t>
      </w:r>
      <w:r w:rsidR="008C2904">
        <w:rPr>
          <w:highlight w:val="white"/>
          <w:lang w:val="en-US"/>
        </w:rPr>
        <w:t>n</w:t>
      </w:r>
      <w:r w:rsidR="00DF369B">
        <w:rPr>
          <w:highlight w:val="white"/>
          <w:lang w:val="en-US"/>
        </w:rPr>
        <w:t>)</w:t>
      </w:r>
      <w:r w:rsidR="002977AB">
        <w:rPr>
          <w:highlight w:val="white"/>
          <w:lang w:val="en-US"/>
        </w:rPr>
        <w:t xml:space="preserve"> and performance was evaluated based on relevant metrics (see section 2.7). </w:t>
      </w:r>
      <w:r w:rsidR="00F93F47">
        <w:rPr>
          <w:highlight w:val="white"/>
          <w:lang w:val="en-US"/>
        </w:rPr>
        <w:t>After testing, the models were tested again using a self-specified range of C</w:t>
      </w:r>
      <w:r w:rsidR="002977AB">
        <w:rPr>
          <w:highlight w:val="white"/>
          <w:lang w:val="en-US"/>
        </w:rPr>
        <w:t>-parameter</w:t>
      </w:r>
      <w:r w:rsidR="00F93F47">
        <w:rPr>
          <w:highlight w:val="white"/>
          <w:lang w:val="en-US"/>
        </w:rPr>
        <w:t>s</w:t>
      </w:r>
      <w:r w:rsidR="00DF3096">
        <w:rPr>
          <w:highlight w:val="white"/>
          <w:lang w:val="en-US"/>
        </w:rPr>
        <w:t xml:space="preserve"> </w:t>
      </w:r>
      <w:r w:rsidR="00580C3D">
        <w:rPr>
          <w:highlight w:val="white"/>
          <w:lang w:val="en-US"/>
        </w:rPr>
        <w:t xml:space="preserve">around </w:t>
      </w:r>
      <w:r w:rsidR="00E75F0F">
        <w:rPr>
          <w:highlight w:val="white"/>
          <w:lang w:val="en-US"/>
        </w:rPr>
        <w:t>default (</w:t>
      </w:r>
      <w:r w:rsidR="00580C3D">
        <w:rPr>
          <w:highlight w:val="white"/>
          <w:lang w:val="en-US"/>
        </w:rPr>
        <w:t>1</w:t>
      </w:r>
      <w:r w:rsidR="00E75F0F">
        <w:rPr>
          <w:highlight w:val="white"/>
          <w:lang w:val="en-US"/>
        </w:rPr>
        <w:t>)</w:t>
      </w:r>
      <w:r w:rsidR="00580C3D">
        <w:rPr>
          <w:highlight w:val="white"/>
          <w:lang w:val="en-US"/>
        </w:rPr>
        <w:t xml:space="preserve"> </w:t>
      </w:r>
      <w:r w:rsidR="00DF3096">
        <w:rPr>
          <w:highlight w:val="white"/>
          <w:lang w:val="en-US"/>
        </w:rPr>
        <w:t>t</w:t>
      </w:r>
      <w:r w:rsidR="00F93F47">
        <w:rPr>
          <w:highlight w:val="white"/>
          <w:lang w:val="en-US"/>
        </w:rPr>
        <w:t>o see if they allowed for better predictions.</w:t>
      </w:r>
      <w:r w:rsidR="00723A84">
        <w:rPr>
          <w:highlight w:val="white"/>
          <w:lang w:val="en-US"/>
        </w:rPr>
        <w:t xml:space="preserve"> The default C</w:t>
      </w:r>
      <w:r w:rsidR="007248D4">
        <w:rPr>
          <w:highlight w:val="white"/>
          <w:lang w:val="en-US"/>
        </w:rPr>
        <w:t xml:space="preserve">-parameter </w:t>
      </w:r>
      <w:r w:rsidR="00AE217D">
        <w:rPr>
          <w:highlight w:val="white"/>
          <w:lang w:val="en-US"/>
        </w:rPr>
        <w:t>of 1 was found optimal for classificatio</w:t>
      </w:r>
      <w:r w:rsidR="007D4461">
        <w:rPr>
          <w:highlight w:val="white"/>
          <w:lang w:val="en-US"/>
        </w:rPr>
        <w:t>n</w:t>
      </w:r>
      <w:r w:rsidR="00202ADC">
        <w:rPr>
          <w:highlight w:val="white"/>
          <w:lang w:val="en-US"/>
        </w:rPr>
        <w:t>.</w:t>
      </w:r>
    </w:p>
    <w:p w14:paraId="42C21097" w14:textId="756B95EA" w:rsidR="009E7EFE" w:rsidRPr="00122290" w:rsidRDefault="00197BCB" w:rsidP="00122290">
      <w:pPr>
        <w:pStyle w:val="BodyText"/>
        <w:rPr>
          <w:highlight w:val="white"/>
          <w:lang w:val="en-US"/>
        </w:rPr>
      </w:pPr>
      <w:r>
        <w:rPr>
          <w:highlight w:val="white"/>
          <w:lang w:val="en-US"/>
        </w:rPr>
        <w:t>The 5 models were then implemented into an ensemble model</w:t>
      </w:r>
      <w:r w:rsidR="00F37998">
        <w:rPr>
          <w:highlight w:val="white"/>
          <w:lang w:val="en-US"/>
        </w:rPr>
        <w:t>.</w:t>
      </w:r>
      <w:r w:rsidR="00482D04">
        <w:rPr>
          <w:highlight w:val="white"/>
          <w:lang w:val="en-US"/>
        </w:rPr>
        <w:t xml:space="preserve"> This model </w:t>
      </w:r>
      <w:r w:rsidR="00F37998">
        <w:rPr>
          <w:highlight w:val="white"/>
          <w:lang w:val="en-US"/>
        </w:rPr>
        <w:t xml:space="preserve">merely predicted using the majority vote of the 5 sub-models. </w:t>
      </w:r>
      <w:r w:rsidR="008C6044">
        <w:rPr>
          <w:highlight w:val="white"/>
          <w:lang w:val="en-US"/>
        </w:rPr>
        <w:t>I</w:t>
      </w:r>
      <w:r w:rsidR="00F37998">
        <w:rPr>
          <w:highlight w:val="white"/>
          <w:lang w:val="en-US"/>
        </w:rPr>
        <w:t>f</w:t>
      </w:r>
      <w:r w:rsidR="008C6044">
        <w:rPr>
          <w:highlight w:val="white"/>
          <w:lang w:val="en-US"/>
        </w:rPr>
        <w:t xml:space="preserve"> for example</w:t>
      </w:r>
      <w:r w:rsidR="00F37998">
        <w:rPr>
          <w:highlight w:val="white"/>
          <w:lang w:val="en-US"/>
        </w:rPr>
        <w:t xml:space="preserve"> 3 out of 5 models predicted ‘schizophrenia’ then this was also the vote of the ensemble model.</w:t>
      </w:r>
    </w:p>
    <w:p w14:paraId="5176A2DD" w14:textId="39727D0E" w:rsidR="008D602E" w:rsidRDefault="002A09E2" w:rsidP="00033963">
      <w:pPr>
        <w:pStyle w:val="Heading2"/>
        <w:ind w:firstLine="0"/>
        <w:rPr>
          <w:rFonts w:asciiTheme="majorHAnsi" w:hAnsiTheme="majorHAnsi" w:cstheme="majorHAnsi"/>
          <w:highlight w:val="white"/>
          <w:lang w:val="en-US"/>
        </w:rPr>
      </w:pPr>
      <w:bookmarkStart w:id="29" w:name="_Toc57619580"/>
      <w:r w:rsidRPr="002D307B">
        <w:rPr>
          <w:rFonts w:asciiTheme="majorHAnsi" w:hAnsiTheme="majorHAnsi" w:cstheme="majorHAnsi"/>
          <w:highlight w:val="white"/>
          <w:lang w:val="en-US"/>
        </w:rPr>
        <w:t>2</w:t>
      </w:r>
      <w:r w:rsidR="008D602E" w:rsidRPr="002D307B">
        <w:rPr>
          <w:rFonts w:asciiTheme="majorHAnsi" w:hAnsiTheme="majorHAnsi" w:cstheme="majorHAnsi"/>
          <w:highlight w:val="white"/>
          <w:lang w:val="en-US"/>
        </w:rPr>
        <w:t>.</w:t>
      </w:r>
      <w:r w:rsidR="0009656F" w:rsidRPr="002D307B">
        <w:rPr>
          <w:rFonts w:asciiTheme="majorHAnsi" w:hAnsiTheme="majorHAnsi" w:cstheme="majorHAnsi"/>
          <w:highlight w:val="white"/>
          <w:lang w:val="en-US"/>
        </w:rPr>
        <w:t>7</w:t>
      </w:r>
      <w:r w:rsidR="008D602E" w:rsidRPr="002D307B">
        <w:rPr>
          <w:rFonts w:asciiTheme="majorHAnsi" w:hAnsiTheme="majorHAnsi" w:cstheme="majorHAnsi"/>
          <w:highlight w:val="white"/>
          <w:lang w:val="en-US"/>
        </w:rPr>
        <w:t xml:space="preserve"> </w:t>
      </w:r>
      <w:r w:rsidR="00751BC1" w:rsidRPr="002D307B">
        <w:rPr>
          <w:rFonts w:asciiTheme="majorHAnsi" w:hAnsiTheme="majorHAnsi" w:cstheme="majorHAnsi"/>
          <w:highlight w:val="white"/>
          <w:lang w:val="en-US"/>
        </w:rPr>
        <w:t>E</w:t>
      </w:r>
      <w:r w:rsidR="009C6993" w:rsidRPr="002D307B">
        <w:rPr>
          <w:rFonts w:asciiTheme="majorHAnsi" w:hAnsiTheme="majorHAnsi" w:cstheme="majorHAnsi"/>
          <w:highlight w:val="white"/>
          <w:lang w:val="en-US"/>
        </w:rPr>
        <w:t>valuation metrics</w:t>
      </w:r>
      <w:bookmarkEnd w:id="29"/>
    </w:p>
    <w:p w14:paraId="3BF40B5B" w14:textId="77777777" w:rsidR="009F1BBF" w:rsidRDefault="009B318F" w:rsidP="009F1BBF">
      <w:pPr>
        <w:rPr>
          <w:lang w:val="en-US"/>
        </w:rPr>
      </w:pPr>
      <w:r>
        <w:rPr>
          <w:highlight w:val="white"/>
          <w:lang w:val="en-US"/>
        </w:rPr>
        <w:t>For evaluating the performance of the models</w:t>
      </w:r>
      <w:r w:rsidR="005076AA">
        <w:rPr>
          <w:highlight w:val="white"/>
          <w:lang w:val="en-US"/>
        </w:rPr>
        <w:t>,</w:t>
      </w:r>
      <w:r w:rsidR="00DE2C31">
        <w:rPr>
          <w:highlight w:val="white"/>
          <w:lang w:val="en-US"/>
        </w:rPr>
        <w:t xml:space="preserve"> </w:t>
      </w:r>
      <w:r w:rsidR="00E923F6">
        <w:rPr>
          <w:highlight w:val="white"/>
          <w:lang w:val="en-US"/>
        </w:rPr>
        <w:t>several</w:t>
      </w:r>
      <w:r w:rsidR="00DE2C31">
        <w:rPr>
          <w:highlight w:val="white"/>
          <w:lang w:val="en-US"/>
        </w:rPr>
        <w:t xml:space="preserve"> metrics conveying information about the classification will be provided.</w:t>
      </w:r>
      <w:r w:rsidR="00A02F3B">
        <w:rPr>
          <w:highlight w:val="white"/>
          <w:lang w:val="en-US"/>
        </w:rPr>
        <w:t xml:space="preserve"> Precision (positive predictive value) is the ratio between</w:t>
      </w:r>
      <w:r w:rsidR="00303D0E">
        <w:rPr>
          <w:highlight w:val="white"/>
          <w:lang w:val="en-US"/>
        </w:rPr>
        <w:t xml:space="preserve"> </w:t>
      </w:r>
      <w:r w:rsidR="00947278">
        <w:rPr>
          <w:highlight w:val="white"/>
          <w:lang w:val="en-US"/>
        </w:rPr>
        <w:t>t</w:t>
      </w:r>
      <w:r w:rsidR="00303D0E">
        <w:rPr>
          <w:highlight w:val="white"/>
          <w:lang w:val="en-US"/>
        </w:rPr>
        <w:t xml:space="preserve">rue </w:t>
      </w:r>
      <w:r w:rsidR="00947278">
        <w:rPr>
          <w:highlight w:val="white"/>
          <w:lang w:val="en-US"/>
        </w:rPr>
        <w:t>p</w:t>
      </w:r>
      <w:r w:rsidR="00303D0E">
        <w:rPr>
          <w:highlight w:val="white"/>
          <w:lang w:val="en-US"/>
        </w:rPr>
        <w:t xml:space="preserve">ositives and all positive predictions. Recall on the other hand is the ratio of positives that were correctly classified. Although both precision and recall are typically only provided for the model as a whole, additional information can be acquired be calculating them for </w:t>
      </w:r>
      <w:r w:rsidR="001C493A">
        <w:rPr>
          <w:highlight w:val="white"/>
          <w:lang w:val="en-US"/>
        </w:rPr>
        <w:t xml:space="preserve">each </w:t>
      </w:r>
      <w:r w:rsidR="00303D0E">
        <w:rPr>
          <w:highlight w:val="white"/>
          <w:lang w:val="en-US"/>
        </w:rPr>
        <w:t>class</w:t>
      </w:r>
      <w:r w:rsidR="001C493A">
        <w:rPr>
          <w:highlight w:val="white"/>
          <w:lang w:val="en-US"/>
        </w:rPr>
        <w:t xml:space="preserve"> </w:t>
      </w:r>
      <w:r w:rsidR="00303D0E">
        <w:rPr>
          <w:highlight w:val="white"/>
          <w:lang w:val="en-US"/>
        </w:rPr>
        <w:t>(i.e. getting</w:t>
      </w:r>
      <w:r w:rsidR="00D1519D">
        <w:rPr>
          <w:highlight w:val="white"/>
          <w:lang w:val="en-US"/>
        </w:rPr>
        <w:t xml:space="preserve"> ratios for both the patient and the control group).</w:t>
      </w:r>
      <w:r w:rsidR="0095591D">
        <w:rPr>
          <w:highlight w:val="white"/>
          <w:lang w:val="en-US"/>
        </w:rPr>
        <w:t xml:space="preserve"> </w:t>
      </w:r>
      <w:r w:rsidR="00D1519D">
        <w:rPr>
          <w:highlight w:val="white"/>
          <w:lang w:val="en-US"/>
        </w:rPr>
        <w:t xml:space="preserve">An </w:t>
      </w:r>
      <w:r w:rsidR="002754C3">
        <w:rPr>
          <w:highlight w:val="white"/>
          <w:lang w:val="en-US"/>
        </w:rPr>
        <w:t>f</w:t>
      </w:r>
      <w:r w:rsidR="00D1519D">
        <w:rPr>
          <w:highlight w:val="white"/>
          <w:lang w:val="en-US"/>
        </w:rPr>
        <w:t xml:space="preserve">1-score account for the fact that </w:t>
      </w:r>
      <w:r w:rsidR="00303D0E">
        <w:rPr>
          <w:highlight w:val="white"/>
          <w:lang w:val="en-US"/>
        </w:rPr>
        <w:t xml:space="preserve">precision and recall </w:t>
      </w:r>
      <w:r w:rsidR="00303D0E">
        <w:rPr>
          <w:highlight w:val="white"/>
          <w:lang w:val="en-US"/>
        </w:rPr>
        <w:lastRenderedPageBreak/>
        <w:t>oftentimes will be inversely correlated</w:t>
      </w:r>
      <w:r w:rsidR="00D1519D">
        <w:rPr>
          <w:highlight w:val="white"/>
          <w:lang w:val="en-US"/>
        </w:rPr>
        <w:t xml:space="preserve">. A such score gives the </w:t>
      </w:r>
      <w:r w:rsidR="000A6581">
        <w:rPr>
          <w:highlight w:val="white"/>
          <w:lang w:val="en-US"/>
        </w:rPr>
        <w:t>harmonic</w:t>
      </w:r>
      <w:r w:rsidR="00D1519D">
        <w:rPr>
          <w:highlight w:val="white"/>
          <w:lang w:val="en-US"/>
        </w:rPr>
        <w:t xml:space="preserve"> mean of precision and recall and gives </w:t>
      </w:r>
      <w:r w:rsidR="002754C3">
        <w:rPr>
          <w:highlight w:val="white"/>
          <w:lang w:val="en-US"/>
        </w:rPr>
        <w:t xml:space="preserve">an </w:t>
      </w:r>
      <w:r w:rsidR="000E2942">
        <w:rPr>
          <w:highlight w:val="white"/>
          <w:lang w:val="en-US"/>
        </w:rPr>
        <w:t>overall</w:t>
      </w:r>
      <w:r w:rsidR="00D1519D">
        <w:rPr>
          <w:highlight w:val="white"/>
          <w:lang w:val="en-US"/>
        </w:rPr>
        <w:t xml:space="preserve"> understanding of </w:t>
      </w:r>
      <w:r w:rsidR="000E2942">
        <w:rPr>
          <w:highlight w:val="white"/>
          <w:lang w:val="en-US"/>
        </w:rPr>
        <w:t xml:space="preserve">the </w:t>
      </w:r>
      <w:r w:rsidR="00AA270E">
        <w:rPr>
          <w:highlight w:val="white"/>
          <w:lang w:val="en-US"/>
        </w:rPr>
        <w:t xml:space="preserve">classification </w:t>
      </w:r>
      <w:r w:rsidR="000E2942">
        <w:rPr>
          <w:highlight w:val="white"/>
          <w:lang w:val="en-US"/>
        </w:rPr>
        <w:t>performance</w:t>
      </w:r>
      <w:r w:rsidR="00AA270E">
        <w:rPr>
          <w:highlight w:val="white"/>
          <w:lang w:val="en-US"/>
        </w:rPr>
        <w:t xml:space="preserve"> for each </w:t>
      </w:r>
      <w:r w:rsidR="001B1432">
        <w:rPr>
          <w:highlight w:val="white"/>
          <w:lang w:val="en-US"/>
        </w:rPr>
        <w:t>class</w:t>
      </w:r>
      <w:r w:rsidR="00D1519D">
        <w:rPr>
          <w:highlight w:val="white"/>
          <w:lang w:val="en-US"/>
        </w:rPr>
        <w:t>.</w:t>
      </w:r>
      <w:r w:rsidR="00AA270E">
        <w:rPr>
          <w:highlight w:val="white"/>
          <w:lang w:val="en-US"/>
        </w:rPr>
        <w:t xml:space="preserve"> By </w:t>
      </w:r>
      <w:r w:rsidR="001B1432">
        <w:rPr>
          <w:highlight w:val="white"/>
          <w:lang w:val="en-US"/>
        </w:rPr>
        <w:t>calculating</w:t>
      </w:r>
      <w:r w:rsidR="00AA270E">
        <w:rPr>
          <w:highlight w:val="white"/>
          <w:lang w:val="en-US"/>
        </w:rPr>
        <w:t xml:space="preserve"> the arithmetic mean of the two F1-score for a model</w:t>
      </w:r>
      <w:r w:rsidR="001B1432">
        <w:rPr>
          <w:highlight w:val="white"/>
          <w:lang w:val="en-US"/>
        </w:rPr>
        <w:t xml:space="preserve">, a single score </w:t>
      </w:r>
      <w:r w:rsidR="00F2767C">
        <w:rPr>
          <w:highlight w:val="white"/>
          <w:lang w:val="en-US"/>
        </w:rPr>
        <w:t>provides clear insight into classification performance</w:t>
      </w:r>
      <w:r w:rsidR="001B1432">
        <w:rPr>
          <w:highlight w:val="white"/>
          <w:lang w:val="en-US"/>
        </w:rPr>
        <w:t>.</w:t>
      </w:r>
      <w:r w:rsidR="008439FE">
        <w:rPr>
          <w:highlight w:val="white"/>
          <w:lang w:val="en-US"/>
        </w:rPr>
        <w:t xml:space="preserve"> </w:t>
      </w:r>
      <w:r w:rsidR="002771DA">
        <w:rPr>
          <w:highlight w:val="white"/>
          <w:lang w:val="en-US"/>
        </w:rPr>
        <w:br/>
      </w:r>
      <w:r w:rsidR="005F5982">
        <w:rPr>
          <w:highlight w:val="white"/>
          <w:lang w:val="en-US"/>
        </w:rPr>
        <w:t>A</w:t>
      </w:r>
      <w:r w:rsidR="008E121D">
        <w:rPr>
          <w:highlight w:val="white"/>
          <w:lang w:val="en-US"/>
        </w:rPr>
        <w:t>ccuracy – the percentage of correct classifications</w:t>
      </w:r>
      <w:r w:rsidR="000E0813">
        <w:rPr>
          <w:highlight w:val="white"/>
          <w:lang w:val="en-US"/>
        </w:rPr>
        <w:t xml:space="preserve"> </w:t>
      </w:r>
      <w:r w:rsidR="005F5982">
        <w:rPr>
          <w:highlight w:val="white"/>
          <w:lang w:val="en-US"/>
        </w:rPr>
        <w:t xml:space="preserve">- gives an </w:t>
      </w:r>
      <w:r w:rsidR="008E121D">
        <w:rPr>
          <w:highlight w:val="white"/>
          <w:lang w:val="en-US"/>
        </w:rPr>
        <w:t>intuitive impression of the</w:t>
      </w:r>
      <w:r w:rsidR="002771DA">
        <w:rPr>
          <w:highlight w:val="white"/>
          <w:lang w:val="en-US"/>
        </w:rPr>
        <w:t xml:space="preserve"> </w:t>
      </w:r>
      <w:r w:rsidR="008E121D">
        <w:rPr>
          <w:highlight w:val="white"/>
          <w:lang w:val="en-US"/>
        </w:rPr>
        <w:t>performance</w:t>
      </w:r>
      <w:r w:rsidR="005F5982">
        <w:rPr>
          <w:highlight w:val="white"/>
          <w:lang w:val="en-US"/>
        </w:rPr>
        <w:t xml:space="preserve"> and is regarded common practice</w:t>
      </w:r>
      <w:r w:rsidR="008E121D">
        <w:rPr>
          <w:highlight w:val="white"/>
          <w:lang w:val="en-US"/>
        </w:rPr>
        <w:t>.</w:t>
      </w:r>
      <w:r w:rsidR="005F5982">
        <w:rPr>
          <w:highlight w:val="white"/>
          <w:lang w:val="en-US"/>
        </w:rPr>
        <w:t xml:space="preserve"> However, it can often be misleading</w:t>
      </w:r>
      <w:r w:rsidR="000E0813">
        <w:rPr>
          <w:highlight w:val="white"/>
          <w:lang w:val="en-US"/>
        </w:rPr>
        <w:t xml:space="preserve"> (</w:t>
      </w:r>
      <w:r w:rsidR="005F5982">
        <w:rPr>
          <w:highlight w:val="white"/>
          <w:lang w:val="en-US"/>
        </w:rPr>
        <w:t xml:space="preserve">e.g. when evaluating performance on unbalanced data). </w:t>
      </w:r>
      <w:r w:rsidR="008E121D">
        <w:rPr>
          <w:highlight w:val="white"/>
          <w:lang w:val="en-US"/>
        </w:rPr>
        <w:t>By providing information about the baseline accuracy</w:t>
      </w:r>
      <w:r w:rsidR="00B87EB3">
        <w:rPr>
          <w:highlight w:val="white"/>
          <w:lang w:val="en-US"/>
        </w:rPr>
        <w:t xml:space="preserve"> it is possible to compare accuracy, since baseline accuracy depicts the accuracy rate of a model that merely predicted the majority group</w:t>
      </w:r>
      <w:r w:rsidR="006033B3">
        <w:rPr>
          <w:highlight w:val="white"/>
          <w:lang w:val="en-US"/>
        </w:rPr>
        <w:t>.</w:t>
      </w:r>
      <w:r w:rsidR="0023028E">
        <w:rPr>
          <w:highlight w:val="white"/>
          <w:lang w:val="en-US"/>
        </w:rPr>
        <w:t xml:space="preserve"> </w:t>
      </w:r>
      <w:r w:rsidR="002771DA">
        <w:rPr>
          <w:highlight w:val="white"/>
          <w:lang w:val="en-US"/>
        </w:rPr>
        <w:br/>
      </w:r>
      <w:r w:rsidR="0023028E">
        <w:rPr>
          <w:highlight w:val="white"/>
          <w:lang w:val="en-US"/>
        </w:rPr>
        <w:t>Moreover, confusion matrices will be provided as they convey the whole picture of evaluation and provide all the information needed for any other evaluation metrics to be calculated.</w:t>
      </w:r>
    </w:p>
    <w:p w14:paraId="24DC6037" w14:textId="575D9398" w:rsidR="00B86106" w:rsidRDefault="009F1BBF" w:rsidP="009F1BBF">
      <w:pPr>
        <w:ind w:firstLine="0"/>
        <w:jc w:val="center"/>
        <w:rPr>
          <w:highlight w:val="white"/>
          <w:lang w:val="en-US"/>
        </w:rPr>
      </w:pPr>
      <w:r w:rsidRPr="009F1BBF">
        <w:rPr>
          <w:noProof/>
          <w:lang w:val="en-US"/>
        </w:rPr>
        <w:drawing>
          <wp:inline distT="0" distB="0" distL="0" distR="0" wp14:anchorId="2D09C817" wp14:editId="0741A8F5">
            <wp:extent cx="2662618" cy="251921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69728" cy="2525937"/>
                    </a:xfrm>
                    <a:prstGeom prst="rect">
                      <a:avLst/>
                    </a:prstGeom>
                  </pic:spPr>
                </pic:pic>
              </a:graphicData>
            </a:graphic>
          </wp:inline>
        </w:drawing>
      </w:r>
    </w:p>
    <w:p w14:paraId="3B3BD6F8" w14:textId="591C2980" w:rsidR="00947278" w:rsidRPr="00B86106" w:rsidRDefault="00947278" w:rsidP="00057133">
      <w:pPr>
        <w:pStyle w:val="BodyText"/>
        <w:ind w:firstLine="0"/>
        <w:rPr>
          <w:i/>
          <w:iCs/>
          <w:highlight w:val="white"/>
          <w:lang w:val="en-US"/>
        </w:rPr>
      </w:pPr>
      <w:r w:rsidRPr="00B86106">
        <w:rPr>
          <w:i/>
          <w:iCs/>
          <w:highlight w:val="white"/>
          <w:lang w:val="en-US"/>
        </w:rPr>
        <w:t>Where</w:t>
      </w:r>
      <w:r w:rsidR="000F7BE8" w:rsidRPr="00B86106">
        <w:rPr>
          <w:i/>
          <w:iCs/>
          <w:highlight w:val="white"/>
          <w:lang w:val="en-US"/>
        </w:rPr>
        <w:t xml:space="preserve">, </w:t>
      </w:r>
      <w:r w:rsidR="009B1162">
        <w:rPr>
          <w:i/>
          <w:iCs/>
          <w:highlight w:val="white"/>
          <w:lang w:val="en-US"/>
        </w:rPr>
        <w:br/>
      </w:r>
      <w:r w:rsidR="000F7BE8" w:rsidRPr="00B86106">
        <w:rPr>
          <w:i/>
          <w:iCs/>
          <w:highlight w:val="white"/>
          <w:lang w:val="en-US"/>
        </w:rPr>
        <w:t>tp, fp, tn, fn, refers to true positives, false positives, true negatives, false negative</w:t>
      </w:r>
      <w:r w:rsidR="003A21E3" w:rsidRPr="00B86106">
        <w:rPr>
          <w:i/>
          <w:iCs/>
          <w:highlight w:val="white"/>
          <w:lang w:val="en-US"/>
        </w:rPr>
        <w:t>s</w:t>
      </w:r>
      <w:r w:rsidR="008A4150">
        <w:rPr>
          <w:i/>
          <w:iCs/>
          <w:highlight w:val="white"/>
          <w:lang w:val="en-US"/>
        </w:rPr>
        <w:t xml:space="preserve">, while </w:t>
      </w:r>
      <w:r w:rsidR="003A21E3" w:rsidRPr="00B86106">
        <w:rPr>
          <w:i/>
          <w:iCs/>
          <w:highlight w:val="white"/>
          <w:lang w:val="en-US"/>
        </w:rPr>
        <w:t>i</w:t>
      </w:r>
      <w:r w:rsidR="00D457B4">
        <w:rPr>
          <w:i/>
          <w:iCs/>
          <w:highlight w:val="white"/>
          <w:lang w:val="en-US"/>
        </w:rPr>
        <w:t xml:space="preserve"> and N refers to</w:t>
      </w:r>
      <w:r w:rsidR="003A21E3" w:rsidRPr="00B86106">
        <w:rPr>
          <w:i/>
          <w:iCs/>
          <w:highlight w:val="white"/>
          <w:lang w:val="en-US"/>
        </w:rPr>
        <w:t xml:space="preserve"> class </w:t>
      </w:r>
      <w:r w:rsidR="00D457B4">
        <w:rPr>
          <w:i/>
          <w:iCs/>
          <w:highlight w:val="white"/>
          <w:lang w:val="en-US"/>
        </w:rPr>
        <w:t>and number of classes respectively.</w:t>
      </w:r>
    </w:p>
    <w:p w14:paraId="1FC511F5" w14:textId="77777777" w:rsidR="005076AA" w:rsidRPr="00D661AE" w:rsidRDefault="005076AA" w:rsidP="00D661AE">
      <w:pPr>
        <w:rPr>
          <w:highlight w:val="white"/>
          <w:lang w:val="en-US"/>
        </w:rPr>
      </w:pPr>
    </w:p>
    <w:p w14:paraId="165FE539" w14:textId="6C691F34" w:rsidR="00012B05" w:rsidRDefault="0065538A" w:rsidP="00BA086F">
      <w:pPr>
        <w:pStyle w:val="Heading1"/>
        <w:ind w:firstLine="0"/>
        <w:rPr>
          <w:rFonts w:asciiTheme="majorHAnsi" w:hAnsiTheme="majorHAnsi" w:cstheme="majorHAnsi"/>
          <w:highlight w:val="white"/>
          <w:lang w:val="en-US"/>
        </w:rPr>
      </w:pPr>
      <w:bookmarkStart w:id="30" w:name="_Toc57619581"/>
      <w:r w:rsidRPr="002D307B">
        <w:rPr>
          <w:rFonts w:asciiTheme="majorHAnsi" w:hAnsiTheme="majorHAnsi" w:cstheme="majorHAnsi"/>
          <w:highlight w:val="white"/>
          <w:lang w:val="en-US"/>
        </w:rPr>
        <w:t>3</w:t>
      </w:r>
      <w:r w:rsidR="002F073B" w:rsidRPr="002D307B">
        <w:rPr>
          <w:rFonts w:asciiTheme="majorHAnsi" w:hAnsiTheme="majorHAnsi" w:cstheme="majorHAnsi"/>
          <w:highlight w:val="white"/>
          <w:lang w:val="en-US"/>
        </w:rPr>
        <w:t>. Results</w:t>
      </w:r>
      <w:bookmarkEnd w:id="30"/>
    </w:p>
    <w:p w14:paraId="17DEFB5D" w14:textId="605DE0CC" w:rsidR="00CF18B4" w:rsidRPr="00CF18B4" w:rsidRDefault="00CF18B4" w:rsidP="00CF18B4">
      <w:pPr>
        <w:rPr>
          <w:highlight w:val="white"/>
          <w:lang w:val="en-US"/>
        </w:rPr>
      </w:pPr>
      <w:r>
        <w:rPr>
          <w:highlight w:val="white"/>
          <w:lang w:val="en-US"/>
        </w:rPr>
        <w:t>s</w:t>
      </w:r>
      <w:bookmarkStart w:id="31" w:name="_GoBack"/>
      <w:bookmarkEnd w:id="31"/>
    </w:p>
    <w:p w14:paraId="69756B84" w14:textId="67869AE9" w:rsidR="008002DC" w:rsidRPr="002D307B" w:rsidRDefault="0065538A" w:rsidP="00541A4C">
      <w:pPr>
        <w:pStyle w:val="Heading1"/>
        <w:ind w:firstLine="0"/>
        <w:rPr>
          <w:rFonts w:asciiTheme="majorHAnsi" w:hAnsiTheme="majorHAnsi" w:cstheme="majorHAnsi"/>
          <w:highlight w:val="white"/>
          <w:lang w:val="en-US"/>
        </w:rPr>
      </w:pPr>
      <w:bookmarkStart w:id="32" w:name="_Toc57619582"/>
      <w:r w:rsidRPr="002D307B">
        <w:rPr>
          <w:rFonts w:asciiTheme="majorHAnsi" w:hAnsiTheme="majorHAnsi" w:cstheme="majorHAnsi"/>
          <w:highlight w:val="white"/>
          <w:lang w:val="en-US"/>
        </w:rPr>
        <w:t>4</w:t>
      </w:r>
      <w:r w:rsidR="002F073B" w:rsidRPr="002D307B">
        <w:rPr>
          <w:rFonts w:asciiTheme="majorHAnsi" w:hAnsiTheme="majorHAnsi" w:cstheme="majorHAnsi"/>
          <w:highlight w:val="white"/>
          <w:lang w:val="en-US"/>
        </w:rPr>
        <w:t>. Discussion</w:t>
      </w:r>
      <w:bookmarkEnd w:id="32"/>
    </w:p>
    <w:p w14:paraId="16A29131" w14:textId="4B82DD1A" w:rsidR="00A50B78" w:rsidRPr="002D307B" w:rsidRDefault="0065538A" w:rsidP="00541A4C">
      <w:pPr>
        <w:pStyle w:val="Heading2"/>
        <w:ind w:firstLine="0"/>
        <w:rPr>
          <w:rFonts w:asciiTheme="majorHAnsi" w:hAnsiTheme="majorHAnsi" w:cstheme="majorHAnsi"/>
          <w:lang w:val="en-US"/>
        </w:rPr>
      </w:pPr>
      <w:bookmarkStart w:id="33" w:name="_Toc57619583"/>
      <w:r w:rsidRPr="002D307B">
        <w:rPr>
          <w:rFonts w:asciiTheme="majorHAnsi" w:hAnsiTheme="majorHAnsi" w:cstheme="majorHAnsi"/>
          <w:highlight w:val="white"/>
          <w:lang w:val="en-US"/>
        </w:rPr>
        <w:t>4</w:t>
      </w:r>
      <w:r w:rsidR="002F073B" w:rsidRPr="002D307B">
        <w:rPr>
          <w:rFonts w:asciiTheme="majorHAnsi" w:hAnsiTheme="majorHAnsi" w:cstheme="majorHAnsi"/>
          <w:highlight w:val="white"/>
          <w:lang w:val="en-US"/>
        </w:rPr>
        <w:t xml:space="preserve">.1 </w:t>
      </w:r>
      <w:r w:rsidR="005460FE" w:rsidRPr="002D307B">
        <w:rPr>
          <w:rFonts w:asciiTheme="majorHAnsi" w:hAnsiTheme="majorHAnsi" w:cstheme="majorHAnsi"/>
          <w:lang w:val="en-US"/>
        </w:rPr>
        <w:t xml:space="preserve">Results and </w:t>
      </w:r>
      <w:r w:rsidR="003413F6">
        <w:rPr>
          <w:rFonts w:asciiTheme="majorHAnsi" w:hAnsiTheme="majorHAnsi" w:cstheme="majorHAnsi"/>
          <w:lang w:val="en-US"/>
        </w:rPr>
        <w:t>comparison to original study</w:t>
      </w:r>
      <w:bookmarkEnd w:id="33"/>
    </w:p>
    <w:p w14:paraId="17AC1C3F" w14:textId="2C26DA1B" w:rsidR="00A50B78" w:rsidRPr="002D307B" w:rsidRDefault="0065538A" w:rsidP="00541A4C">
      <w:pPr>
        <w:pStyle w:val="Heading3"/>
        <w:ind w:firstLine="0"/>
        <w:rPr>
          <w:rFonts w:asciiTheme="majorHAnsi" w:hAnsiTheme="majorHAnsi" w:cstheme="majorHAnsi"/>
          <w:highlight w:val="white"/>
          <w:lang w:val="en-US"/>
        </w:rPr>
      </w:pPr>
      <w:bookmarkStart w:id="34" w:name="_Toc57619584"/>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 xml:space="preserve">.1.1 </w:t>
      </w:r>
      <w:r w:rsidR="0062443D">
        <w:rPr>
          <w:rFonts w:asciiTheme="majorHAnsi" w:hAnsiTheme="majorHAnsi" w:cstheme="majorHAnsi"/>
          <w:highlight w:val="white"/>
          <w:lang w:val="en-US"/>
        </w:rPr>
        <w:t>P</w:t>
      </w:r>
      <w:r w:rsidR="00A50B78" w:rsidRPr="002D307B">
        <w:rPr>
          <w:rFonts w:asciiTheme="majorHAnsi" w:hAnsiTheme="majorHAnsi" w:cstheme="majorHAnsi"/>
          <w:highlight w:val="white"/>
          <w:lang w:val="en-US"/>
        </w:rPr>
        <w:t>erformance</w:t>
      </w:r>
      <w:bookmarkEnd w:id="34"/>
      <w:r w:rsidR="0062443D">
        <w:rPr>
          <w:rFonts w:asciiTheme="majorHAnsi" w:hAnsiTheme="majorHAnsi" w:cstheme="majorHAnsi"/>
          <w:highlight w:val="white"/>
          <w:lang w:val="en-US"/>
        </w:rPr>
        <w:t xml:space="preserve"> </w:t>
      </w:r>
      <w:r w:rsidR="00BB26C8">
        <w:rPr>
          <w:rFonts w:asciiTheme="majorHAnsi" w:hAnsiTheme="majorHAnsi" w:cstheme="majorHAnsi"/>
          <w:highlight w:val="white"/>
          <w:lang w:val="en-US"/>
        </w:rPr>
        <w:t>(</w:t>
      </w:r>
      <w:r w:rsidR="0062443D">
        <w:rPr>
          <w:rFonts w:asciiTheme="majorHAnsi" w:hAnsiTheme="majorHAnsi" w:cstheme="majorHAnsi"/>
          <w:highlight w:val="white"/>
          <w:lang w:val="en-US"/>
        </w:rPr>
        <w:t>comparison</w:t>
      </w:r>
      <w:r w:rsidR="00BB26C8">
        <w:rPr>
          <w:rFonts w:asciiTheme="majorHAnsi" w:hAnsiTheme="majorHAnsi" w:cstheme="majorHAnsi"/>
          <w:highlight w:val="white"/>
          <w:lang w:val="en-US"/>
        </w:rPr>
        <w:t>)</w:t>
      </w:r>
    </w:p>
    <w:p w14:paraId="010BF1AA" w14:textId="77777777" w:rsidR="004A6ABD" w:rsidRDefault="004A6ABD" w:rsidP="004A6ABD">
      <w:pPr>
        <w:pStyle w:val="ListParagraph"/>
        <w:numPr>
          <w:ilvl w:val="0"/>
          <w:numId w:val="29"/>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est</w:t>
      </w:r>
    </w:p>
    <w:p w14:paraId="4242AF72" w14:textId="77777777" w:rsidR="004A6ABD" w:rsidRDefault="004A6ABD" w:rsidP="004A6ABD">
      <w:pPr>
        <w:pStyle w:val="ListParagraph"/>
        <w:numPr>
          <w:ilvl w:val="1"/>
          <w:numId w:val="29"/>
        </w:numPr>
        <w:rPr>
          <w:rFonts w:asciiTheme="majorHAnsi" w:eastAsia="Times New Roman" w:hAnsiTheme="majorHAnsi" w:cstheme="majorHAnsi"/>
          <w:lang w:val="en-US"/>
        </w:rPr>
      </w:pPr>
      <w:r>
        <w:rPr>
          <w:rFonts w:asciiTheme="majorHAnsi" w:eastAsia="Times New Roman" w:hAnsiTheme="majorHAnsi" w:cstheme="majorHAnsi"/>
          <w:lang w:val="en-US"/>
        </w:rPr>
        <w:t>F1-score (and short mention of accuracy)</w:t>
      </w:r>
    </w:p>
    <w:p w14:paraId="13517419" w14:textId="77777777" w:rsidR="004A6ABD" w:rsidRDefault="004A6ABD" w:rsidP="004A6ABD">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F1-score for model overall</w:t>
      </w:r>
    </w:p>
    <w:p w14:paraId="36DF8D31" w14:textId="77777777" w:rsidR="004A6ABD" w:rsidRDefault="004A6ABD" w:rsidP="004A6ABD">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F1-scores for patients and controls respectively</w:t>
      </w:r>
    </w:p>
    <w:p w14:paraId="39386DCA" w14:textId="77777777" w:rsidR="004A6ABD" w:rsidRDefault="004A6ABD" w:rsidP="004A6ABD">
      <w:pPr>
        <w:pStyle w:val="ListParagraph"/>
        <w:numPr>
          <w:ilvl w:val="1"/>
          <w:numId w:val="29"/>
        </w:numPr>
        <w:rPr>
          <w:rFonts w:asciiTheme="majorHAnsi" w:eastAsia="Times New Roman" w:hAnsiTheme="majorHAnsi" w:cstheme="majorHAnsi"/>
          <w:lang w:val="en-US"/>
        </w:rPr>
      </w:pPr>
      <w:r>
        <w:rPr>
          <w:rFonts w:asciiTheme="majorHAnsi" w:eastAsia="Times New Roman" w:hAnsiTheme="majorHAnsi" w:cstheme="majorHAnsi"/>
          <w:lang w:val="en-US"/>
        </w:rPr>
        <w:lastRenderedPageBreak/>
        <w:t>Precision + recall</w:t>
      </w:r>
    </w:p>
    <w:p w14:paraId="44D8A1D1" w14:textId="77777777" w:rsidR="004A6ABD" w:rsidRDefault="004A6ABD" w:rsidP="004A6ABD">
      <w:pPr>
        <w:pStyle w:val="ListParagraph"/>
        <w:numPr>
          <w:ilvl w:val="1"/>
          <w:numId w:val="29"/>
        </w:numPr>
        <w:rPr>
          <w:rFonts w:asciiTheme="majorHAnsi" w:eastAsia="Times New Roman" w:hAnsiTheme="majorHAnsi" w:cstheme="majorHAnsi"/>
          <w:lang w:val="en-US"/>
        </w:rPr>
      </w:pPr>
      <w:r>
        <w:rPr>
          <w:rFonts w:asciiTheme="majorHAnsi" w:eastAsia="Times New Roman" w:hAnsiTheme="majorHAnsi" w:cstheme="majorHAnsi"/>
          <w:lang w:val="en-US"/>
        </w:rPr>
        <w:t>Between sexes</w:t>
      </w:r>
    </w:p>
    <w:p w14:paraId="45C4BB0C" w14:textId="77777777" w:rsidR="004A6ABD" w:rsidRPr="00A75B37" w:rsidRDefault="004A6ABD" w:rsidP="004A6ABD">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Well balanced in replication</w:t>
      </w:r>
    </w:p>
    <w:p w14:paraId="27489952" w14:textId="77777777" w:rsidR="004A6ABD" w:rsidRDefault="004A6ABD" w:rsidP="004A6ABD">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No information in original paper</w:t>
      </w:r>
    </w:p>
    <w:p w14:paraId="272EB017" w14:textId="77777777" w:rsidR="004A6ABD" w:rsidRDefault="004A6ABD" w:rsidP="004A6ABD">
      <w:pPr>
        <w:pStyle w:val="ListParagraph"/>
        <w:numPr>
          <w:ilvl w:val="3"/>
          <w:numId w:val="29"/>
        </w:numPr>
        <w:rPr>
          <w:rFonts w:asciiTheme="majorHAnsi" w:eastAsia="Times New Roman" w:hAnsiTheme="majorHAnsi" w:cstheme="majorHAnsi"/>
          <w:lang w:val="en-US"/>
        </w:rPr>
      </w:pPr>
      <w:r>
        <w:rPr>
          <w:rFonts w:asciiTheme="majorHAnsi" w:eastAsia="Times New Roman" w:hAnsiTheme="majorHAnsi" w:cstheme="majorHAnsi"/>
          <w:lang w:val="en-US"/>
        </w:rPr>
        <w:t>Ought to be included</w:t>
      </w:r>
    </w:p>
    <w:p w14:paraId="452618E7" w14:textId="77777777" w:rsidR="004A6ABD" w:rsidRDefault="004A6ABD" w:rsidP="004A6ABD">
      <w:pPr>
        <w:pStyle w:val="ListParagraph"/>
        <w:numPr>
          <w:ilvl w:val="0"/>
          <w:numId w:val="29"/>
        </w:numPr>
        <w:rPr>
          <w:rFonts w:asciiTheme="majorHAnsi" w:eastAsia="Times New Roman" w:hAnsiTheme="majorHAnsi" w:cstheme="majorHAnsi"/>
          <w:lang w:val="en-US"/>
        </w:rPr>
      </w:pPr>
      <w:r>
        <w:rPr>
          <w:rFonts w:asciiTheme="majorHAnsi" w:eastAsia="Times New Roman" w:hAnsiTheme="majorHAnsi" w:cstheme="majorHAnsi"/>
          <w:lang w:val="en-US"/>
        </w:rPr>
        <w:t>Where do the differences in performance come from?</w:t>
      </w:r>
    </w:p>
    <w:p w14:paraId="619638BF" w14:textId="77777777" w:rsidR="004A6ABD" w:rsidRDefault="004A6ABD" w:rsidP="004A6ABD">
      <w:pPr>
        <w:pStyle w:val="ListParagraph"/>
        <w:numPr>
          <w:ilvl w:val="1"/>
          <w:numId w:val="29"/>
        </w:numPr>
        <w:rPr>
          <w:rFonts w:asciiTheme="majorHAnsi" w:eastAsia="Times New Roman" w:hAnsiTheme="majorHAnsi" w:cstheme="majorHAnsi"/>
          <w:lang w:val="en-US"/>
        </w:rPr>
      </w:pPr>
      <w:r>
        <w:rPr>
          <w:rFonts w:asciiTheme="majorHAnsi" w:eastAsia="Times New Roman" w:hAnsiTheme="majorHAnsi" w:cstheme="majorHAnsi"/>
          <w:lang w:val="en-US"/>
        </w:rPr>
        <w:t>Methods (as will be discussed in next section)</w:t>
      </w:r>
    </w:p>
    <w:p w14:paraId="31B481E5" w14:textId="77777777" w:rsidR="00226DD9" w:rsidRPr="002D307B" w:rsidRDefault="00226DD9" w:rsidP="00553757">
      <w:pPr>
        <w:rPr>
          <w:rFonts w:asciiTheme="majorHAnsi" w:hAnsiTheme="majorHAnsi" w:cstheme="majorHAnsi"/>
          <w:lang w:val="en-US"/>
        </w:rPr>
      </w:pPr>
    </w:p>
    <w:p w14:paraId="5E7EFE95" w14:textId="2028D809" w:rsidR="000E6321" w:rsidRDefault="0065538A" w:rsidP="004A6ABD">
      <w:pPr>
        <w:pStyle w:val="Heading3"/>
        <w:ind w:firstLine="0"/>
        <w:rPr>
          <w:rFonts w:asciiTheme="majorHAnsi" w:hAnsiTheme="majorHAnsi" w:cstheme="majorHAnsi"/>
          <w:highlight w:val="white"/>
          <w:lang w:val="en-US"/>
        </w:rPr>
      </w:pPr>
      <w:bookmarkStart w:id="35" w:name="_Toc57619585"/>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 xml:space="preserve">.1.2 </w:t>
      </w:r>
      <w:bookmarkEnd w:id="35"/>
      <w:r w:rsidR="00BB26C8">
        <w:rPr>
          <w:rFonts w:asciiTheme="majorHAnsi" w:hAnsiTheme="majorHAnsi" w:cstheme="majorHAnsi"/>
          <w:highlight w:val="white"/>
          <w:lang w:val="en-US"/>
        </w:rPr>
        <w:t>Methods (comparison)</w:t>
      </w:r>
    </w:p>
    <w:p w14:paraId="6E91DFF4" w14:textId="226A819D" w:rsidR="00976EEA" w:rsidRDefault="00976EEA" w:rsidP="00976EEA">
      <w:pPr>
        <w:pStyle w:val="Heading4"/>
        <w:rPr>
          <w:highlight w:val="white"/>
          <w:lang w:val="en-US"/>
        </w:rPr>
      </w:pPr>
      <w:r>
        <w:rPr>
          <w:highlight w:val="white"/>
          <w:lang w:val="en-US"/>
        </w:rPr>
        <w:t>4.1.2.1 Data</w:t>
      </w:r>
    </w:p>
    <w:p w14:paraId="5466C01F" w14:textId="77777777" w:rsidR="00043F89"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Language/nationality</w:t>
      </w:r>
    </w:p>
    <w:p w14:paraId="04E55090" w14:textId="77777777" w:rsidR="00043F89"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beling</w:t>
      </w:r>
    </w:p>
    <w:p w14:paraId="6C505BFB" w14:textId="77777777" w:rsidR="00043F89" w:rsidRDefault="00043F89" w:rsidP="00043F89">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 diagnostics</w:t>
      </w:r>
    </w:p>
    <w:p w14:paraId="61E5AAD0" w14:textId="77777777" w:rsidR="00043F89" w:rsidRPr="0051295E" w:rsidRDefault="00043F89" w:rsidP="00043F89">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Original: Chinese, Malay, Indian diagnostics</w:t>
      </w:r>
    </w:p>
    <w:p w14:paraId="42D6C681" w14:textId="77777777" w:rsidR="00043F89"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nguage</w:t>
      </w:r>
    </w:p>
    <w:p w14:paraId="448A0DA4" w14:textId="77777777" w:rsidR="00043F89" w:rsidRDefault="00043F89" w:rsidP="00043F89">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w:t>
      </w:r>
    </w:p>
    <w:p w14:paraId="7F3A310E" w14:textId="77777777" w:rsidR="00043F89" w:rsidRPr="008B35F3" w:rsidRDefault="00043F89" w:rsidP="00043F89">
      <w:pPr>
        <w:pStyle w:val="ListParagraph"/>
        <w:numPr>
          <w:ilvl w:val="2"/>
          <w:numId w:val="13"/>
        </w:numPr>
        <w:rPr>
          <w:rFonts w:asciiTheme="majorHAnsi" w:hAnsiTheme="majorHAnsi" w:cstheme="majorHAnsi"/>
          <w:highlight w:val="white"/>
          <w:lang w:val="en-US"/>
        </w:rPr>
      </w:pPr>
      <w:r w:rsidRPr="001208B7">
        <w:rPr>
          <w:rFonts w:asciiTheme="majorHAnsi" w:hAnsiTheme="majorHAnsi" w:cstheme="majorHAnsi"/>
          <w:highlight w:val="white"/>
          <w:lang w:val="en-US"/>
        </w:rPr>
        <w:t>Original: 3 Countries, with different languages</w:t>
      </w:r>
    </w:p>
    <w:p w14:paraId="7678D62D" w14:textId="77777777" w:rsidR="00043F89" w:rsidRPr="002D307B"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Task</w:t>
      </w:r>
    </w:p>
    <w:p w14:paraId="14BD725D" w14:textId="77777777" w:rsidR="00043F89" w:rsidRPr="002D307B"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 xml:space="preserve">This: mid-level difficulty; description of triangles. </w:t>
      </w:r>
      <w:r>
        <w:rPr>
          <w:rFonts w:asciiTheme="majorHAnsi" w:hAnsiTheme="majorHAnsi" w:cstheme="majorHAnsi"/>
          <w:highlight w:val="white"/>
          <w:lang w:val="en-US"/>
        </w:rPr>
        <w:t>N</w:t>
      </w:r>
      <w:r w:rsidRPr="002D307B">
        <w:rPr>
          <w:rFonts w:asciiTheme="majorHAnsi" w:hAnsiTheme="majorHAnsi" w:cstheme="majorHAnsi"/>
          <w:highlight w:val="white"/>
          <w:lang w:val="en-US"/>
        </w:rPr>
        <w:t>o social component</w:t>
      </w:r>
    </w:p>
    <w:p w14:paraId="42D9108F" w14:textId="77777777" w:rsidR="00043F89" w:rsidRPr="008B35F3"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high-level difficulty; interview. Social component</w:t>
      </w:r>
    </w:p>
    <w:p w14:paraId="1C5D0F53" w14:textId="77777777" w:rsidR="00043F89" w:rsidRPr="002D307B"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Data quantity</w:t>
      </w:r>
    </w:p>
    <w:p w14:paraId="3921A0AB" w14:textId="77777777" w:rsidR="00043F89" w:rsidRPr="002D307B"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ore participants with shorter recordings</w:t>
      </w:r>
    </w:p>
    <w:p w14:paraId="5A1D9ED4" w14:textId="77777777" w:rsidR="00043F89" w:rsidRPr="008B35F3"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Fewer participants with longer recordings</w:t>
      </w:r>
    </w:p>
    <w:p w14:paraId="3D631BA2" w14:textId="77777777" w:rsidR="00043F89" w:rsidRPr="002D307B"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Sound quality</w:t>
      </w:r>
    </w:p>
    <w:p w14:paraId="1E27EFEB" w14:textId="77777777" w:rsidR="00043F89"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 xml:space="preserve">This: </w:t>
      </w:r>
      <w:r w:rsidRPr="002D307B">
        <w:rPr>
          <w:rFonts w:asciiTheme="majorHAnsi" w:hAnsiTheme="majorHAnsi" w:cstheme="majorHAnsi"/>
          <w:highlight w:val="white"/>
          <w:lang w:val="en-US"/>
        </w:rPr>
        <w:t>Difference in recording equipment</w:t>
      </w:r>
    </w:p>
    <w:p w14:paraId="7D2BCA95" w14:textId="77777777" w:rsidR="00043F89" w:rsidRPr="008B35F3"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Original: Maybe?</w:t>
      </w:r>
    </w:p>
    <w:p w14:paraId="1407A985" w14:textId="77777777" w:rsidR="00043F89"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What contributed to the differences in performance? (If any)</w:t>
      </w:r>
    </w:p>
    <w:p w14:paraId="6AFB1F73" w14:textId="7DC71CF5" w:rsidR="00976EEA" w:rsidRPr="00043F89"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Possibly all. Likely not sound quality to a large extent</w:t>
      </w:r>
      <w:r w:rsidR="00EE0899">
        <w:rPr>
          <w:rFonts w:asciiTheme="majorHAnsi" w:hAnsiTheme="majorHAnsi" w:cstheme="majorHAnsi"/>
          <w:highlight w:val="white"/>
          <w:lang w:val="en-US"/>
        </w:rPr>
        <w:br/>
      </w:r>
    </w:p>
    <w:p w14:paraId="0910DCDF" w14:textId="3ADD11A1" w:rsidR="00976EEA" w:rsidRDefault="00976EEA" w:rsidP="00976EEA">
      <w:pPr>
        <w:pStyle w:val="Heading4"/>
        <w:rPr>
          <w:highlight w:val="white"/>
          <w:lang w:val="en-US"/>
        </w:rPr>
      </w:pPr>
      <w:r>
        <w:rPr>
          <w:highlight w:val="white"/>
          <w:lang w:val="en-US"/>
        </w:rPr>
        <w:t>4.1.2.2 Feature selection</w:t>
      </w:r>
    </w:p>
    <w:p w14:paraId="48C35D0E" w14:textId="77777777" w:rsidR="00F76B43" w:rsidRPr="002D307B" w:rsidRDefault="00F76B43" w:rsidP="00F76B43">
      <w:pPr>
        <w:pStyle w:val="ListParagraph"/>
        <w:numPr>
          <w:ilvl w:val="0"/>
          <w:numId w:val="13"/>
        </w:numPr>
        <w:rPr>
          <w:rFonts w:asciiTheme="majorHAnsi" w:hAnsiTheme="majorHAnsi" w:cstheme="majorHAnsi"/>
          <w:lang w:val="en-US"/>
        </w:rPr>
      </w:pPr>
      <w:r w:rsidRPr="002D307B">
        <w:rPr>
          <w:rFonts w:asciiTheme="majorHAnsi" w:hAnsiTheme="majorHAnsi" w:cstheme="majorHAnsi"/>
          <w:lang w:val="en-US"/>
        </w:rPr>
        <w:t>Type of feature selection</w:t>
      </w:r>
    </w:p>
    <w:p w14:paraId="09D5CB97" w14:textId="65098845" w:rsidR="00F76B43" w:rsidRPr="002D307B" w:rsidRDefault="00F76B43" w:rsidP="00F76B43">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sidR="00B5016F">
        <w:rPr>
          <w:rFonts w:asciiTheme="majorHAnsi" w:hAnsiTheme="majorHAnsi" w:cstheme="majorHAnsi"/>
          <w:lang w:val="en-US"/>
        </w:rPr>
        <w:t>, 5 fold</w:t>
      </w:r>
    </w:p>
    <w:p w14:paraId="69F009BD" w14:textId="77777777" w:rsidR="00F76B43" w:rsidRPr="002D307B" w:rsidRDefault="00F76B43" w:rsidP="00F76B43">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38B2861B" w14:textId="77777777" w:rsidR="00F76B43" w:rsidRPr="002D307B" w:rsidRDefault="00F76B43" w:rsidP="00F76B43">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33CF899C" w14:textId="77777777" w:rsidR="00F76B43" w:rsidRDefault="00F76B43" w:rsidP="00F76B43">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3BDEEA4F" w14:textId="77777777" w:rsidR="00F76B43" w:rsidRPr="002D307B" w:rsidRDefault="00F76B43" w:rsidP="00F76B43">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71CF9ADC" w14:textId="77777777" w:rsidR="00F76B43" w:rsidRPr="00453868" w:rsidRDefault="00F76B43" w:rsidP="00F76B43">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4DFA168B" w14:textId="72F6EBFB" w:rsidR="00976EEA" w:rsidRDefault="00976EEA" w:rsidP="00976EEA">
      <w:pPr>
        <w:rPr>
          <w:highlight w:val="white"/>
          <w:lang w:val="en-US"/>
        </w:rPr>
      </w:pPr>
    </w:p>
    <w:p w14:paraId="423F72D2" w14:textId="174CAE80" w:rsidR="00976EEA" w:rsidRPr="00976EEA" w:rsidRDefault="00976EEA" w:rsidP="00976EEA">
      <w:pPr>
        <w:pStyle w:val="Heading4"/>
        <w:rPr>
          <w:highlight w:val="white"/>
          <w:lang w:val="en-US"/>
        </w:rPr>
      </w:pPr>
      <w:r>
        <w:rPr>
          <w:highlight w:val="white"/>
          <w:lang w:val="en-US"/>
        </w:rPr>
        <w:t>4.1.2.3 Machine learning algorithm</w:t>
      </w:r>
    </w:p>
    <w:p w14:paraId="0B902835" w14:textId="77777777" w:rsidR="003A3451" w:rsidRDefault="003A3451" w:rsidP="003A3451">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 (single participants, or same participants multiple times)</w:t>
      </w:r>
    </w:p>
    <w:p w14:paraId="3463216B"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lastRenderedPageBreak/>
        <w:t>This: Predicting .wav files (several for each participant)</w:t>
      </w:r>
    </w:p>
    <w:p w14:paraId="5A05C722"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2AB54536"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oes this matter?</w:t>
      </w:r>
    </w:p>
    <w:p w14:paraId="072CE4A3" w14:textId="77777777" w:rsidR="003A3451" w:rsidRPr="00516742" w:rsidRDefault="003A3451" w:rsidP="003A3451">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Pr="00752344">
        <w:rPr>
          <w:rFonts w:asciiTheme="majorHAnsi" w:eastAsia="Times New Roman" w:hAnsiTheme="majorHAnsi" w:cstheme="majorHAnsi"/>
          <w:highlight w:val="white"/>
          <w:lang w:val="en-US"/>
        </w:rPr>
        <w:t>nsemble modeling</w:t>
      </w:r>
      <w:r>
        <w:rPr>
          <w:rFonts w:asciiTheme="majorHAnsi" w:eastAsia="Times New Roman" w:hAnsiTheme="majorHAnsi" w:cstheme="majorHAnsi"/>
          <w:highlight w:val="white"/>
          <w:lang w:val="en-US"/>
        </w:rPr>
        <w:t xml:space="preserve"> vs. Single machine learning algorithm</w:t>
      </w:r>
    </w:p>
    <w:p w14:paraId="604C07A5"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nsemble modeling</w:t>
      </w:r>
    </w:p>
    <w:p w14:paraId="5FCE3B40" w14:textId="77777777" w:rsidR="003A3451" w:rsidRDefault="003A3451" w:rsidP="003A3451">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 (if models are diverse, and generally good)</w:t>
      </w:r>
    </w:p>
    <w:p w14:paraId="05C3FF30" w14:textId="77777777" w:rsidR="003A3451" w:rsidRPr="00EB593B" w:rsidRDefault="003A3451" w:rsidP="003A3451">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 better</w:t>
      </w:r>
    </w:p>
    <w:p w14:paraId="4B218E5B"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615F228E" w14:textId="77777777" w:rsidR="003A3451" w:rsidRDefault="003A3451" w:rsidP="003A3451">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228C08C7" w14:textId="0E906457" w:rsidR="00945CB1" w:rsidRPr="003A3451" w:rsidRDefault="00945CB1" w:rsidP="003A3451">
      <w:pPr>
        <w:ind w:firstLine="0"/>
        <w:rPr>
          <w:rFonts w:asciiTheme="majorHAnsi" w:hAnsiTheme="majorHAnsi" w:cstheme="majorHAnsi"/>
          <w:highlight w:val="white"/>
          <w:lang w:val="en-US"/>
        </w:rPr>
      </w:pPr>
    </w:p>
    <w:p w14:paraId="7E7B5993" w14:textId="1A98512F" w:rsidR="000C280E" w:rsidRPr="002D307B" w:rsidRDefault="0065538A" w:rsidP="00541A4C">
      <w:pPr>
        <w:pStyle w:val="Heading2"/>
        <w:ind w:firstLine="0"/>
        <w:rPr>
          <w:rFonts w:asciiTheme="majorHAnsi" w:hAnsiTheme="majorHAnsi" w:cstheme="majorHAnsi"/>
          <w:highlight w:val="white"/>
          <w:lang w:val="en-US"/>
        </w:rPr>
      </w:pPr>
      <w:bookmarkStart w:id="36" w:name="_Toc57619586"/>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2 Pipeline</w:t>
      </w:r>
      <w:bookmarkEnd w:id="36"/>
    </w:p>
    <w:p w14:paraId="6F24A491" w14:textId="03918B0A" w:rsidR="002C2937" w:rsidRPr="002C2937" w:rsidRDefault="0065538A" w:rsidP="002C2937">
      <w:pPr>
        <w:pStyle w:val="Heading3"/>
        <w:ind w:firstLine="0"/>
        <w:rPr>
          <w:rFonts w:asciiTheme="majorHAnsi" w:hAnsiTheme="majorHAnsi" w:cstheme="majorHAnsi"/>
          <w:highlight w:val="white"/>
          <w:lang w:val="en-US"/>
        </w:rPr>
      </w:pPr>
      <w:bookmarkStart w:id="37" w:name="_Toc57619587"/>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 xml:space="preserve">.2.1 </w:t>
      </w:r>
      <w:bookmarkEnd w:id="37"/>
      <w:r w:rsidR="00A97FED">
        <w:rPr>
          <w:rFonts w:asciiTheme="majorHAnsi" w:hAnsiTheme="majorHAnsi" w:cstheme="majorHAnsi"/>
          <w:highlight w:val="white"/>
          <w:lang w:val="en-US"/>
        </w:rPr>
        <w:t>How did an i</w:t>
      </w:r>
      <w:r w:rsidR="00A97FED" w:rsidRPr="002D307B">
        <w:rPr>
          <w:rFonts w:asciiTheme="majorHAnsi" w:hAnsiTheme="majorHAnsi" w:cstheme="majorHAnsi"/>
          <w:highlight w:val="white"/>
          <w:lang w:val="en-US"/>
        </w:rPr>
        <w:t>mplementation of pipeline in</w:t>
      </w:r>
      <w:r w:rsidR="00A97FED">
        <w:rPr>
          <w:rFonts w:asciiTheme="majorHAnsi" w:hAnsiTheme="majorHAnsi" w:cstheme="majorHAnsi"/>
          <w:highlight w:val="white"/>
          <w:lang w:val="en-US"/>
        </w:rPr>
        <w:t xml:space="preserve"> this</w:t>
      </w:r>
      <w:r w:rsidR="00A97FED" w:rsidRPr="002D307B">
        <w:rPr>
          <w:rFonts w:asciiTheme="majorHAnsi" w:hAnsiTheme="majorHAnsi" w:cstheme="majorHAnsi"/>
          <w:highlight w:val="white"/>
          <w:lang w:val="en-US"/>
        </w:rPr>
        <w:t xml:space="preserve"> replication</w:t>
      </w:r>
      <w:r w:rsidR="00A97FED">
        <w:rPr>
          <w:rFonts w:asciiTheme="majorHAnsi" w:hAnsiTheme="majorHAnsi" w:cstheme="majorHAnsi"/>
          <w:highlight w:val="white"/>
          <w:lang w:val="en-US"/>
        </w:rPr>
        <w:t xml:space="preserve"> work out?</w:t>
      </w:r>
    </w:p>
    <w:p w14:paraId="6BCA3194" w14:textId="77777777" w:rsidR="002C2937" w:rsidRDefault="002C2937" w:rsidP="002C2937">
      <w:pPr>
        <w:pStyle w:val="ListParagraph"/>
        <w:numPr>
          <w:ilvl w:val="0"/>
          <w:numId w:val="31"/>
        </w:numPr>
        <w:rPr>
          <w:highlight w:val="white"/>
          <w:lang w:val="en-US"/>
        </w:rPr>
      </w:pPr>
      <w:r>
        <w:rPr>
          <w:highlight w:val="white"/>
          <w:lang w:val="en-US"/>
        </w:rPr>
        <w:t>Replication</w:t>
      </w:r>
    </w:p>
    <w:p w14:paraId="46DCF1FA" w14:textId="77777777" w:rsidR="002C2937" w:rsidRDefault="002C2937" w:rsidP="002C2937">
      <w:pPr>
        <w:pStyle w:val="ListParagraph"/>
        <w:numPr>
          <w:ilvl w:val="1"/>
          <w:numId w:val="31"/>
        </w:numPr>
        <w:rPr>
          <w:highlight w:val="white"/>
          <w:lang w:val="en-US"/>
        </w:rPr>
      </w:pPr>
      <w:r>
        <w:rPr>
          <w:highlight w:val="white"/>
          <w:lang w:val="en-US"/>
        </w:rPr>
        <w:t>Possible</w:t>
      </w:r>
    </w:p>
    <w:p w14:paraId="253BDD5D" w14:textId="77777777" w:rsidR="002C2937" w:rsidRDefault="002C2937" w:rsidP="002C2937">
      <w:pPr>
        <w:pStyle w:val="ListParagraph"/>
        <w:numPr>
          <w:ilvl w:val="1"/>
          <w:numId w:val="31"/>
        </w:numPr>
        <w:rPr>
          <w:highlight w:val="white"/>
          <w:lang w:val="en-US"/>
        </w:rPr>
      </w:pPr>
      <w:r>
        <w:rPr>
          <w:highlight w:val="white"/>
          <w:lang w:val="en-US"/>
        </w:rPr>
        <w:t>Hard (Methods explained in condensed manner)</w:t>
      </w:r>
    </w:p>
    <w:p w14:paraId="04A7EE96" w14:textId="77777777" w:rsidR="002C2937" w:rsidRDefault="002C2937" w:rsidP="002C2937">
      <w:pPr>
        <w:pStyle w:val="ListParagraph"/>
        <w:numPr>
          <w:ilvl w:val="0"/>
          <w:numId w:val="31"/>
        </w:numPr>
        <w:rPr>
          <w:highlight w:val="white"/>
          <w:lang w:val="en-US"/>
        </w:rPr>
      </w:pPr>
      <w:r>
        <w:rPr>
          <w:highlight w:val="white"/>
          <w:lang w:val="en-US"/>
        </w:rPr>
        <w:t>Comparison</w:t>
      </w:r>
    </w:p>
    <w:p w14:paraId="3978B401" w14:textId="77777777" w:rsidR="002C2937" w:rsidRDefault="002C2937" w:rsidP="002C2937">
      <w:pPr>
        <w:pStyle w:val="ListParagraph"/>
        <w:numPr>
          <w:ilvl w:val="1"/>
          <w:numId w:val="31"/>
        </w:numPr>
        <w:rPr>
          <w:highlight w:val="white"/>
          <w:lang w:val="en-US"/>
        </w:rPr>
      </w:pPr>
      <w:r>
        <w:rPr>
          <w:highlight w:val="white"/>
          <w:lang w:val="en-US"/>
        </w:rPr>
        <w:t>Possible</w:t>
      </w:r>
    </w:p>
    <w:p w14:paraId="669E5716" w14:textId="77777777" w:rsidR="002C2937" w:rsidRDefault="002C2937" w:rsidP="002C2937">
      <w:pPr>
        <w:pStyle w:val="ListParagraph"/>
        <w:numPr>
          <w:ilvl w:val="1"/>
          <w:numId w:val="31"/>
        </w:numPr>
        <w:rPr>
          <w:highlight w:val="white"/>
          <w:lang w:val="en-US"/>
        </w:rPr>
      </w:pPr>
      <w:r>
        <w:rPr>
          <w:highlight w:val="white"/>
          <w:lang w:val="en-US"/>
        </w:rPr>
        <w:t>Hard (More information on sexes and nationalities needed)</w:t>
      </w:r>
    </w:p>
    <w:p w14:paraId="637FE731" w14:textId="77777777" w:rsidR="002C2937" w:rsidRDefault="002C2937" w:rsidP="002C2937">
      <w:pPr>
        <w:pStyle w:val="ListParagraph"/>
        <w:numPr>
          <w:ilvl w:val="0"/>
          <w:numId w:val="31"/>
        </w:numPr>
        <w:rPr>
          <w:highlight w:val="white"/>
          <w:lang w:val="en-US"/>
        </w:rPr>
      </w:pPr>
      <w:r>
        <w:rPr>
          <w:highlight w:val="white"/>
          <w:lang w:val="en-US"/>
        </w:rPr>
        <w:t>Getting similar results</w:t>
      </w:r>
    </w:p>
    <w:p w14:paraId="3CD53AD6" w14:textId="77777777" w:rsidR="002C2937" w:rsidRPr="00D64046" w:rsidRDefault="002C2937" w:rsidP="002C2937">
      <w:pPr>
        <w:pStyle w:val="ListParagraph"/>
        <w:numPr>
          <w:ilvl w:val="1"/>
          <w:numId w:val="31"/>
        </w:numPr>
        <w:rPr>
          <w:lang w:val="en-US"/>
        </w:rPr>
      </w:pPr>
      <w:r>
        <w:rPr>
          <w:rFonts w:asciiTheme="majorHAnsi" w:hAnsiTheme="majorHAnsi" w:cstheme="majorHAnsi"/>
          <w:lang w:val="en-US"/>
        </w:rPr>
        <w:t>Differences in performance – where does it come from?</w:t>
      </w:r>
    </w:p>
    <w:p w14:paraId="5B3EFD21" w14:textId="77777777" w:rsidR="002C2937" w:rsidRPr="00BA5EF0" w:rsidRDefault="002C2937" w:rsidP="002C2937">
      <w:pPr>
        <w:pStyle w:val="ListParagraph"/>
        <w:numPr>
          <w:ilvl w:val="2"/>
          <w:numId w:val="31"/>
        </w:numPr>
        <w:rPr>
          <w:lang w:val="en-US"/>
        </w:rPr>
      </w:pPr>
      <w:r>
        <w:rPr>
          <w:rFonts w:asciiTheme="majorHAnsi" w:hAnsiTheme="majorHAnsi" w:cstheme="majorHAnsi"/>
          <w:lang w:val="en-US"/>
        </w:rPr>
        <w:t>Biased labels</w:t>
      </w:r>
    </w:p>
    <w:p w14:paraId="1A81CF94" w14:textId="77777777" w:rsidR="002C2937" w:rsidRPr="00BA5EF0" w:rsidRDefault="002C2937" w:rsidP="002C2937">
      <w:pPr>
        <w:pStyle w:val="ListParagraph"/>
        <w:numPr>
          <w:ilvl w:val="2"/>
          <w:numId w:val="31"/>
        </w:numPr>
        <w:rPr>
          <w:lang w:val="en-US"/>
        </w:rPr>
      </w:pPr>
      <w:r>
        <w:rPr>
          <w:rFonts w:asciiTheme="majorHAnsi" w:hAnsiTheme="majorHAnsi" w:cstheme="majorHAnsi"/>
          <w:lang w:val="en-US"/>
        </w:rPr>
        <w:t>Difference in language</w:t>
      </w:r>
    </w:p>
    <w:p w14:paraId="01052C86" w14:textId="77777777" w:rsidR="002C2937" w:rsidRPr="00BA5EF0" w:rsidRDefault="002C2937" w:rsidP="002C2937">
      <w:pPr>
        <w:pStyle w:val="ListParagraph"/>
        <w:numPr>
          <w:ilvl w:val="2"/>
          <w:numId w:val="31"/>
        </w:numPr>
        <w:rPr>
          <w:lang w:val="en-US"/>
        </w:rPr>
      </w:pPr>
      <w:r>
        <w:rPr>
          <w:rFonts w:asciiTheme="majorHAnsi" w:hAnsiTheme="majorHAnsi" w:cstheme="majorHAnsi"/>
          <w:lang w:val="en-US"/>
        </w:rPr>
        <w:t>Task differences</w:t>
      </w:r>
    </w:p>
    <w:p w14:paraId="3E89B64B" w14:textId="77777777" w:rsidR="002C2937" w:rsidRPr="00BA5EF0" w:rsidRDefault="002C2937" w:rsidP="002C2937">
      <w:pPr>
        <w:pStyle w:val="ListParagraph"/>
        <w:numPr>
          <w:ilvl w:val="2"/>
          <w:numId w:val="31"/>
        </w:numPr>
        <w:rPr>
          <w:lang w:val="en-US"/>
        </w:rPr>
      </w:pPr>
      <w:r>
        <w:rPr>
          <w:rFonts w:asciiTheme="majorHAnsi" w:hAnsiTheme="majorHAnsi" w:cstheme="majorHAnsi"/>
          <w:lang w:val="en-US"/>
        </w:rPr>
        <w:t>Difference in algorithms</w:t>
      </w:r>
    </w:p>
    <w:p w14:paraId="44233C21" w14:textId="77777777" w:rsidR="002C2937" w:rsidRPr="00BA5EF0" w:rsidRDefault="002C2937" w:rsidP="002C2937">
      <w:pPr>
        <w:pStyle w:val="ListParagraph"/>
        <w:numPr>
          <w:ilvl w:val="2"/>
          <w:numId w:val="31"/>
        </w:numPr>
        <w:rPr>
          <w:lang w:val="en-US"/>
        </w:rPr>
      </w:pPr>
      <w:r>
        <w:rPr>
          <w:rFonts w:asciiTheme="majorHAnsi" w:hAnsiTheme="majorHAnsi" w:cstheme="majorHAnsi"/>
          <w:lang w:val="en-US"/>
        </w:rPr>
        <w:t>Arbitrary choices for tuning</w:t>
      </w:r>
    </w:p>
    <w:p w14:paraId="16C69DF9" w14:textId="77777777" w:rsidR="002C2937" w:rsidRPr="0030597D" w:rsidRDefault="002C2937" w:rsidP="002C2937">
      <w:pPr>
        <w:pStyle w:val="ListParagraph"/>
        <w:numPr>
          <w:ilvl w:val="2"/>
          <w:numId w:val="31"/>
        </w:numPr>
        <w:rPr>
          <w:lang w:val="en-US"/>
        </w:rPr>
      </w:pPr>
      <w:r>
        <w:rPr>
          <w:rFonts w:asciiTheme="majorHAnsi" w:hAnsiTheme="majorHAnsi" w:cstheme="majorHAnsi"/>
          <w:lang w:val="en-US"/>
        </w:rPr>
        <w:t>A mixture (which mixture?) of all the above</w:t>
      </w:r>
    </w:p>
    <w:p w14:paraId="34C62C6B" w14:textId="4CE40274" w:rsidR="00854074" w:rsidRPr="002C2937" w:rsidRDefault="002C2937" w:rsidP="002C2937">
      <w:pPr>
        <w:pStyle w:val="ListParagraph"/>
        <w:numPr>
          <w:ilvl w:val="1"/>
          <w:numId w:val="31"/>
        </w:numPr>
        <w:rPr>
          <w:highlight w:val="white"/>
          <w:lang w:val="en-US"/>
        </w:rPr>
      </w:pPr>
      <w:r>
        <w:rPr>
          <w:rFonts w:asciiTheme="majorHAnsi" w:hAnsiTheme="majorHAnsi" w:cstheme="majorHAnsi"/>
          <w:lang w:val="en-US"/>
        </w:rPr>
        <w:t>Some things might balance each other’s out, some might not</w:t>
      </w:r>
      <w:r>
        <w:rPr>
          <w:rFonts w:asciiTheme="majorHAnsi" w:hAnsiTheme="majorHAnsi" w:cstheme="majorHAnsi"/>
          <w:lang w:val="en-US"/>
        </w:rPr>
        <w:br/>
      </w:r>
    </w:p>
    <w:p w14:paraId="7F305978" w14:textId="352CCD67" w:rsidR="002C2937" w:rsidRPr="0065234F" w:rsidRDefault="0065538A" w:rsidP="0065234F">
      <w:pPr>
        <w:pStyle w:val="Heading3"/>
        <w:ind w:firstLine="0"/>
        <w:rPr>
          <w:rFonts w:asciiTheme="majorHAnsi" w:hAnsiTheme="majorHAnsi" w:cstheme="majorHAnsi"/>
          <w:highlight w:val="white"/>
          <w:lang w:val="en-US"/>
        </w:rPr>
      </w:pPr>
      <w:bookmarkStart w:id="38" w:name="_Toc57619588"/>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 xml:space="preserve">.2.2 </w:t>
      </w:r>
      <w:bookmarkStart w:id="39" w:name="_Hlk57365151"/>
      <w:bookmarkEnd w:id="38"/>
      <w:r w:rsidR="00D673B4">
        <w:rPr>
          <w:rFonts w:asciiTheme="majorHAnsi" w:hAnsiTheme="majorHAnsi" w:cstheme="majorHAnsi"/>
          <w:highlight w:val="white"/>
          <w:lang w:val="en-US"/>
        </w:rPr>
        <w:t xml:space="preserve">Establishing problems </w:t>
      </w:r>
      <w:r w:rsidR="00A97FED">
        <w:rPr>
          <w:rFonts w:asciiTheme="majorHAnsi" w:hAnsiTheme="majorHAnsi" w:cstheme="majorHAnsi"/>
          <w:highlight w:val="white"/>
          <w:lang w:val="en-US"/>
        </w:rPr>
        <w:t>from conservative replication</w:t>
      </w:r>
      <w:bookmarkEnd w:id="39"/>
    </w:p>
    <w:p w14:paraId="7CE55D02" w14:textId="77777777" w:rsidR="002C2937" w:rsidRPr="0057526C" w:rsidRDefault="002C2937" w:rsidP="002C2937">
      <w:pPr>
        <w:pStyle w:val="ListParagraph"/>
        <w:numPr>
          <w:ilvl w:val="0"/>
          <w:numId w:val="35"/>
        </w:numPr>
        <w:rPr>
          <w:lang w:val="en-US"/>
        </w:rPr>
      </w:pPr>
      <w:r>
        <w:rPr>
          <w:rFonts w:asciiTheme="majorHAnsi" w:hAnsiTheme="majorHAnsi" w:cstheme="majorHAnsi"/>
          <w:lang w:val="en-US"/>
        </w:rPr>
        <w:t>Curious that other studies have found much(!) higher accuracies</w:t>
      </w:r>
    </w:p>
    <w:p w14:paraId="062DFEDB" w14:textId="77777777" w:rsidR="002C2937" w:rsidRDefault="002C2937" w:rsidP="002C2937">
      <w:pPr>
        <w:pStyle w:val="ListParagraph"/>
        <w:numPr>
          <w:ilvl w:val="1"/>
          <w:numId w:val="35"/>
        </w:numPr>
        <w:rPr>
          <w:lang w:val="en-US"/>
        </w:rPr>
      </w:pPr>
      <w:r>
        <w:rPr>
          <w:lang w:val="en-US"/>
        </w:rPr>
        <w:t>Study 1</w:t>
      </w:r>
    </w:p>
    <w:p w14:paraId="2D96C50B" w14:textId="77777777" w:rsidR="002C2937" w:rsidRDefault="002C2937" w:rsidP="002C2937">
      <w:pPr>
        <w:pStyle w:val="ListParagraph"/>
        <w:numPr>
          <w:ilvl w:val="1"/>
          <w:numId w:val="35"/>
        </w:numPr>
        <w:rPr>
          <w:lang w:val="en-US"/>
        </w:rPr>
      </w:pPr>
      <w:r>
        <w:rPr>
          <w:lang w:val="en-US"/>
        </w:rPr>
        <w:t>Study 2</w:t>
      </w:r>
    </w:p>
    <w:p w14:paraId="0C11F44A" w14:textId="77777777" w:rsidR="002C2937" w:rsidRPr="00262B25" w:rsidRDefault="002C2937" w:rsidP="002C2937">
      <w:pPr>
        <w:pStyle w:val="ListParagraph"/>
        <w:numPr>
          <w:ilvl w:val="1"/>
          <w:numId w:val="35"/>
        </w:numPr>
        <w:rPr>
          <w:lang w:val="en-US"/>
        </w:rPr>
      </w:pPr>
      <w:r w:rsidRPr="00262B25">
        <w:rPr>
          <w:lang w:val="en-US"/>
        </w:rPr>
        <w:t xml:space="preserve">Overfitting? </w:t>
      </w:r>
    </w:p>
    <w:p w14:paraId="27D584B0" w14:textId="77777777" w:rsidR="002C2937" w:rsidRDefault="002C2937" w:rsidP="002C2937">
      <w:pPr>
        <w:pStyle w:val="ListParagraph"/>
        <w:numPr>
          <w:ilvl w:val="2"/>
          <w:numId w:val="35"/>
        </w:numPr>
        <w:rPr>
          <w:lang w:val="en-US"/>
        </w:rPr>
      </w:pPr>
      <w:r>
        <w:rPr>
          <w:lang w:val="en-US"/>
        </w:rPr>
        <w:t>My predictions on training 90% accuracy</w:t>
      </w:r>
    </w:p>
    <w:p w14:paraId="45502A8E" w14:textId="77777777" w:rsidR="002C2937" w:rsidRDefault="002C2937" w:rsidP="002C2937">
      <w:pPr>
        <w:pStyle w:val="ListParagraph"/>
        <w:numPr>
          <w:ilvl w:val="2"/>
          <w:numId w:val="35"/>
        </w:numPr>
        <w:rPr>
          <w:lang w:val="en-US"/>
        </w:rPr>
      </w:pPr>
      <w:r>
        <w:rPr>
          <w:lang w:val="en-US"/>
        </w:rPr>
        <w:t>Scaling</w:t>
      </w:r>
    </w:p>
    <w:p w14:paraId="2F7D6287" w14:textId="77777777" w:rsidR="002C2937" w:rsidRPr="00B37085" w:rsidRDefault="002C2937" w:rsidP="002C2937">
      <w:pPr>
        <w:ind w:firstLine="0"/>
        <w:rPr>
          <w:lang w:val="en-US"/>
        </w:rPr>
      </w:pPr>
    </w:p>
    <w:p w14:paraId="78399FD1" w14:textId="77777777" w:rsidR="002C2937" w:rsidRPr="00C65E09" w:rsidRDefault="002C2937" w:rsidP="002C2937">
      <w:pPr>
        <w:pStyle w:val="ListParagraph"/>
        <w:numPr>
          <w:ilvl w:val="0"/>
          <w:numId w:val="35"/>
        </w:numPr>
        <w:rPr>
          <w:lang w:val="en-US"/>
        </w:rPr>
      </w:pPr>
      <w:r>
        <w:rPr>
          <w:rFonts w:asciiTheme="majorHAnsi" w:hAnsiTheme="majorHAnsi" w:cstheme="majorHAnsi"/>
          <w:lang w:val="en-US"/>
        </w:rPr>
        <w:t>Hard to know where differences in performance come from</w:t>
      </w:r>
    </w:p>
    <w:p w14:paraId="55B51FC4" w14:textId="77777777" w:rsidR="002C2937" w:rsidRPr="00DA6829" w:rsidRDefault="002C2937" w:rsidP="002C2937">
      <w:pPr>
        <w:pStyle w:val="ListParagraph"/>
        <w:numPr>
          <w:ilvl w:val="1"/>
          <w:numId w:val="35"/>
        </w:numPr>
        <w:rPr>
          <w:lang w:val="en-US"/>
        </w:rPr>
      </w:pPr>
      <w:r>
        <w:rPr>
          <w:rFonts w:asciiTheme="majorHAnsi" w:hAnsiTheme="majorHAnsi" w:cstheme="majorHAnsi"/>
          <w:lang w:val="en-US"/>
        </w:rPr>
        <w:t>(All the differences on task, data, language, labeling etc.)</w:t>
      </w:r>
    </w:p>
    <w:p w14:paraId="2090925F" w14:textId="77777777" w:rsidR="002C2937" w:rsidRPr="00CF1AC2" w:rsidRDefault="002C2937" w:rsidP="002C2937">
      <w:pPr>
        <w:pStyle w:val="ListParagraph"/>
        <w:numPr>
          <w:ilvl w:val="1"/>
          <w:numId w:val="35"/>
        </w:numPr>
        <w:rPr>
          <w:lang w:val="en-US"/>
        </w:rPr>
      </w:pPr>
      <w:r>
        <w:rPr>
          <w:rFonts w:asciiTheme="majorHAnsi" w:hAnsiTheme="majorHAnsi" w:cstheme="majorHAnsi"/>
          <w:lang w:val="en-US"/>
        </w:rPr>
        <w:t>Solution: More documentation on this and more reproductions</w:t>
      </w:r>
    </w:p>
    <w:p w14:paraId="654C1D20" w14:textId="77777777" w:rsidR="002C2937" w:rsidRPr="00A8346E" w:rsidRDefault="002C2937" w:rsidP="002C2937">
      <w:pPr>
        <w:ind w:firstLine="0"/>
        <w:rPr>
          <w:lang w:val="en-US"/>
        </w:rPr>
      </w:pPr>
    </w:p>
    <w:p w14:paraId="340653EE" w14:textId="77777777" w:rsidR="002C2937" w:rsidRPr="00E27297" w:rsidRDefault="002C2937" w:rsidP="002C2937">
      <w:pPr>
        <w:pStyle w:val="ListParagraph"/>
        <w:numPr>
          <w:ilvl w:val="0"/>
          <w:numId w:val="35"/>
        </w:numPr>
        <w:rPr>
          <w:lang w:val="en-US"/>
        </w:rPr>
      </w:pPr>
      <w:r>
        <w:rPr>
          <w:rFonts w:asciiTheme="majorHAnsi" w:hAnsiTheme="majorHAnsi" w:cstheme="majorHAnsi"/>
          <w:lang w:val="en-US"/>
        </w:rPr>
        <w:lastRenderedPageBreak/>
        <w:t>Bad documentation is insufficient for facilitating replication</w:t>
      </w:r>
    </w:p>
    <w:p w14:paraId="71CE9C3D" w14:textId="77777777" w:rsidR="002C2937" w:rsidRPr="00BA5EF0" w:rsidRDefault="002C2937" w:rsidP="002C2937">
      <w:pPr>
        <w:pStyle w:val="ListParagraph"/>
        <w:numPr>
          <w:ilvl w:val="1"/>
          <w:numId w:val="35"/>
        </w:numPr>
        <w:rPr>
          <w:lang w:val="en-US"/>
        </w:rPr>
      </w:pPr>
      <w:r>
        <w:rPr>
          <w:lang w:val="en-US"/>
        </w:rPr>
        <w:t>From practical experience</w:t>
      </w:r>
    </w:p>
    <w:p w14:paraId="1E4CB4A4" w14:textId="77777777" w:rsidR="002C2937" w:rsidRDefault="002C2937" w:rsidP="002C2937">
      <w:pPr>
        <w:rPr>
          <w:lang w:val="en-US"/>
        </w:rPr>
      </w:pPr>
    </w:p>
    <w:p w14:paraId="7FBAC161" w14:textId="77777777" w:rsidR="002C2937" w:rsidRDefault="002C2937" w:rsidP="002C2937">
      <w:pPr>
        <w:pStyle w:val="ListParagraph"/>
        <w:numPr>
          <w:ilvl w:val="0"/>
          <w:numId w:val="35"/>
        </w:numPr>
        <w:rPr>
          <w:lang w:val="en-US"/>
        </w:rPr>
      </w:pPr>
      <w:r>
        <w:rPr>
          <w:lang w:val="en-US"/>
        </w:rPr>
        <w:t>It is up to individual researchers and their experience to produce original studies and replications alike (not good)</w:t>
      </w:r>
    </w:p>
    <w:p w14:paraId="3A99A338" w14:textId="77777777" w:rsidR="002C2937" w:rsidRDefault="002C2937" w:rsidP="002C2937">
      <w:pPr>
        <w:pStyle w:val="ListParagraph"/>
        <w:numPr>
          <w:ilvl w:val="1"/>
          <w:numId w:val="35"/>
        </w:numPr>
        <w:rPr>
          <w:lang w:val="en-US"/>
        </w:rPr>
      </w:pPr>
      <w:r>
        <w:rPr>
          <w:lang w:val="en-US"/>
        </w:rPr>
        <w:t>Arbitrary choices and handycrafts</w:t>
      </w:r>
    </w:p>
    <w:p w14:paraId="33177449" w14:textId="77777777" w:rsidR="002C2937" w:rsidRDefault="002C2937" w:rsidP="002C2937">
      <w:pPr>
        <w:pStyle w:val="ListParagraph"/>
        <w:numPr>
          <w:ilvl w:val="2"/>
          <w:numId w:val="35"/>
        </w:numPr>
        <w:rPr>
          <w:lang w:val="en-US"/>
        </w:rPr>
      </w:pPr>
      <w:r>
        <w:rPr>
          <w:lang w:val="en-US"/>
        </w:rPr>
        <w:t>Tuning (C-parameters)</w:t>
      </w:r>
    </w:p>
    <w:p w14:paraId="25D4DF4D" w14:textId="77777777" w:rsidR="002C2937" w:rsidRPr="0074340D" w:rsidRDefault="002C2937" w:rsidP="002C2937">
      <w:pPr>
        <w:pStyle w:val="ListParagraph"/>
        <w:numPr>
          <w:ilvl w:val="2"/>
          <w:numId w:val="35"/>
        </w:numPr>
        <w:rPr>
          <w:lang w:val="en-US"/>
        </w:rPr>
      </w:pPr>
      <w:r>
        <w:rPr>
          <w:lang w:val="en-US"/>
        </w:rPr>
        <w:t>Model type</w:t>
      </w:r>
    </w:p>
    <w:p w14:paraId="68F45ED7" w14:textId="4579CD63" w:rsidR="00854074" w:rsidRPr="00EA14BF" w:rsidRDefault="002C2937" w:rsidP="00EA14BF">
      <w:pPr>
        <w:pStyle w:val="ListParagraph"/>
        <w:numPr>
          <w:ilvl w:val="1"/>
          <w:numId w:val="35"/>
        </w:numPr>
        <w:rPr>
          <w:lang w:val="en-US"/>
        </w:rPr>
      </w:pPr>
      <w:r>
        <w:rPr>
          <w:lang w:val="en-US"/>
        </w:rPr>
        <w:t>From practical experience – not possible to find established pipeline and solutions</w:t>
      </w:r>
    </w:p>
    <w:p w14:paraId="12CA719E" w14:textId="3245715D" w:rsidR="00D05CD8" w:rsidRDefault="00D05CD8" w:rsidP="00F67D39">
      <w:pPr>
        <w:pStyle w:val="Heading2"/>
        <w:ind w:firstLine="0"/>
        <w:rPr>
          <w:highlight w:val="white"/>
          <w:lang w:val="en-US"/>
        </w:rPr>
      </w:pPr>
      <w:bookmarkStart w:id="40" w:name="_Toc57619589"/>
      <w:r w:rsidRPr="002D307B">
        <w:rPr>
          <w:highlight w:val="white"/>
          <w:lang w:val="en-US"/>
        </w:rPr>
        <w:t>4.</w:t>
      </w:r>
      <w:r>
        <w:rPr>
          <w:highlight w:val="white"/>
          <w:lang w:val="en-US"/>
        </w:rPr>
        <w:t>3</w:t>
      </w:r>
      <w:r w:rsidRPr="002D307B">
        <w:rPr>
          <w:highlight w:val="white"/>
          <w:lang w:val="en-US"/>
        </w:rPr>
        <w:t xml:space="preserve"> </w:t>
      </w:r>
      <w:r w:rsidR="00322118">
        <w:rPr>
          <w:highlight w:val="white"/>
          <w:lang w:val="en-US"/>
        </w:rPr>
        <w:t>Further research</w:t>
      </w:r>
      <w:bookmarkEnd w:id="40"/>
    </w:p>
    <w:p w14:paraId="784F4E3C" w14:textId="3CE675B8" w:rsidR="00363C72" w:rsidRDefault="005C7C52" w:rsidP="00A25A11">
      <w:pPr>
        <w:pStyle w:val="Heading3"/>
        <w:ind w:firstLine="0"/>
        <w:rPr>
          <w:rFonts w:asciiTheme="majorHAnsi" w:hAnsiTheme="majorHAnsi" w:cstheme="majorHAnsi"/>
          <w:highlight w:val="white"/>
          <w:lang w:val="en-US"/>
        </w:rPr>
      </w:pPr>
      <w:bookmarkStart w:id="41" w:name="_Toc57619590"/>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Need for a widely applicable, conservative, transparent pipeline.</w:t>
      </w:r>
      <w:bookmarkEnd w:id="41"/>
    </w:p>
    <w:p w14:paraId="703EF4E0" w14:textId="3A4517D5" w:rsidR="00A25A11" w:rsidRPr="00A25A11" w:rsidRDefault="00A25A11" w:rsidP="00A25A11">
      <w:pPr>
        <w:rPr>
          <w:highlight w:val="white"/>
          <w:lang w:val="en-US"/>
        </w:rPr>
      </w:pPr>
      <w:r>
        <w:rPr>
          <w:highlight w:val="white"/>
          <w:lang w:val="en-US"/>
        </w:rPr>
        <w:t>S</w:t>
      </w:r>
    </w:p>
    <w:p w14:paraId="37D7EEA6" w14:textId="4C018454" w:rsidR="00FB4B83" w:rsidRPr="00E2771B" w:rsidRDefault="00275157" w:rsidP="00E2771B">
      <w:pPr>
        <w:pStyle w:val="Heading3"/>
        <w:ind w:firstLine="0"/>
        <w:rPr>
          <w:rFonts w:asciiTheme="majorHAnsi" w:hAnsiTheme="majorHAnsi" w:cstheme="majorHAnsi"/>
          <w:highlight w:val="white"/>
          <w:lang w:val="en-US"/>
        </w:rPr>
      </w:pPr>
      <w:bookmarkStart w:id="42" w:name="_Toc57619591"/>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2A08C8">
        <w:rPr>
          <w:rFonts w:asciiTheme="majorHAnsi" w:hAnsiTheme="majorHAnsi" w:cstheme="majorHAnsi"/>
          <w:highlight w:val="white"/>
          <w:lang w:val="en-US"/>
        </w:rPr>
        <w:t>Need for more replications</w:t>
      </w:r>
      <w:r w:rsidR="00277711">
        <w:rPr>
          <w:rFonts w:asciiTheme="majorHAnsi" w:hAnsiTheme="majorHAnsi" w:cstheme="majorHAnsi"/>
          <w:highlight w:val="white"/>
          <w:lang w:val="en-US"/>
        </w:rPr>
        <w:t xml:space="preserve"> and a genera</w:t>
      </w:r>
      <w:r w:rsidR="00CC3EF6">
        <w:rPr>
          <w:rFonts w:asciiTheme="majorHAnsi" w:hAnsiTheme="majorHAnsi" w:cstheme="majorHAnsi"/>
          <w:highlight w:val="white"/>
          <w:lang w:val="en-US"/>
        </w:rPr>
        <w:t>lly</w:t>
      </w:r>
      <w:r w:rsidR="00277711">
        <w:rPr>
          <w:rFonts w:asciiTheme="majorHAnsi" w:hAnsiTheme="majorHAnsi" w:cstheme="majorHAnsi"/>
          <w:highlight w:val="white"/>
          <w:lang w:val="en-US"/>
        </w:rPr>
        <w:t xml:space="preserve"> more open science-based approach</w:t>
      </w:r>
      <w:bookmarkEnd w:id="42"/>
    </w:p>
    <w:p w14:paraId="6B931B15" w14:textId="16971059" w:rsidR="00E2771B" w:rsidRDefault="00B5577D" w:rsidP="00E2771B">
      <w:pPr>
        <w:pStyle w:val="BodyText"/>
        <w:rPr>
          <w:lang w:val="en-US"/>
        </w:rPr>
      </w:pPr>
      <w:r>
        <w:rPr>
          <w:lang w:val="en-US"/>
        </w:rPr>
        <w:t>S</w:t>
      </w:r>
    </w:p>
    <w:p w14:paraId="75437CF6" w14:textId="77777777" w:rsidR="00B5577D" w:rsidRPr="00E2771B" w:rsidRDefault="00B5577D" w:rsidP="00B5577D">
      <w:pPr>
        <w:pStyle w:val="BodyText"/>
        <w:ind w:firstLine="0"/>
        <w:rPr>
          <w:lang w:val="en-US"/>
        </w:rPr>
      </w:pPr>
    </w:p>
    <w:p w14:paraId="3BCAB147" w14:textId="164C8C2C" w:rsidR="00363C72" w:rsidRDefault="0065538A" w:rsidP="00363C72">
      <w:pPr>
        <w:pStyle w:val="Heading1"/>
        <w:ind w:firstLine="0"/>
        <w:rPr>
          <w:rFonts w:asciiTheme="majorHAnsi" w:hAnsiTheme="majorHAnsi" w:cstheme="majorHAnsi"/>
          <w:highlight w:val="white"/>
          <w:lang w:val="en-US"/>
        </w:rPr>
      </w:pPr>
      <w:bookmarkStart w:id="43" w:name="_Toc57619592"/>
      <w:r w:rsidRPr="002D307B">
        <w:rPr>
          <w:rFonts w:asciiTheme="majorHAnsi" w:hAnsiTheme="majorHAnsi" w:cstheme="majorHAnsi"/>
          <w:highlight w:val="white"/>
          <w:lang w:val="en-US"/>
        </w:rPr>
        <w:t>5</w:t>
      </w:r>
      <w:r w:rsidR="001A5D93" w:rsidRPr="002D307B">
        <w:rPr>
          <w:rFonts w:asciiTheme="majorHAnsi" w:hAnsiTheme="majorHAnsi" w:cstheme="majorHAnsi"/>
          <w:highlight w:val="white"/>
          <w:lang w:val="en-US"/>
        </w:rPr>
        <w:t>. Conclusion</w:t>
      </w:r>
      <w:bookmarkEnd w:id="43"/>
    </w:p>
    <w:p w14:paraId="11AA29F0" w14:textId="48178745" w:rsidR="00363C72" w:rsidRPr="00363C72" w:rsidRDefault="00363C72" w:rsidP="00363C72">
      <w:pPr>
        <w:rPr>
          <w:highlight w:val="white"/>
          <w:lang w:val="en-US"/>
        </w:rPr>
      </w:pPr>
      <w:r>
        <w:rPr>
          <w:highlight w:val="white"/>
          <w:lang w:val="en-US"/>
        </w:rPr>
        <w:t>s</w:t>
      </w:r>
    </w:p>
    <w:p w14:paraId="67E2638C" w14:textId="02D95AB3" w:rsidR="00A926CC" w:rsidRPr="002D307B" w:rsidRDefault="00A926CC" w:rsidP="00A926CC">
      <w:pPr>
        <w:pStyle w:val="Heading1"/>
        <w:ind w:firstLine="0"/>
        <w:rPr>
          <w:rFonts w:asciiTheme="majorHAnsi" w:hAnsiTheme="majorHAnsi" w:cstheme="majorHAnsi"/>
          <w:highlight w:val="white"/>
          <w:lang w:val="en-US"/>
        </w:rPr>
      </w:pPr>
      <w:bookmarkStart w:id="44" w:name="_Toc57619593"/>
      <w:r w:rsidRPr="002D307B">
        <w:rPr>
          <w:rFonts w:asciiTheme="majorHAnsi" w:hAnsiTheme="majorHAnsi" w:cstheme="majorHAnsi"/>
          <w:highlight w:val="white"/>
          <w:lang w:val="en-US"/>
        </w:rPr>
        <w:t xml:space="preserve">6. </w:t>
      </w:r>
      <w:r>
        <w:rPr>
          <w:rFonts w:asciiTheme="majorHAnsi" w:hAnsiTheme="majorHAnsi" w:cstheme="majorHAnsi"/>
          <w:highlight w:val="white"/>
          <w:lang w:val="en-US"/>
        </w:rPr>
        <w:t>Acknowledgements</w:t>
      </w:r>
      <w:bookmarkEnd w:id="44"/>
    </w:p>
    <w:p w14:paraId="0BA8DAE6" w14:textId="7311E253" w:rsidR="00A926CC" w:rsidRPr="00A926CC" w:rsidRDefault="00A926CC" w:rsidP="00A926CC">
      <w:pPr>
        <w:pStyle w:val="BodyText"/>
        <w:rPr>
          <w:highlight w:val="white"/>
          <w:lang w:val="en-US"/>
        </w:rPr>
      </w:pPr>
      <w:r>
        <w:rPr>
          <w:highlight w:val="white"/>
          <w:lang w:val="en-US"/>
        </w:rPr>
        <w:t>s</w:t>
      </w:r>
    </w:p>
    <w:p w14:paraId="5E646376" w14:textId="32CC83C5" w:rsidR="005E7C4B" w:rsidRPr="002D307B" w:rsidRDefault="00A926CC" w:rsidP="00541A4C">
      <w:pPr>
        <w:pStyle w:val="Heading1"/>
        <w:ind w:firstLine="0"/>
        <w:rPr>
          <w:rFonts w:asciiTheme="majorHAnsi" w:hAnsiTheme="majorHAnsi" w:cstheme="majorHAnsi"/>
          <w:highlight w:val="white"/>
          <w:lang w:val="en-US"/>
        </w:rPr>
      </w:pPr>
      <w:bookmarkStart w:id="45" w:name="_Toc57619594"/>
      <w:r>
        <w:rPr>
          <w:rFonts w:asciiTheme="majorHAnsi" w:hAnsiTheme="majorHAnsi" w:cstheme="majorHAnsi"/>
          <w:highlight w:val="white"/>
          <w:lang w:val="en-US"/>
        </w:rPr>
        <w:t>7</w:t>
      </w:r>
      <w:r w:rsidR="002F06DB" w:rsidRPr="002D307B">
        <w:rPr>
          <w:rFonts w:asciiTheme="majorHAnsi" w:hAnsiTheme="majorHAnsi" w:cstheme="majorHAnsi"/>
          <w:highlight w:val="white"/>
          <w:lang w:val="en-US"/>
        </w:rPr>
        <w:t xml:space="preserve">. </w:t>
      </w:r>
      <w:r w:rsidR="002F073B" w:rsidRPr="002D307B">
        <w:rPr>
          <w:rFonts w:asciiTheme="majorHAnsi" w:hAnsiTheme="majorHAnsi" w:cstheme="majorHAnsi"/>
          <w:highlight w:val="white"/>
          <w:lang w:val="en-US"/>
        </w:rPr>
        <w:t>References</w:t>
      </w:r>
      <w:bookmarkEnd w:id="45"/>
    </w:p>
    <w:p w14:paraId="7CA4A439" w14:textId="77777777" w:rsidR="00BC06F6" w:rsidRPr="002D307B" w:rsidRDefault="0085226C" w:rsidP="00BC06F6">
      <w:pPr>
        <w:pStyle w:val="Bibliography"/>
        <w:rPr>
          <w:rFonts w:asciiTheme="majorHAnsi" w:hAnsiTheme="majorHAnsi" w:cstheme="majorHAnsi"/>
          <w:lang w:val="en-US"/>
        </w:rPr>
      </w:pPr>
      <w:r w:rsidRPr="002D307B">
        <w:rPr>
          <w:rFonts w:asciiTheme="majorHAnsi" w:eastAsia="Times New Roman" w:hAnsiTheme="majorHAnsi" w:cstheme="majorHAnsi"/>
          <w:highlight w:val="white"/>
          <w:lang w:val="en-US"/>
        </w:rPr>
        <w:fldChar w:fldCharType="begin"/>
      </w:r>
      <w:r w:rsidR="00392939" w:rsidRPr="002D307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BC06F6" w:rsidRPr="002D307B">
        <w:rPr>
          <w:rFonts w:asciiTheme="majorHAnsi" w:hAnsiTheme="majorHAnsi" w:cstheme="majorHAnsi"/>
          <w:lang w:val="en-US"/>
        </w:rPr>
        <w:t xml:space="preserve">Abell, F., Happé, F., &amp; Frith, U. (2000). Do triangles play tricks? Attribution of mental states to animated shapes in normal and abnormal development. </w:t>
      </w:r>
      <w:r w:rsidR="00BC06F6" w:rsidRPr="002D307B">
        <w:rPr>
          <w:rFonts w:asciiTheme="majorHAnsi" w:hAnsiTheme="majorHAnsi" w:cstheme="majorHAnsi"/>
          <w:i/>
          <w:iCs/>
          <w:lang w:val="en-US"/>
        </w:rPr>
        <w:t>Cognitive Development</w:t>
      </w:r>
      <w:r w:rsidR="00BC06F6" w:rsidRPr="002D307B">
        <w:rPr>
          <w:rFonts w:asciiTheme="majorHAnsi" w:hAnsiTheme="majorHAnsi" w:cstheme="majorHAnsi"/>
          <w:lang w:val="en-US"/>
        </w:rPr>
        <w:t xml:space="preserve">, </w:t>
      </w:r>
      <w:r w:rsidR="00BC06F6" w:rsidRPr="002D307B">
        <w:rPr>
          <w:rFonts w:asciiTheme="majorHAnsi" w:hAnsiTheme="majorHAnsi" w:cstheme="majorHAnsi"/>
          <w:i/>
          <w:iCs/>
          <w:lang w:val="en-US"/>
        </w:rPr>
        <w:t>15</w:t>
      </w:r>
      <w:r w:rsidR="00BC06F6" w:rsidRPr="002D307B">
        <w:rPr>
          <w:rFonts w:asciiTheme="majorHAnsi" w:hAnsiTheme="majorHAnsi" w:cstheme="majorHAnsi"/>
          <w:lang w:val="en-US"/>
        </w:rPr>
        <w:t>(1), 1–16. https://doi.org/10.1016/S0885-2014(00)00014-9</w:t>
      </w:r>
    </w:p>
    <w:p w14:paraId="533D2581"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Alberto, P., Arndis, S., Vibeke, B., &amp; Riccardo, F. (2019). </w:t>
      </w:r>
      <w:r w:rsidRPr="002D307B">
        <w:rPr>
          <w:rFonts w:asciiTheme="majorHAnsi" w:hAnsiTheme="majorHAnsi" w:cstheme="majorHAnsi"/>
          <w:i/>
          <w:iCs/>
          <w:lang w:val="en-US"/>
        </w:rPr>
        <w:t>Voice Patterns in Schizophrenia: A systematic Review and Bayesian Meta-Analysis</w:t>
      </w:r>
      <w:r w:rsidRPr="002D307B">
        <w:rPr>
          <w:rFonts w:asciiTheme="majorHAnsi" w:hAnsiTheme="majorHAnsi" w:cstheme="majorHAnsi"/>
          <w:lang w:val="en-US"/>
        </w:rPr>
        <w:t xml:space="preserve"> [Preprint]. Bioinformatics. https://doi.org/10.1101/583815</w:t>
      </w:r>
    </w:p>
    <w:p w14:paraId="6BD49702"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lastRenderedPageBreak/>
        <w:t xml:space="preserve">Beck, K. I., Simonsen, A., Wang, H., Yang, L., Zhou, Y., &amp; Bliksted, V. (2020). Cross-cultural comparison of theory of mind deficits in patients with schizophrenia from China and Denmark: Different aspects of ToM show different results. </w:t>
      </w:r>
      <w:r w:rsidRPr="002D307B">
        <w:rPr>
          <w:rFonts w:asciiTheme="majorHAnsi" w:hAnsiTheme="majorHAnsi" w:cstheme="majorHAnsi"/>
          <w:i/>
          <w:iCs/>
          <w:lang w:val="en-US"/>
        </w:rPr>
        <w:t>Nordic Journal of Psychiatry</w:t>
      </w:r>
      <w:r w:rsidRPr="002D307B">
        <w:rPr>
          <w:rFonts w:asciiTheme="majorHAnsi" w:hAnsiTheme="majorHAnsi" w:cstheme="majorHAnsi"/>
          <w:lang w:val="en-US"/>
        </w:rPr>
        <w:t>, 1–8.</w:t>
      </w:r>
    </w:p>
    <w:p w14:paraId="55B21D10"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Bliksted, V., Fagerlund, B., Weed, E., Frith, C., &amp; Videbech, P. (2014). Social cognition and neurocognitive deficits in first-episode schizophrenia. </w:t>
      </w:r>
      <w:r w:rsidRPr="002D307B">
        <w:rPr>
          <w:rFonts w:asciiTheme="majorHAnsi" w:hAnsiTheme="majorHAnsi" w:cstheme="majorHAnsi"/>
          <w:i/>
          <w:iCs/>
          <w:lang w:val="en-US"/>
        </w:rPr>
        <w:t>Schizophrenia Research</w:t>
      </w:r>
      <w:r w:rsidRPr="002D307B">
        <w:rPr>
          <w:rFonts w:asciiTheme="majorHAnsi" w:hAnsiTheme="majorHAnsi" w:cstheme="majorHAnsi"/>
          <w:lang w:val="en-US"/>
        </w:rPr>
        <w:t xml:space="preserve">, </w:t>
      </w:r>
      <w:r w:rsidRPr="002D307B">
        <w:rPr>
          <w:rFonts w:asciiTheme="majorHAnsi" w:hAnsiTheme="majorHAnsi" w:cstheme="majorHAnsi"/>
          <w:i/>
          <w:iCs/>
          <w:lang w:val="en-US"/>
        </w:rPr>
        <w:t>153</w:t>
      </w:r>
      <w:r w:rsidRPr="002D307B">
        <w:rPr>
          <w:rFonts w:asciiTheme="majorHAnsi" w:hAnsiTheme="majorHAnsi" w:cstheme="majorHAnsi"/>
          <w:lang w:val="en-US"/>
        </w:rPr>
        <w:t>(1), 9–17. https://doi.org/10.1016/j.schres.2014.01.010</w:t>
      </w:r>
    </w:p>
    <w:p w14:paraId="2D11DA09"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Bliksted, V., Frith, C., Videbech, P., Fagerlund, B., Emborg, C., Simonsen, A., Roepstorff, A., &amp; Campbell-Meiklejohn, D. (2019). Hyper-and hypomentalizing in patients with first-episode schizophrenia: FMRI and behavioral studies. </w:t>
      </w:r>
      <w:r w:rsidRPr="002D307B">
        <w:rPr>
          <w:rFonts w:asciiTheme="majorHAnsi" w:hAnsiTheme="majorHAnsi" w:cstheme="majorHAnsi"/>
          <w:i/>
          <w:iCs/>
          <w:lang w:val="en-US"/>
        </w:rPr>
        <w:t>Schizophrenia Bulletin</w:t>
      </w:r>
      <w:r w:rsidRPr="002D307B">
        <w:rPr>
          <w:rFonts w:asciiTheme="majorHAnsi" w:hAnsiTheme="majorHAnsi" w:cstheme="majorHAnsi"/>
          <w:lang w:val="en-US"/>
        </w:rPr>
        <w:t xml:space="preserve">, </w:t>
      </w:r>
      <w:r w:rsidRPr="002D307B">
        <w:rPr>
          <w:rFonts w:asciiTheme="majorHAnsi" w:hAnsiTheme="majorHAnsi" w:cstheme="majorHAnsi"/>
          <w:i/>
          <w:iCs/>
          <w:lang w:val="en-US"/>
        </w:rPr>
        <w:t>45</w:t>
      </w:r>
      <w:r w:rsidRPr="002D307B">
        <w:rPr>
          <w:rFonts w:asciiTheme="majorHAnsi" w:hAnsiTheme="majorHAnsi" w:cstheme="majorHAnsi"/>
          <w:lang w:val="en-US"/>
        </w:rPr>
        <w:t>(2), 377–385.</w:t>
      </w:r>
    </w:p>
    <w:p w14:paraId="20E66257"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Chakraborty, D., Yang, Z., Tahir, Y., Maszczyk, T., Dauwels, J., Thalmann, N., Zheng, J., Maniam, Y., Amirah, N., &amp; Tan, B. L. (2018). Prediction of negative symptoms of schizophrenia from emotion related low-level speech signals. </w:t>
      </w:r>
      <w:r w:rsidRPr="002D307B">
        <w:rPr>
          <w:rFonts w:asciiTheme="majorHAnsi" w:hAnsiTheme="majorHAnsi" w:cstheme="majorHAnsi"/>
          <w:i/>
          <w:iCs/>
          <w:lang w:val="en-US"/>
        </w:rPr>
        <w:t>2018 IEEE International Conference on Acoustics, Speech and Signal Processing (ICASSP)</w:t>
      </w:r>
      <w:r w:rsidRPr="002D307B">
        <w:rPr>
          <w:rFonts w:asciiTheme="majorHAnsi" w:hAnsiTheme="majorHAnsi" w:cstheme="majorHAnsi"/>
          <w:lang w:val="en-US"/>
        </w:rPr>
        <w:t>, 6024–6028.</w:t>
      </w:r>
    </w:p>
    <w:p w14:paraId="415759A1"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FabFilter Software Instruments. (2018). </w:t>
      </w:r>
      <w:r w:rsidRPr="002D307B">
        <w:rPr>
          <w:rFonts w:asciiTheme="majorHAnsi" w:hAnsiTheme="majorHAnsi" w:cstheme="majorHAnsi"/>
          <w:i/>
          <w:iCs/>
          <w:lang w:val="en-US"/>
        </w:rPr>
        <w:t>FabFilter</w:t>
      </w:r>
      <w:r w:rsidRPr="002D307B">
        <w:rPr>
          <w:rFonts w:asciiTheme="majorHAnsi" w:hAnsiTheme="majorHAnsi" w:cstheme="majorHAnsi"/>
          <w:lang w:val="en-US"/>
        </w:rPr>
        <w:t xml:space="preserve"> (Fabfilter pro-q 2.) [Computer software].</w:t>
      </w:r>
    </w:p>
    <w:p w14:paraId="4F164DE7"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Friedman, J., Hastie, T., &amp; Tibshirani, R. (2010). </w:t>
      </w:r>
      <w:r w:rsidRPr="002D307B">
        <w:rPr>
          <w:rFonts w:asciiTheme="majorHAnsi" w:hAnsiTheme="majorHAnsi" w:cstheme="majorHAnsi"/>
          <w:i/>
          <w:iCs/>
          <w:lang w:val="en-US"/>
        </w:rPr>
        <w:t>Regularization Paths for Generalized Linear Models via Coordinate   Descent. Journal of Statistical Software</w:t>
      </w:r>
      <w:r w:rsidRPr="002D307B">
        <w:rPr>
          <w:rFonts w:asciiTheme="majorHAnsi" w:hAnsiTheme="majorHAnsi" w:cstheme="majorHAnsi"/>
          <w:lang w:val="en-US"/>
        </w:rPr>
        <w:t xml:space="preserve">. </w:t>
      </w:r>
      <w:r w:rsidRPr="002D307B">
        <w:rPr>
          <w:rFonts w:asciiTheme="majorHAnsi" w:hAnsiTheme="majorHAnsi" w:cstheme="majorHAnsi"/>
          <w:i/>
          <w:iCs/>
          <w:lang w:val="en-US"/>
        </w:rPr>
        <w:t>33(1)</w:t>
      </w:r>
      <w:r w:rsidRPr="002D307B">
        <w:rPr>
          <w:rFonts w:asciiTheme="majorHAnsi" w:hAnsiTheme="majorHAnsi" w:cstheme="majorHAnsi"/>
          <w:lang w:val="en-US"/>
        </w:rPr>
        <w:t>, 1–22.</w:t>
      </w:r>
    </w:p>
    <w:p w14:paraId="25B77DA6"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Hong, L., &amp; Page, S. E. (2004). Groups of diverse problem solvers can outperform groups of high-ability problem solvers. </w:t>
      </w:r>
      <w:r w:rsidRPr="002D307B">
        <w:rPr>
          <w:rFonts w:asciiTheme="majorHAnsi" w:hAnsiTheme="majorHAnsi" w:cstheme="majorHAnsi"/>
          <w:i/>
          <w:iCs/>
          <w:lang w:val="en-US"/>
        </w:rPr>
        <w:t>Proceedings of the National Academy of Sciences</w:t>
      </w:r>
      <w:r w:rsidRPr="002D307B">
        <w:rPr>
          <w:rFonts w:asciiTheme="majorHAnsi" w:hAnsiTheme="majorHAnsi" w:cstheme="majorHAnsi"/>
          <w:lang w:val="en-US"/>
        </w:rPr>
        <w:t xml:space="preserve">, </w:t>
      </w:r>
      <w:r w:rsidRPr="002D307B">
        <w:rPr>
          <w:rFonts w:asciiTheme="majorHAnsi" w:hAnsiTheme="majorHAnsi" w:cstheme="majorHAnsi"/>
          <w:i/>
          <w:iCs/>
          <w:lang w:val="en-US"/>
        </w:rPr>
        <w:t>101</w:t>
      </w:r>
      <w:r w:rsidRPr="002D307B">
        <w:rPr>
          <w:rFonts w:asciiTheme="majorHAnsi" w:hAnsiTheme="majorHAnsi" w:cstheme="majorHAnsi"/>
          <w:lang w:val="en-US"/>
        </w:rPr>
        <w:t>(46), 16385–16389. https://doi.org/10.1073/pnas.0403723101</w:t>
      </w:r>
    </w:p>
    <w:p w14:paraId="0B5BFDE8"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iZotope Inc. (2018). </w:t>
      </w:r>
      <w:r w:rsidRPr="002D307B">
        <w:rPr>
          <w:rFonts w:asciiTheme="majorHAnsi" w:hAnsiTheme="majorHAnsi" w:cstheme="majorHAnsi"/>
          <w:i/>
          <w:iCs/>
          <w:lang w:val="en-US"/>
        </w:rPr>
        <w:t>IZotope RX 6</w:t>
      </w:r>
      <w:r w:rsidRPr="002D307B">
        <w:rPr>
          <w:rFonts w:asciiTheme="majorHAnsi" w:hAnsiTheme="majorHAnsi" w:cstheme="majorHAnsi"/>
          <w:lang w:val="en-US"/>
        </w:rPr>
        <w:t>.</w:t>
      </w:r>
    </w:p>
    <w:p w14:paraId="63287463"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Olsen, L. (2018). </w:t>
      </w:r>
      <w:r w:rsidRPr="002D307B">
        <w:rPr>
          <w:rFonts w:asciiTheme="majorHAnsi" w:hAnsiTheme="majorHAnsi" w:cstheme="majorHAnsi"/>
          <w:i/>
          <w:iCs/>
          <w:lang w:val="en-US"/>
        </w:rPr>
        <w:t>Automatically diagnosing mental disorders from voice: A deep learning approach</w:t>
      </w:r>
      <w:r w:rsidRPr="002D307B">
        <w:rPr>
          <w:rFonts w:asciiTheme="majorHAnsi" w:hAnsiTheme="majorHAnsi" w:cstheme="majorHAnsi"/>
          <w:lang w:val="en-US"/>
        </w:rPr>
        <w:t>.</w:t>
      </w:r>
    </w:p>
    <w:p w14:paraId="2205E244"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Olsen, L. (2020). </w:t>
      </w:r>
      <w:r w:rsidRPr="002D307B">
        <w:rPr>
          <w:rFonts w:asciiTheme="majorHAnsi" w:hAnsiTheme="majorHAnsi" w:cstheme="majorHAnsi"/>
          <w:i/>
          <w:iCs/>
          <w:lang w:val="en-US"/>
        </w:rPr>
        <w:t>groupdata2: Creating Groups from Data</w:t>
      </w:r>
      <w:r w:rsidRPr="002D307B">
        <w:rPr>
          <w:rFonts w:asciiTheme="majorHAnsi" w:hAnsiTheme="majorHAnsi" w:cstheme="majorHAnsi"/>
          <w:lang w:val="en-US"/>
        </w:rPr>
        <w:t xml:space="preserve"> (1.3.0) [Computer software]. https://CRAN.R-project.org/package=groupdata2</w:t>
      </w:r>
    </w:p>
    <w:p w14:paraId="56C61E8C"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i/>
          <w:iCs/>
          <w:lang w:val="en-US"/>
        </w:rPr>
        <w:t>Statistics Denmark</w:t>
      </w:r>
      <w:r w:rsidRPr="002D307B">
        <w:rPr>
          <w:rFonts w:asciiTheme="majorHAnsi" w:hAnsiTheme="majorHAnsi" w:cstheme="majorHAnsi"/>
          <w:lang w:val="en-US"/>
        </w:rPr>
        <w:t>. (n.d.). Retrieved 11 November 2020, from https://www.dst.dk/en/</w:t>
      </w:r>
    </w:p>
    <w:p w14:paraId="098EC485" w14:textId="77777777" w:rsidR="00BC06F6" w:rsidRPr="002D307B" w:rsidRDefault="00BC06F6" w:rsidP="00BC06F6">
      <w:pPr>
        <w:pStyle w:val="Bibliography"/>
        <w:rPr>
          <w:rFonts w:asciiTheme="majorHAnsi" w:hAnsiTheme="majorHAnsi" w:cstheme="majorHAnsi"/>
        </w:rPr>
      </w:pPr>
      <w:r w:rsidRPr="002D307B">
        <w:rPr>
          <w:rFonts w:asciiTheme="majorHAnsi" w:hAnsiTheme="majorHAnsi" w:cstheme="majorHAnsi"/>
          <w:lang w:val="en-US"/>
        </w:rPr>
        <w:t xml:space="preserve">Zivetz, L. (1992). </w:t>
      </w:r>
      <w:r w:rsidRPr="002D307B">
        <w:rPr>
          <w:rFonts w:asciiTheme="majorHAnsi" w:hAnsiTheme="majorHAnsi" w:cstheme="majorHAnsi"/>
          <w:i/>
          <w:iCs/>
          <w:lang w:val="en-US"/>
        </w:rPr>
        <w:t>The ICD-10 classification of mental and behavioural disorders: Clinical descriptions and diagnostic guidelines</w:t>
      </w:r>
      <w:r w:rsidRPr="002D307B">
        <w:rPr>
          <w:rFonts w:asciiTheme="majorHAnsi" w:hAnsiTheme="majorHAnsi" w:cstheme="majorHAnsi"/>
          <w:lang w:val="en-US"/>
        </w:rPr>
        <w:t xml:space="preserve"> (Vol. 1). </w:t>
      </w:r>
      <w:r w:rsidRPr="002D307B">
        <w:rPr>
          <w:rFonts w:asciiTheme="majorHAnsi" w:hAnsiTheme="majorHAnsi" w:cstheme="majorHAnsi"/>
        </w:rPr>
        <w:t>World Health Organization.</w:t>
      </w:r>
    </w:p>
    <w:p w14:paraId="4F53FB84" w14:textId="7D68C3A8" w:rsidR="005A7EDE" w:rsidRPr="002D307B" w:rsidRDefault="0085226C" w:rsidP="0085226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fldChar w:fldCharType="end"/>
      </w:r>
      <w:r w:rsidRPr="002D307B">
        <w:rPr>
          <w:rFonts w:asciiTheme="majorHAnsi" w:eastAsia="Times New Roman" w:hAnsiTheme="majorHAnsi" w:cstheme="majorHAnsi"/>
          <w:highlight w:val="white"/>
          <w:lang w:val="en-US"/>
        </w:rPr>
        <w:t xml:space="preserve"> </w:t>
      </w:r>
    </w:p>
    <w:p w14:paraId="4F7EE7E8" w14:textId="31301366" w:rsidR="00F32DA0" w:rsidRPr="00087E3C" w:rsidRDefault="00091BC9" w:rsidP="00256611">
      <w:pPr>
        <w:pStyle w:val="Heading1"/>
        <w:ind w:firstLine="0"/>
        <w:rPr>
          <w:rFonts w:cs="Calibri"/>
          <w:highlight w:val="white"/>
          <w:lang w:val="en-US"/>
        </w:rPr>
      </w:pPr>
      <w:bookmarkStart w:id="46" w:name="_Toc57619595"/>
      <w:r w:rsidRPr="00087E3C">
        <w:rPr>
          <w:rFonts w:cs="Calibri"/>
          <w:highlight w:val="white"/>
          <w:lang w:val="en-US"/>
        </w:rPr>
        <w:t>8</w:t>
      </w:r>
      <w:r w:rsidR="00F32DA0" w:rsidRPr="00087E3C">
        <w:rPr>
          <w:rFonts w:cs="Calibri"/>
          <w:highlight w:val="white"/>
          <w:lang w:val="en-US"/>
        </w:rPr>
        <w:t>. Appendix</w:t>
      </w:r>
      <w:bookmarkEnd w:id="46"/>
    </w:p>
    <w:p w14:paraId="18765B84" w14:textId="256A013B" w:rsidR="00F32DA0" w:rsidRPr="002D307B" w:rsidRDefault="00F32DA0" w:rsidP="00561DC7">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sectPr w:rsidR="00F32DA0" w:rsidRPr="002D307B" w:rsidSect="00F21192">
      <w:footerReference w:type="default" r:id="rId23"/>
      <w:footerReference w:type="first" r:id="rId24"/>
      <w:type w:val="continuous"/>
      <w:pgSz w:w="11909" w:h="16834"/>
      <w:pgMar w:top="709" w:right="1440" w:bottom="709"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13DFBD" w14:textId="77777777" w:rsidR="00A8365E" w:rsidRDefault="00A8365E" w:rsidP="001506C0">
      <w:pPr>
        <w:spacing w:line="240" w:lineRule="auto"/>
      </w:pPr>
      <w:r>
        <w:separator/>
      </w:r>
    </w:p>
  </w:endnote>
  <w:endnote w:type="continuationSeparator" w:id="0">
    <w:p w14:paraId="289AAA82" w14:textId="77777777" w:rsidR="00A8365E" w:rsidRDefault="00A8365E"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97399"/>
      <w:docPartObj>
        <w:docPartGallery w:val="Page Numbers (Bottom of Page)"/>
        <w:docPartUnique/>
      </w:docPartObj>
    </w:sdtPr>
    <w:sdtEndPr>
      <w:rPr>
        <w:noProof/>
      </w:rPr>
    </w:sdtEndPr>
    <w:sdtContent>
      <w:p w14:paraId="179A5756" w14:textId="77777777" w:rsidR="00FA4C62" w:rsidRDefault="00FA4C62">
        <w:pPr>
          <w:pStyle w:val="Footer"/>
          <w:jc w:val="center"/>
        </w:pPr>
      </w:p>
    </w:sdtContent>
  </w:sdt>
  <w:p w14:paraId="171544C1" w14:textId="77777777" w:rsidR="00FA4C62" w:rsidRDefault="00FA4C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7E92" w14:textId="03DA7192" w:rsidR="00FA4C62" w:rsidRDefault="00FA4C62">
    <w:pPr>
      <w:pStyle w:val="Footer"/>
      <w:jc w:val="center"/>
    </w:pPr>
  </w:p>
  <w:p w14:paraId="38CE87B3" w14:textId="77777777" w:rsidR="00FA4C62" w:rsidRDefault="00FA4C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FA4C62" w:rsidRDefault="00FA4C6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FA4C62" w:rsidRDefault="00FA4C62">
    <w:pPr>
      <w:pStyle w:val="Footer"/>
    </w:pPr>
  </w:p>
  <w:p w14:paraId="70E9D1B4" w14:textId="77777777" w:rsidR="00FA4C62" w:rsidRDefault="00FA4C62"/>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FA4C62" w:rsidRDefault="00FA4C6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FA4C62" w:rsidRDefault="00FA4C62">
    <w:pPr>
      <w:pStyle w:val="Footer"/>
    </w:pPr>
  </w:p>
  <w:p w14:paraId="67614AF0" w14:textId="77777777" w:rsidR="00FA4C62" w:rsidRDefault="00FA4C6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2C8EDF" w14:textId="77777777" w:rsidR="00A8365E" w:rsidRDefault="00A8365E" w:rsidP="001506C0">
      <w:pPr>
        <w:spacing w:line="240" w:lineRule="auto"/>
      </w:pPr>
      <w:r>
        <w:separator/>
      </w:r>
    </w:p>
  </w:footnote>
  <w:footnote w:type="continuationSeparator" w:id="0">
    <w:p w14:paraId="4A1892FD" w14:textId="77777777" w:rsidR="00A8365E" w:rsidRDefault="00A8365E"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463FF" w14:textId="350D3F38" w:rsidR="00FA4C62" w:rsidRPr="00FA6E69" w:rsidRDefault="00FA4C62" w:rsidP="00F34224">
    <w:pPr>
      <w:pStyle w:val="Header"/>
      <w:rPr>
        <w:i/>
        <w:iCs/>
        <w:sz w:val="20"/>
        <w:szCs w:val="20"/>
        <w:lang w:val="en-US"/>
      </w:rPr>
    </w:pPr>
    <w:r w:rsidRPr="00FA6E69">
      <w:rPr>
        <w:i/>
        <w:iCs/>
        <w:sz w:val="20"/>
        <w:szCs w:val="20"/>
        <w:lang w:val="en-US"/>
      </w:rPr>
      <w:t>Bachelors project</w:t>
    </w:r>
    <w:r w:rsidRPr="00FA6E69">
      <w:rPr>
        <w:i/>
        <w:iCs/>
        <w:sz w:val="20"/>
        <w:szCs w:val="20"/>
        <w:lang w:val="en-US"/>
      </w:rPr>
      <w:tab/>
    </w:r>
    <w:r w:rsidRPr="00FA6E69">
      <w:rPr>
        <w:i/>
        <w:iCs/>
        <w:sz w:val="20"/>
        <w:szCs w:val="20"/>
        <w:lang w:val="en-US"/>
      </w:rPr>
      <w:tab/>
      <w:t>Emil Trenckner Jessen</w:t>
    </w:r>
  </w:p>
  <w:p w14:paraId="5877D80A" w14:textId="14C69FF2" w:rsidR="00FA4C62" w:rsidRPr="00FA6E69" w:rsidRDefault="00FA4C62" w:rsidP="00F34224">
    <w:pPr>
      <w:pStyle w:val="Header"/>
      <w:rPr>
        <w:i/>
        <w:iCs/>
        <w:sz w:val="20"/>
        <w:szCs w:val="20"/>
        <w:lang w:val="en-US"/>
      </w:rPr>
    </w:pPr>
    <w:r w:rsidRPr="00FA6E69">
      <w:rPr>
        <w:i/>
        <w:iCs/>
        <w:sz w:val="20"/>
        <w:szCs w:val="20"/>
        <w:lang w:val="en-US"/>
      </w:rPr>
      <w:t>Cognitive Science</w:t>
    </w:r>
    <w:r w:rsidRPr="00FA6E69">
      <w:rPr>
        <w:i/>
        <w:iCs/>
        <w:sz w:val="20"/>
        <w:szCs w:val="20"/>
        <w:lang w:val="en-US"/>
      </w:rPr>
      <w:tab/>
    </w:r>
    <w:r w:rsidRPr="00FA6E69">
      <w:rPr>
        <w:i/>
        <w:iCs/>
        <w:sz w:val="20"/>
        <w:szCs w:val="20"/>
        <w:lang w:val="en-US"/>
      </w:rPr>
      <w:tab/>
      <w:t>4</w:t>
    </w:r>
    <w:r w:rsidRPr="00FA6E69">
      <w:rPr>
        <w:i/>
        <w:iCs/>
        <w:sz w:val="20"/>
        <w:szCs w:val="20"/>
        <w:vertAlign w:val="superscript"/>
        <w:lang w:val="en-US"/>
      </w:rPr>
      <w:t>th</w:t>
    </w:r>
    <w:r w:rsidRPr="00FA6E69">
      <w:rPr>
        <w:i/>
        <w:iCs/>
        <w:sz w:val="20"/>
        <w:szCs w:val="20"/>
        <w:lang w:val="en-US"/>
      </w:rPr>
      <w:t xml:space="preserve"> of 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7946"/>
    <w:multiLevelType w:val="hybridMultilevel"/>
    <w:tmpl w:val="8A74F37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0DF1CEC"/>
    <w:multiLevelType w:val="hybridMultilevel"/>
    <w:tmpl w:val="91864BC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88428A5"/>
    <w:multiLevelType w:val="hybridMultilevel"/>
    <w:tmpl w:val="1CD2F46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1E277B56"/>
    <w:multiLevelType w:val="hybridMultilevel"/>
    <w:tmpl w:val="D9C63FDC"/>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9" w15:restartNumberingAfterBreak="0">
    <w:nsid w:val="1F787F45"/>
    <w:multiLevelType w:val="hybridMultilevel"/>
    <w:tmpl w:val="BCB6474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0" w15:restartNumberingAfterBreak="0">
    <w:nsid w:val="20563811"/>
    <w:multiLevelType w:val="hybridMultilevel"/>
    <w:tmpl w:val="64AA261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2EA35B8A"/>
    <w:multiLevelType w:val="hybridMultilevel"/>
    <w:tmpl w:val="16C27C52"/>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5"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41D966F0"/>
    <w:multiLevelType w:val="hybridMultilevel"/>
    <w:tmpl w:val="B73059B4"/>
    <w:lvl w:ilvl="0" w:tplc="EC52C41A">
      <w:numFmt w:val="bullet"/>
      <w:lvlText w:val="-"/>
      <w:lvlJc w:val="left"/>
      <w:pPr>
        <w:ind w:left="927" w:hanging="360"/>
      </w:pPr>
      <w:rPr>
        <w:rFonts w:ascii="Calibri" w:eastAsia="Arial" w:hAnsi="Calibri" w:cs="Calibri" w:hint="default"/>
      </w:rPr>
    </w:lvl>
    <w:lvl w:ilvl="1" w:tplc="04060003" w:tentative="1">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18"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9" w15:restartNumberingAfterBreak="0">
    <w:nsid w:val="47B12216"/>
    <w:multiLevelType w:val="hybridMultilevel"/>
    <w:tmpl w:val="D2B4D9F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2"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53564EF8"/>
    <w:multiLevelType w:val="hybridMultilevel"/>
    <w:tmpl w:val="6C0EE232"/>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4"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7"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8"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9"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30"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1"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79BF6097"/>
    <w:multiLevelType w:val="hybridMultilevel"/>
    <w:tmpl w:val="953CB994"/>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3"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3"/>
  </w:num>
  <w:num w:numId="2">
    <w:abstractNumId w:val="22"/>
  </w:num>
  <w:num w:numId="3">
    <w:abstractNumId w:val="29"/>
  </w:num>
  <w:num w:numId="4">
    <w:abstractNumId w:val="20"/>
  </w:num>
  <w:num w:numId="5">
    <w:abstractNumId w:val="33"/>
  </w:num>
  <w:num w:numId="6">
    <w:abstractNumId w:val="21"/>
  </w:num>
  <w:num w:numId="7">
    <w:abstractNumId w:val="6"/>
  </w:num>
  <w:num w:numId="8">
    <w:abstractNumId w:val="34"/>
  </w:num>
  <w:num w:numId="9">
    <w:abstractNumId w:val="15"/>
  </w:num>
  <w:num w:numId="10">
    <w:abstractNumId w:val="18"/>
  </w:num>
  <w:num w:numId="11">
    <w:abstractNumId w:val="30"/>
  </w:num>
  <w:num w:numId="12">
    <w:abstractNumId w:val="24"/>
  </w:num>
  <w:num w:numId="13">
    <w:abstractNumId w:val="5"/>
  </w:num>
  <w:num w:numId="14">
    <w:abstractNumId w:val="28"/>
  </w:num>
  <w:num w:numId="15">
    <w:abstractNumId w:val="16"/>
  </w:num>
  <w:num w:numId="16">
    <w:abstractNumId w:val="25"/>
  </w:num>
  <w:num w:numId="17">
    <w:abstractNumId w:val="26"/>
  </w:num>
  <w:num w:numId="18">
    <w:abstractNumId w:val="31"/>
  </w:num>
  <w:num w:numId="19">
    <w:abstractNumId w:val="3"/>
  </w:num>
  <w:num w:numId="20">
    <w:abstractNumId w:val="4"/>
  </w:num>
  <w:num w:numId="21">
    <w:abstractNumId w:val="27"/>
  </w:num>
  <w:num w:numId="22">
    <w:abstractNumId w:val="11"/>
  </w:num>
  <w:num w:numId="23">
    <w:abstractNumId w:val="17"/>
  </w:num>
  <w:num w:numId="24">
    <w:abstractNumId w:val="8"/>
  </w:num>
  <w:num w:numId="25">
    <w:abstractNumId w:val="9"/>
  </w:num>
  <w:num w:numId="26">
    <w:abstractNumId w:val="32"/>
  </w:num>
  <w:num w:numId="27">
    <w:abstractNumId w:val="14"/>
  </w:num>
  <w:num w:numId="28">
    <w:abstractNumId w:val="23"/>
  </w:num>
  <w:num w:numId="29">
    <w:abstractNumId w:val="10"/>
  </w:num>
  <w:num w:numId="30">
    <w:abstractNumId w:val="0"/>
  </w:num>
  <w:num w:numId="31">
    <w:abstractNumId w:val="2"/>
  </w:num>
  <w:num w:numId="32">
    <w:abstractNumId w:val="7"/>
  </w:num>
  <w:num w:numId="33">
    <w:abstractNumId w:val="1"/>
  </w:num>
  <w:num w:numId="34">
    <w:abstractNumId w:val="19"/>
  </w:num>
  <w:num w:numId="3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A1B"/>
    <w:rsid w:val="000039B2"/>
    <w:rsid w:val="00004460"/>
    <w:rsid w:val="000049AC"/>
    <w:rsid w:val="0000508B"/>
    <w:rsid w:val="00005160"/>
    <w:rsid w:val="00005216"/>
    <w:rsid w:val="00007F95"/>
    <w:rsid w:val="0001044D"/>
    <w:rsid w:val="00011E2E"/>
    <w:rsid w:val="000124B3"/>
    <w:rsid w:val="000127C4"/>
    <w:rsid w:val="00012B05"/>
    <w:rsid w:val="000137F4"/>
    <w:rsid w:val="00013F0C"/>
    <w:rsid w:val="00014731"/>
    <w:rsid w:val="00014A07"/>
    <w:rsid w:val="00014D70"/>
    <w:rsid w:val="00015012"/>
    <w:rsid w:val="0001685A"/>
    <w:rsid w:val="00017A20"/>
    <w:rsid w:val="000204A3"/>
    <w:rsid w:val="00020854"/>
    <w:rsid w:val="00020BE2"/>
    <w:rsid w:val="00021375"/>
    <w:rsid w:val="00021627"/>
    <w:rsid w:val="00022E95"/>
    <w:rsid w:val="00023CAE"/>
    <w:rsid w:val="00023F2F"/>
    <w:rsid w:val="00026C46"/>
    <w:rsid w:val="000313C6"/>
    <w:rsid w:val="0003187D"/>
    <w:rsid w:val="00032418"/>
    <w:rsid w:val="00032A50"/>
    <w:rsid w:val="00032CAB"/>
    <w:rsid w:val="00033027"/>
    <w:rsid w:val="00033616"/>
    <w:rsid w:val="00033963"/>
    <w:rsid w:val="00033C2F"/>
    <w:rsid w:val="00033C34"/>
    <w:rsid w:val="00034458"/>
    <w:rsid w:val="00037A8A"/>
    <w:rsid w:val="0004079C"/>
    <w:rsid w:val="00040B37"/>
    <w:rsid w:val="00040FB3"/>
    <w:rsid w:val="00041FF6"/>
    <w:rsid w:val="00042FA0"/>
    <w:rsid w:val="00043F89"/>
    <w:rsid w:val="00044CFF"/>
    <w:rsid w:val="0004602B"/>
    <w:rsid w:val="000463CF"/>
    <w:rsid w:val="00046CB4"/>
    <w:rsid w:val="00046E89"/>
    <w:rsid w:val="0005145F"/>
    <w:rsid w:val="00051D18"/>
    <w:rsid w:val="00052358"/>
    <w:rsid w:val="00052837"/>
    <w:rsid w:val="00052B5E"/>
    <w:rsid w:val="00054152"/>
    <w:rsid w:val="0005458E"/>
    <w:rsid w:val="00054EB7"/>
    <w:rsid w:val="00054EFD"/>
    <w:rsid w:val="00055105"/>
    <w:rsid w:val="00055A14"/>
    <w:rsid w:val="00055FA2"/>
    <w:rsid w:val="0005646B"/>
    <w:rsid w:val="00056E5D"/>
    <w:rsid w:val="00056E7C"/>
    <w:rsid w:val="00057133"/>
    <w:rsid w:val="00057916"/>
    <w:rsid w:val="00060AFA"/>
    <w:rsid w:val="00060CB1"/>
    <w:rsid w:val="000612E6"/>
    <w:rsid w:val="0006143D"/>
    <w:rsid w:val="00061B91"/>
    <w:rsid w:val="00061C23"/>
    <w:rsid w:val="0006224C"/>
    <w:rsid w:val="00064325"/>
    <w:rsid w:val="00066C6D"/>
    <w:rsid w:val="000674F9"/>
    <w:rsid w:val="00067AA1"/>
    <w:rsid w:val="00067C7E"/>
    <w:rsid w:val="000701E3"/>
    <w:rsid w:val="00070622"/>
    <w:rsid w:val="00071DDC"/>
    <w:rsid w:val="000720C0"/>
    <w:rsid w:val="0007315C"/>
    <w:rsid w:val="00073A23"/>
    <w:rsid w:val="000763F2"/>
    <w:rsid w:val="0007649A"/>
    <w:rsid w:val="00077110"/>
    <w:rsid w:val="00077443"/>
    <w:rsid w:val="00077A0E"/>
    <w:rsid w:val="000802B3"/>
    <w:rsid w:val="00080564"/>
    <w:rsid w:val="0008146A"/>
    <w:rsid w:val="000814F0"/>
    <w:rsid w:val="000815F0"/>
    <w:rsid w:val="0008168D"/>
    <w:rsid w:val="00081B2B"/>
    <w:rsid w:val="00082919"/>
    <w:rsid w:val="00084A66"/>
    <w:rsid w:val="0008580D"/>
    <w:rsid w:val="000859A5"/>
    <w:rsid w:val="00085D1F"/>
    <w:rsid w:val="00085F19"/>
    <w:rsid w:val="0008600B"/>
    <w:rsid w:val="00086B5E"/>
    <w:rsid w:val="00086D16"/>
    <w:rsid w:val="00087B2A"/>
    <w:rsid w:val="00087CB4"/>
    <w:rsid w:val="00087E3C"/>
    <w:rsid w:val="00087FEA"/>
    <w:rsid w:val="0009024E"/>
    <w:rsid w:val="00090327"/>
    <w:rsid w:val="00090FB8"/>
    <w:rsid w:val="00091645"/>
    <w:rsid w:val="0009179D"/>
    <w:rsid w:val="00091BC9"/>
    <w:rsid w:val="00091EDE"/>
    <w:rsid w:val="00092260"/>
    <w:rsid w:val="00092C26"/>
    <w:rsid w:val="00092EAC"/>
    <w:rsid w:val="00093AB2"/>
    <w:rsid w:val="00093B16"/>
    <w:rsid w:val="000943B8"/>
    <w:rsid w:val="00095C1E"/>
    <w:rsid w:val="00095E13"/>
    <w:rsid w:val="0009656F"/>
    <w:rsid w:val="000970A1"/>
    <w:rsid w:val="00097CFA"/>
    <w:rsid w:val="000A049A"/>
    <w:rsid w:val="000A2C90"/>
    <w:rsid w:val="000A48C4"/>
    <w:rsid w:val="000A4A6C"/>
    <w:rsid w:val="000A57BE"/>
    <w:rsid w:val="000A5A55"/>
    <w:rsid w:val="000A5DDD"/>
    <w:rsid w:val="000A5E29"/>
    <w:rsid w:val="000A6581"/>
    <w:rsid w:val="000A6AE2"/>
    <w:rsid w:val="000A7FA1"/>
    <w:rsid w:val="000B0416"/>
    <w:rsid w:val="000B0432"/>
    <w:rsid w:val="000B1D89"/>
    <w:rsid w:val="000B2A8C"/>
    <w:rsid w:val="000B2ACE"/>
    <w:rsid w:val="000B2E30"/>
    <w:rsid w:val="000B3115"/>
    <w:rsid w:val="000B3172"/>
    <w:rsid w:val="000B5250"/>
    <w:rsid w:val="000B5CBD"/>
    <w:rsid w:val="000B66E9"/>
    <w:rsid w:val="000B6E7B"/>
    <w:rsid w:val="000B6FDD"/>
    <w:rsid w:val="000B73F4"/>
    <w:rsid w:val="000B7930"/>
    <w:rsid w:val="000B7D79"/>
    <w:rsid w:val="000C0288"/>
    <w:rsid w:val="000C0CD2"/>
    <w:rsid w:val="000C115B"/>
    <w:rsid w:val="000C1682"/>
    <w:rsid w:val="000C280E"/>
    <w:rsid w:val="000C52C8"/>
    <w:rsid w:val="000C55BF"/>
    <w:rsid w:val="000C55FD"/>
    <w:rsid w:val="000C5852"/>
    <w:rsid w:val="000C5DA4"/>
    <w:rsid w:val="000C64A9"/>
    <w:rsid w:val="000C7509"/>
    <w:rsid w:val="000C79CE"/>
    <w:rsid w:val="000C7FA9"/>
    <w:rsid w:val="000D11BF"/>
    <w:rsid w:val="000D16A5"/>
    <w:rsid w:val="000D1FBE"/>
    <w:rsid w:val="000D2F1F"/>
    <w:rsid w:val="000D3A06"/>
    <w:rsid w:val="000D3D6A"/>
    <w:rsid w:val="000D4F6C"/>
    <w:rsid w:val="000D6270"/>
    <w:rsid w:val="000D68C8"/>
    <w:rsid w:val="000D75E3"/>
    <w:rsid w:val="000E0813"/>
    <w:rsid w:val="000E0A23"/>
    <w:rsid w:val="000E12F9"/>
    <w:rsid w:val="000E2800"/>
    <w:rsid w:val="000E2942"/>
    <w:rsid w:val="000E2C45"/>
    <w:rsid w:val="000E330D"/>
    <w:rsid w:val="000E41E0"/>
    <w:rsid w:val="000E46D7"/>
    <w:rsid w:val="000E4A9E"/>
    <w:rsid w:val="000E4CD8"/>
    <w:rsid w:val="000E6321"/>
    <w:rsid w:val="000E6453"/>
    <w:rsid w:val="000E653F"/>
    <w:rsid w:val="000E6CF6"/>
    <w:rsid w:val="000E7209"/>
    <w:rsid w:val="000E75FD"/>
    <w:rsid w:val="000F088A"/>
    <w:rsid w:val="000F1F50"/>
    <w:rsid w:val="000F5BAB"/>
    <w:rsid w:val="000F5EA7"/>
    <w:rsid w:val="000F6369"/>
    <w:rsid w:val="000F786C"/>
    <w:rsid w:val="000F7A6B"/>
    <w:rsid w:val="000F7BE8"/>
    <w:rsid w:val="00101393"/>
    <w:rsid w:val="0010166C"/>
    <w:rsid w:val="0010250C"/>
    <w:rsid w:val="001026AC"/>
    <w:rsid w:val="001030FF"/>
    <w:rsid w:val="00103256"/>
    <w:rsid w:val="00103592"/>
    <w:rsid w:val="001039A1"/>
    <w:rsid w:val="00103BFD"/>
    <w:rsid w:val="00104FC1"/>
    <w:rsid w:val="001050FE"/>
    <w:rsid w:val="0010618A"/>
    <w:rsid w:val="00106395"/>
    <w:rsid w:val="00106BAB"/>
    <w:rsid w:val="00107B23"/>
    <w:rsid w:val="00110010"/>
    <w:rsid w:val="001107EB"/>
    <w:rsid w:val="0011171F"/>
    <w:rsid w:val="00111A0E"/>
    <w:rsid w:val="00111A8A"/>
    <w:rsid w:val="00111EE8"/>
    <w:rsid w:val="00112467"/>
    <w:rsid w:val="001125D5"/>
    <w:rsid w:val="00112A2E"/>
    <w:rsid w:val="00112ABE"/>
    <w:rsid w:val="00113434"/>
    <w:rsid w:val="00113AA7"/>
    <w:rsid w:val="001142A1"/>
    <w:rsid w:val="00114D4D"/>
    <w:rsid w:val="0011651B"/>
    <w:rsid w:val="001175F7"/>
    <w:rsid w:val="00117D51"/>
    <w:rsid w:val="00120707"/>
    <w:rsid w:val="00121D86"/>
    <w:rsid w:val="00122290"/>
    <w:rsid w:val="0012255B"/>
    <w:rsid w:val="00123FF8"/>
    <w:rsid w:val="001240F9"/>
    <w:rsid w:val="001249F0"/>
    <w:rsid w:val="00124E06"/>
    <w:rsid w:val="0012565E"/>
    <w:rsid w:val="00125B8D"/>
    <w:rsid w:val="00126D15"/>
    <w:rsid w:val="0012734E"/>
    <w:rsid w:val="00127AB4"/>
    <w:rsid w:val="00127FD6"/>
    <w:rsid w:val="0013086F"/>
    <w:rsid w:val="00130987"/>
    <w:rsid w:val="00130CAF"/>
    <w:rsid w:val="00130E8B"/>
    <w:rsid w:val="0013183C"/>
    <w:rsid w:val="00132377"/>
    <w:rsid w:val="0013262B"/>
    <w:rsid w:val="00132E5E"/>
    <w:rsid w:val="001330B3"/>
    <w:rsid w:val="00133AA4"/>
    <w:rsid w:val="00133E67"/>
    <w:rsid w:val="00134281"/>
    <w:rsid w:val="00134627"/>
    <w:rsid w:val="00135E6F"/>
    <w:rsid w:val="00136773"/>
    <w:rsid w:val="0013711A"/>
    <w:rsid w:val="001416DD"/>
    <w:rsid w:val="00142659"/>
    <w:rsid w:val="0014457A"/>
    <w:rsid w:val="001445AC"/>
    <w:rsid w:val="00144BDD"/>
    <w:rsid w:val="00144C70"/>
    <w:rsid w:val="0014593A"/>
    <w:rsid w:val="00145AFF"/>
    <w:rsid w:val="00145B0C"/>
    <w:rsid w:val="00145C2F"/>
    <w:rsid w:val="00146034"/>
    <w:rsid w:val="0015012E"/>
    <w:rsid w:val="00150618"/>
    <w:rsid w:val="001506C0"/>
    <w:rsid w:val="0015145B"/>
    <w:rsid w:val="001525CB"/>
    <w:rsid w:val="00152864"/>
    <w:rsid w:val="001528BB"/>
    <w:rsid w:val="00152D36"/>
    <w:rsid w:val="00154C92"/>
    <w:rsid w:val="001551E8"/>
    <w:rsid w:val="00155210"/>
    <w:rsid w:val="0015571A"/>
    <w:rsid w:val="00156814"/>
    <w:rsid w:val="001576D0"/>
    <w:rsid w:val="00161BA9"/>
    <w:rsid w:val="001631FE"/>
    <w:rsid w:val="00163463"/>
    <w:rsid w:val="00163563"/>
    <w:rsid w:val="00163CD7"/>
    <w:rsid w:val="00163D34"/>
    <w:rsid w:val="0016425F"/>
    <w:rsid w:val="00165806"/>
    <w:rsid w:val="0016672C"/>
    <w:rsid w:val="00166EE0"/>
    <w:rsid w:val="00167BA1"/>
    <w:rsid w:val="00167E7D"/>
    <w:rsid w:val="0017034E"/>
    <w:rsid w:val="0017193F"/>
    <w:rsid w:val="00172707"/>
    <w:rsid w:val="00174627"/>
    <w:rsid w:val="00174BC8"/>
    <w:rsid w:val="00174D09"/>
    <w:rsid w:val="00174E7E"/>
    <w:rsid w:val="00174E95"/>
    <w:rsid w:val="0017508C"/>
    <w:rsid w:val="0017536B"/>
    <w:rsid w:val="00176352"/>
    <w:rsid w:val="001778AD"/>
    <w:rsid w:val="00177C79"/>
    <w:rsid w:val="00181FCF"/>
    <w:rsid w:val="00182B40"/>
    <w:rsid w:val="00183778"/>
    <w:rsid w:val="00183B4D"/>
    <w:rsid w:val="00184741"/>
    <w:rsid w:val="00184E96"/>
    <w:rsid w:val="00184F62"/>
    <w:rsid w:val="001850C1"/>
    <w:rsid w:val="00185175"/>
    <w:rsid w:val="001859C3"/>
    <w:rsid w:val="00186138"/>
    <w:rsid w:val="00186422"/>
    <w:rsid w:val="001868E3"/>
    <w:rsid w:val="0018696E"/>
    <w:rsid w:val="00186D72"/>
    <w:rsid w:val="001870DD"/>
    <w:rsid w:val="0019070F"/>
    <w:rsid w:val="00190774"/>
    <w:rsid w:val="00190892"/>
    <w:rsid w:val="00190B7F"/>
    <w:rsid w:val="001918A7"/>
    <w:rsid w:val="00191A27"/>
    <w:rsid w:val="00194A54"/>
    <w:rsid w:val="00194D14"/>
    <w:rsid w:val="00195B9D"/>
    <w:rsid w:val="00196986"/>
    <w:rsid w:val="001977D7"/>
    <w:rsid w:val="00197BCB"/>
    <w:rsid w:val="001A0BDD"/>
    <w:rsid w:val="001A2F45"/>
    <w:rsid w:val="001A350E"/>
    <w:rsid w:val="001A37ED"/>
    <w:rsid w:val="001A3A86"/>
    <w:rsid w:val="001A3E02"/>
    <w:rsid w:val="001A5309"/>
    <w:rsid w:val="001A531E"/>
    <w:rsid w:val="001A556C"/>
    <w:rsid w:val="001A5D93"/>
    <w:rsid w:val="001A69B1"/>
    <w:rsid w:val="001A6D2A"/>
    <w:rsid w:val="001A6D68"/>
    <w:rsid w:val="001A6E12"/>
    <w:rsid w:val="001A70DF"/>
    <w:rsid w:val="001A7E09"/>
    <w:rsid w:val="001B0230"/>
    <w:rsid w:val="001B0576"/>
    <w:rsid w:val="001B1432"/>
    <w:rsid w:val="001B16BD"/>
    <w:rsid w:val="001B3278"/>
    <w:rsid w:val="001B4E0C"/>
    <w:rsid w:val="001B5EB3"/>
    <w:rsid w:val="001B6604"/>
    <w:rsid w:val="001B6F07"/>
    <w:rsid w:val="001B7118"/>
    <w:rsid w:val="001B791D"/>
    <w:rsid w:val="001B7CDD"/>
    <w:rsid w:val="001B7FBC"/>
    <w:rsid w:val="001C098D"/>
    <w:rsid w:val="001C0AD6"/>
    <w:rsid w:val="001C12AE"/>
    <w:rsid w:val="001C18BB"/>
    <w:rsid w:val="001C1FD5"/>
    <w:rsid w:val="001C2257"/>
    <w:rsid w:val="001C25A6"/>
    <w:rsid w:val="001C3418"/>
    <w:rsid w:val="001C391A"/>
    <w:rsid w:val="001C4799"/>
    <w:rsid w:val="001C493A"/>
    <w:rsid w:val="001C4CF3"/>
    <w:rsid w:val="001C4EF1"/>
    <w:rsid w:val="001C56B1"/>
    <w:rsid w:val="001C5EFA"/>
    <w:rsid w:val="001C6569"/>
    <w:rsid w:val="001C6CEF"/>
    <w:rsid w:val="001D0093"/>
    <w:rsid w:val="001D3306"/>
    <w:rsid w:val="001D34EB"/>
    <w:rsid w:val="001D4370"/>
    <w:rsid w:val="001D43FB"/>
    <w:rsid w:val="001D46B8"/>
    <w:rsid w:val="001D558B"/>
    <w:rsid w:val="001D5D3C"/>
    <w:rsid w:val="001D697D"/>
    <w:rsid w:val="001D718F"/>
    <w:rsid w:val="001D78A6"/>
    <w:rsid w:val="001D79B9"/>
    <w:rsid w:val="001E09B0"/>
    <w:rsid w:val="001E1C26"/>
    <w:rsid w:val="001E2AC8"/>
    <w:rsid w:val="001E3AE9"/>
    <w:rsid w:val="001E487A"/>
    <w:rsid w:val="001E4F01"/>
    <w:rsid w:val="001E6081"/>
    <w:rsid w:val="001E67B5"/>
    <w:rsid w:val="001E6C6B"/>
    <w:rsid w:val="001E7500"/>
    <w:rsid w:val="001E7829"/>
    <w:rsid w:val="001E7FEE"/>
    <w:rsid w:val="001F0497"/>
    <w:rsid w:val="001F0807"/>
    <w:rsid w:val="001F133C"/>
    <w:rsid w:val="001F68E0"/>
    <w:rsid w:val="001F7484"/>
    <w:rsid w:val="00200166"/>
    <w:rsid w:val="00200270"/>
    <w:rsid w:val="0020057A"/>
    <w:rsid w:val="002006AA"/>
    <w:rsid w:val="00202ADC"/>
    <w:rsid w:val="002039D6"/>
    <w:rsid w:val="00204731"/>
    <w:rsid w:val="00205E19"/>
    <w:rsid w:val="00205F20"/>
    <w:rsid w:val="00207383"/>
    <w:rsid w:val="002116F0"/>
    <w:rsid w:val="002118E3"/>
    <w:rsid w:val="00212C0A"/>
    <w:rsid w:val="00212F95"/>
    <w:rsid w:val="0021316B"/>
    <w:rsid w:val="0021337C"/>
    <w:rsid w:val="00213F92"/>
    <w:rsid w:val="0021411F"/>
    <w:rsid w:val="00214F7D"/>
    <w:rsid w:val="00215427"/>
    <w:rsid w:val="00216964"/>
    <w:rsid w:val="002178D9"/>
    <w:rsid w:val="00217E95"/>
    <w:rsid w:val="00220341"/>
    <w:rsid w:val="00220563"/>
    <w:rsid w:val="0022057D"/>
    <w:rsid w:val="00220F0F"/>
    <w:rsid w:val="0022104A"/>
    <w:rsid w:val="002219EA"/>
    <w:rsid w:val="00222DC1"/>
    <w:rsid w:val="00223146"/>
    <w:rsid w:val="0022318A"/>
    <w:rsid w:val="002237AD"/>
    <w:rsid w:val="0022380E"/>
    <w:rsid w:val="00223B32"/>
    <w:rsid w:val="00226DD9"/>
    <w:rsid w:val="0022792F"/>
    <w:rsid w:val="0023028E"/>
    <w:rsid w:val="00230543"/>
    <w:rsid w:val="00232DFB"/>
    <w:rsid w:val="0023301F"/>
    <w:rsid w:val="00233392"/>
    <w:rsid w:val="00234067"/>
    <w:rsid w:val="0023513F"/>
    <w:rsid w:val="00235C1C"/>
    <w:rsid w:val="00235EE0"/>
    <w:rsid w:val="00236689"/>
    <w:rsid w:val="0023687B"/>
    <w:rsid w:val="00236F3E"/>
    <w:rsid w:val="00240B73"/>
    <w:rsid w:val="002419BE"/>
    <w:rsid w:val="00241C49"/>
    <w:rsid w:val="00241D7F"/>
    <w:rsid w:val="00242BBC"/>
    <w:rsid w:val="00243B6A"/>
    <w:rsid w:val="0024462F"/>
    <w:rsid w:val="00244DF8"/>
    <w:rsid w:val="00245311"/>
    <w:rsid w:val="002455D7"/>
    <w:rsid w:val="00245E47"/>
    <w:rsid w:val="00246F9E"/>
    <w:rsid w:val="002476CB"/>
    <w:rsid w:val="00247DE3"/>
    <w:rsid w:val="00247F4A"/>
    <w:rsid w:val="0025074D"/>
    <w:rsid w:val="002510FA"/>
    <w:rsid w:val="002515CE"/>
    <w:rsid w:val="0025183D"/>
    <w:rsid w:val="00251922"/>
    <w:rsid w:val="0025346E"/>
    <w:rsid w:val="002535B6"/>
    <w:rsid w:val="00253E5C"/>
    <w:rsid w:val="00255823"/>
    <w:rsid w:val="00255ECA"/>
    <w:rsid w:val="002561A1"/>
    <w:rsid w:val="00256611"/>
    <w:rsid w:val="00256AC8"/>
    <w:rsid w:val="00257B63"/>
    <w:rsid w:val="00257CF1"/>
    <w:rsid w:val="002613F9"/>
    <w:rsid w:val="002614C9"/>
    <w:rsid w:val="00261F68"/>
    <w:rsid w:val="0026249D"/>
    <w:rsid w:val="00262659"/>
    <w:rsid w:val="002636B5"/>
    <w:rsid w:val="00264113"/>
    <w:rsid w:val="00264915"/>
    <w:rsid w:val="00264B34"/>
    <w:rsid w:val="00264DF0"/>
    <w:rsid w:val="0026628C"/>
    <w:rsid w:val="00266659"/>
    <w:rsid w:val="0026690E"/>
    <w:rsid w:val="00270381"/>
    <w:rsid w:val="00271B54"/>
    <w:rsid w:val="002738FF"/>
    <w:rsid w:val="00274750"/>
    <w:rsid w:val="0027477B"/>
    <w:rsid w:val="0027501E"/>
    <w:rsid w:val="00275157"/>
    <w:rsid w:val="002751DC"/>
    <w:rsid w:val="00275355"/>
    <w:rsid w:val="002754C3"/>
    <w:rsid w:val="002771DA"/>
    <w:rsid w:val="0027722F"/>
    <w:rsid w:val="00277711"/>
    <w:rsid w:val="00277C76"/>
    <w:rsid w:val="00277E71"/>
    <w:rsid w:val="00281028"/>
    <w:rsid w:val="0028206E"/>
    <w:rsid w:val="0028239E"/>
    <w:rsid w:val="00282541"/>
    <w:rsid w:val="002827A4"/>
    <w:rsid w:val="00284828"/>
    <w:rsid w:val="00284C6B"/>
    <w:rsid w:val="00285E29"/>
    <w:rsid w:val="00285FE6"/>
    <w:rsid w:val="002860E6"/>
    <w:rsid w:val="0028658D"/>
    <w:rsid w:val="002868A1"/>
    <w:rsid w:val="00286B9A"/>
    <w:rsid w:val="00286D0D"/>
    <w:rsid w:val="00286F3C"/>
    <w:rsid w:val="002870EB"/>
    <w:rsid w:val="00287285"/>
    <w:rsid w:val="00287683"/>
    <w:rsid w:val="00287F16"/>
    <w:rsid w:val="00290D54"/>
    <w:rsid w:val="00290F91"/>
    <w:rsid w:val="0029147F"/>
    <w:rsid w:val="00291A11"/>
    <w:rsid w:val="00292CCF"/>
    <w:rsid w:val="0029342E"/>
    <w:rsid w:val="00295545"/>
    <w:rsid w:val="00296FCA"/>
    <w:rsid w:val="002972B5"/>
    <w:rsid w:val="00297371"/>
    <w:rsid w:val="002975EF"/>
    <w:rsid w:val="002977AB"/>
    <w:rsid w:val="002A00E0"/>
    <w:rsid w:val="002A03D7"/>
    <w:rsid w:val="002A08C8"/>
    <w:rsid w:val="002A09E2"/>
    <w:rsid w:val="002A4B17"/>
    <w:rsid w:val="002A5B88"/>
    <w:rsid w:val="002A64EC"/>
    <w:rsid w:val="002A6556"/>
    <w:rsid w:val="002A69D0"/>
    <w:rsid w:val="002A7913"/>
    <w:rsid w:val="002A7D45"/>
    <w:rsid w:val="002B035B"/>
    <w:rsid w:val="002B041C"/>
    <w:rsid w:val="002B2454"/>
    <w:rsid w:val="002B2A40"/>
    <w:rsid w:val="002B2BD1"/>
    <w:rsid w:val="002B31E3"/>
    <w:rsid w:val="002B3763"/>
    <w:rsid w:val="002B3787"/>
    <w:rsid w:val="002B5A05"/>
    <w:rsid w:val="002B5D41"/>
    <w:rsid w:val="002B6A7B"/>
    <w:rsid w:val="002B6F3B"/>
    <w:rsid w:val="002B7D1A"/>
    <w:rsid w:val="002C09DD"/>
    <w:rsid w:val="002C174D"/>
    <w:rsid w:val="002C1B3A"/>
    <w:rsid w:val="002C2470"/>
    <w:rsid w:val="002C2658"/>
    <w:rsid w:val="002C2937"/>
    <w:rsid w:val="002C3542"/>
    <w:rsid w:val="002C44A8"/>
    <w:rsid w:val="002C4516"/>
    <w:rsid w:val="002C46E9"/>
    <w:rsid w:val="002C496E"/>
    <w:rsid w:val="002C4FAE"/>
    <w:rsid w:val="002C51A1"/>
    <w:rsid w:val="002C5863"/>
    <w:rsid w:val="002C5D25"/>
    <w:rsid w:val="002C7090"/>
    <w:rsid w:val="002C77C4"/>
    <w:rsid w:val="002C7954"/>
    <w:rsid w:val="002D21D8"/>
    <w:rsid w:val="002D2FD5"/>
    <w:rsid w:val="002D307B"/>
    <w:rsid w:val="002D33D3"/>
    <w:rsid w:val="002D3A0B"/>
    <w:rsid w:val="002D3ABD"/>
    <w:rsid w:val="002D48AA"/>
    <w:rsid w:val="002D4FC8"/>
    <w:rsid w:val="002D50CD"/>
    <w:rsid w:val="002D6C66"/>
    <w:rsid w:val="002D6EBC"/>
    <w:rsid w:val="002D6EDD"/>
    <w:rsid w:val="002D73CC"/>
    <w:rsid w:val="002D7601"/>
    <w:rsid w:val="002D7A6F"/>
    <w:rsid w:val="002E0136"/>
    <w:rsid w:val="002E0F9B"/>
    <w:rsid w:val="002E2A9C"/>
    <w:rsid w:val="002E2B57"/>
    <w:rsid w:val="002E348B"/>
    <w:rsid w:val="002E47E1"/>
    <w:rsid w:val="002E57EA"/>
    <w:rsid w:val="002E5BB6"/>
    <w:rsid w:val="002E5BE1"/>
    <w:rsid w:val="002E5FF0"/>
    <w:rsid w:val="002E76CD"/>
    <w:rsid w:val="002E7BB2"/>
    <w:rsid w:val="002F035F"/>
    <w:rsid w:val="002F06DB"/>
    <w:rsid w:val="002F073B"/>
    <w:rsid w:val="002F0E76"/>
    <w:rsid w:val="002F20C1"/>
    <w:rsid w:val="002F2685"/>
    <w:rsid w:val="002F2A18"/>
    <w:rsid w:val="002F31E2"/>
    <w:rsid w:val="002F4613"/>
    <w:rsid w:val="002F4E6B"/>
    <w:rsid w:val="002F59E1"/>
    <w:rsid w:val="002F5B06"/>
    <w:rsid w:val="002F6054"/>
    <w:rsid w:val="002F60FC"/>
    <w:rsid w:val="002F631E"/>
    <w:rsid w:val="002F74E6"/>
    <w:rsid w:val="0030018F"/>
    <w:rsid w:val="003001FC"/>
    <w:rsid w:val="00301770"/>
    <w:rsid w:val="003023C5"/>
    <w:rsid w:val="0030312E"/>
    <w:rsid w:val="0030368E"/>
    <w:rsid w:val="00303D02"/>
    <w:rsid w:val="00303D0E"/>
    <w:rsid w:val="00303EEB"/>
    <w:rsid w:val="003042B9"/>
    <w:rsid w:val="0030449A"/>
    <w:rsid w:val="00304AED"/>
    <w:rsid w:val="00304EC9"/>
    <w:rsid w:val="00305C9E"/>
    <w:rsid w:val="00307A8B"/>
    <w:rsid w:val="00310C44"/>
    <w:rsid w:val="00310E5D"/>
    <w:rsid w:val="003138A2"/>
    <w:rsid w:val="00313934"/>
    <w:rsid w:val="00314D27"/>
    <w:rsid w:val="00314E6A"/>
    <w:rsid w:val="00315DE3"/>
    <w:rsid w:val="00315FF9"/>
    <w:rsid w:val="00316F35"/>
    <w:rsid w:val="003202CF"/>
    <w:rsid w:val="00320F2A"/>
    <w:rsid w:val="00321214"/>
    <w:rsid w:val="00321919"/>
    <w:rsid w:val="00322118"/>
    <w:rsid w:val="00322422"/>
    <w:rsid w:val="00322700"/>
    <w:rsid w:val="003230DE"/>
    <w:rsid w:val="0032348F"/>
    <w:rsid w:val="003237B3"/>
    <w:rsid w:val="00323F40"/>
    <w:rsid w:val="003244F9"/>
    <w:rsid w:val="003275FD"/>
    <w:rsid w:val="00327B48"/>
    <w:rsid w:val="00327BFB"/>
    <w:rsid w:val="003306B2"/>
    <w:rsid w:val="00330B6B"/>
    <w:rsid w:val="00331C61"/>
    <w:rsid w:val="00331F85"/>
    <w:rsid w:val="00332045"/>
    <w:rsid w:val="00332182"/>
    <w:rsid w:val="003322F1"/>
    <w:rsid w:val="003326F5"/>
    <w:rsid w:val="00333529"/>
    <w:rsid w:val="00333577"/>
    <w:rsid w:val="003336A5"/>
    <w:rsid w:val="003338BD"/>
    <w:rsid w:val="003342C1"/>
    <w:rsid w:val="0033453E"/>
    <w:rsid w:val="0033460D"/>
    <w:rsid w:val="00334AA7"/>
    <w:rsid w:val="00335B4A"/>
    <w:rsid w:val="00335CAC"/>
    <w:rsid w:val="00336284"/>
    <w:rsid w:val="00336304"/>
    <w:rsid w:val="003363FB"/>
    <w:rsid w:val="0033685D"/>
    <w:rsid w:val="00336874"/>
    <w:rsid w:val="003370D5"/>
    <w:rsid w:val="003408DD"/>
    <w:rsid w:val="003413F6"/>
    <w:rsid w:val="003414BA"/>
    <w:rsid w:val="00341626"/>
    <w:rsid w:val="00342EB7"/>
    <w:rsid w:val="00344B5C"/>
    <w:rsid w:val="003453C2"/>
    <w:rsid w:val="00345450"/>
    <w:rsid w:val="00345C25"/>
    <w:rsid w:val="00346135"/>
    <w:rsid w:val="00346356"/>
    <w:rsid w:val="00346367"/>
    <w:rsid w:val="00346D99"/>
    <w:rsid w:val="0034797E"/>
    <w:rsid w:val="00350111"/>
    <w:rsid w:val="00351490"/>
    <w:rsid w:val="00353213"/>
    <w:rsid w:val="00353FD6"/>
    <w:rsid w:val="00355E4E"/>
    <w:rsid w:val="00356748"/>
    <w:rsid w:val="00356FCC"/>
    <w:rsid w:val="00360D53"/>
    <w:rsid w:val="003622BB"/>
    <w:rsid w:val="00363427"/>
    <w:rsid w:val="003636C8"/>
    <w:rsid w:val="00363C72"/>
    <w:rsid w:val="003644FC"/>
    <w:rsid w:val="0036452A"/>
    <w:rsid w:val="00364636"/>
    <w:rsid w:val="00365930"/>
    <w:rsid w:val="00367773"/>
    <w:rsid w:val="0036797F"/>
    <w:rsid w:val="00367BE3"/>
    <w:rsid w:val="00370090"/>
    <w:rsid w:val="00370AD0"/>
    <w:rsid w:val="00370B14"/>
    <w:rsid w:val="00372D7D"/>
    <w:rsid w:val="0037366E"/>
    <w:rsid w:val="00373777"/>
    <w:rsid w:val="00373B90"/>
    <w:rsid w:val="00374963"/>
    <w:rsid w:val="00375986"/>
    <w:rsid w:val="00375BF9"/>
    <w:rsid w:val="00376501"/>
    <w:rsid w:val="003765B2"/>
    <w:rsid w:val="0037779D"/>
    <w:rsid w:val="003779B4"/>
    <w:rsid w:val="00377CAC"/>
    <w:rsid w:val="003807EF"/>
    <w:rsid w:val="00383D55"/>
    <w:rsid w:val="003849D2"/>
    <w:rsid w:val="00385B0D"/>
    <w:rsid w:val="00390823"/>
    <w:rsid w:val="00390876"/>
    <w:rsid w:val="0039120A"/>
    <w:rsid w:val="0039134B"/>
    <w:rsid w:val="00391AF3"/>
    <w:rsid w:val="00392349"/>
    <w:rsid w:val="003923F0"/>
    <w:rsid w:val="0039258B"/>
    <w:rsid w:val="003928FC"/>
    <w:rsid w:val="00392939"/>
    <w:rsid w:val="00393350"/>
    <w:rsid w:val="00393E5F"/>
    <w:rsid w:val="0039527A"/>
    <w:rsid w:val="0039552B"/>
    <w:rsid w:val="00396B0B"/>
    <w:rsid w:val="003A0069"/>
    <w:rsid w:val="003A0B7B"/>
    <w:rsid w:val="003A17E3"/>
    <w:rsid w:val="003A21E3"/>
    <w:rsid w:val="003A2861"/>
    <w:rsid w:val="003A3451"/>
    <w:rsid w:val="003A369C"/>
    <w:rsid w:val="003A382A"/>
    <w:rsid w:val="003A45CE"/>
    <w:rsid w:val="003A491C"/>
    <w:rsid w:val="003A4996"/>
    <w:rsid w:val="003A55CC"/>
    <w:rsid w:val="003A6665"/>
    <w:rsid w:val="003A72C2"/>
    <w:rsid w:val="003A7753"/>
    <w:rsid w:val="003A77CD"/>
    <w:rsid w:val="003B0CD1"/>
    <w:rsid w:val="003B1175"/>
    <w:rsid w:val="003B16B9"/>
    <w:rsid w:val="003B2889"/>
    <w:rsid w:val="003B2C3A"/>
    <w:rsid w:val="003B2C9C"/>
    <w:rsid w:val="003B3922"/>
    <w:rsid w:val="003B3B2F"/>
    <w:rsid w:val="003B462B"/>
    <w:rsid w:val="003B528F"/>
    <w:rsid w:val="003B5365"/>
    <w:rsid w:val="003B65A6"/>
    <w:rsid w:val="003B6FBE"/>
    <w:rsid w:val="003B7AD7"/>
    <w:rsid w:val="003C197A"/>
    <w:rsid w:val="003C25EE"/>
    <w:rsid w:val="003C3FFF"/>
    <w:rsid w:val="003C4605"/>
    <w:rsid w:val="003C47DB"/>
    <w:rsid w:val="003C5E63"/>
    <w:rsid w:val="003C6ED5"/>
    <w:rsid w:val="003D0653"/>
    <w:rsid w:val="003D0A08"/>
    <w:rsid w:val="003D1186"/>
    <w:rsid w:val="003D216B"/>
    <w:rsid w:val="003D40E5"/>
    <w:rsid w:val="003D4474"/>
    <w:rsid w:val="003D493B"/>
    <w:rsid w:val="003D4A37"/>
    <w:rsid w:val="003D5CFA"/>
    <w:rsid w:val="003D6326"/>
    <w:rsid w:val="003D7B03"/>
    <w:rsid w:val="003E08B1"/>
    <w:rsid w:val="003E1100"/>
    <w:rsid w:val="003E147F"/>
    <w:rsid w:val="003E1A77"/>
    <w:rsid w:val="003E1C58"/>
    <w:rsid w:val="003E2BE3"/>
    <w:rsid w:val="003E3DB7"/>
    <w:rsid w:val="003E4187"/>
    <w:rsid w:val="003E4A1C"/>
    <w:rsid w:val="003E4CEB"/>
    <w:rsid w:val="003E4E3D"/>
    <w:rsid w:val="003E4E42"/>
    <w:rsid w:val="003E4FC2"/>
    <w:rsid w:val="003E567B"/>
    <w:rsid w:val="003E5A97"/>
    <w:rsid w:val="003E6144"/>
    <w:rsid w:val="003E614A"/>
    <w:rsid w:val="003E6AD1"/>
    <w:rsid w:val="003E6FAF"/>
    <w:rsid w:val="003F0120"/>
    <w:rsid w:val="003F0306"/>
    <w:rsid w:val="003F0C70"/>
    <w:rsid w:val="003F13D2"/>
    <w:rsid w:val="003F16EA"/>
    <w:rsid w:val="003F16F4"/>
    <w:rsid w:val="003F2550"/>
    <w:rsid w:val="003F2C7D"/>
    <w:rsid w:val="003F3351"/>
    <w:rsid w:val="003F3B76"/>
    <w:rsid w:val="003F4324"/>
    <w:rsid w:val="003F4AA8"/>
    <w:rsid w:val="003F4EA5"/>
    <w:rsid w:val="003F5550"/>
    <w:rsid w:val="003F61A2"/>
    <w:rsid w:val="003F63A1"/>
    <w:rsid w:val="003F74E1"/>
    <w:rsid w:val="0040076B"/>
    <w:rsid w:val="00401932"/>
    <w:rsid w:val="0040197D"/>
    <w:rsid w:val="00401DE5"/>
    <w:rsid w:val="0040235A"/>
    <w:rsid w:val="004025C2"/>
    <w:rsid w:val="00402B79"/>
    <w:rsid w:val="00403380"/>
    <w:rsid w:val="004034BA"/>
    <w:rsid w:val="004059A0"/>
    <w:rsid w:val="00406822"/>
    <w:rsid w:val="00406C85"/>
    <w:rsid w:val="0040712C"/>
    <w:rsid w:val="0040727F"/>
    <w:rsid w:val="0040744B"/>
    <w:rsid w:val="00407B2D"/>
    <w:rsid w:val="00407E3C"/>
    <w:rsid w:val="00410024"/>
    <w:rsid w:val="0041046C"/>
    <w:rsid w:val="00410906"/>
    <w:rsid w:val="00411044"/>
    <w:rsid w:val="0041113F"/>
    <w:rsid w:val="00412777"/>
    <w:rsid w:val="00413022"/>
    <w:rsid w:val="004134C5"/>
    <w:rsid w:val="00415939"/>
    <w:rsid w:val="004159A8"/>
    <w:rsid w:val="0041602A"/>
    <w:rsid w:val="004162D6"/>
    <w:rsid w:val="00416807"/>
    <w:rsid w:val="00416C5D"/>
    <w:rsid w:val="00417658"/>
    <w:rsid w:val="00417A1A"/>
    <w:rsid w:val="00420BF2"/>
    <w:rsid w:val="00421BAB"/>
    <w:rsid w:val="00421D7E"/>
    <w:rsid w:val="00422380"/>
    <w:rsid w:val="00423579"/>
    <w:rsid w:val="00423EEB"/>
    <w:rsid w:val="00425E92"/>
    <w:rsid w:val="00426547"/>
    <w:rsid w:val="0042711A"/>
    <w:rsid w:val="00430C0F"/>
    <w:rsid w:val="00430F1E"/>
    <w:rsid w:val="004311CB"/>
    <w:rsid w:val="00431D1A"/>
    <w:rsid w:val="0043209D"/>
    <w:rsid w:val="0043292C"/>
    <w:rsid w:val="0043293A"/>
    <w:rsid w:val="004336E5"/>
    <w:rsid w:val="004353C6"/>
    <w:rsid w:val="0043610D"/>
    <w:rsid w:val="00437CE2"/>
    <w:rsid w:val="00437E12"/>
    <w:rsid w:val="0044069C"/>
    <w:rsid w:val="00441F3E"/>
    <w:rsid w:val="00443BD3"/>
    <w:rsid w:val="00443C38"/>
    <w:rsid w:val="004445B5"/>
    <w:rsid w:val="004457D9"/>
    <w:rsid w:val="00446204"/>
    <w:rsid w:val="00446A5E"/>
    <w:rsid w:val="004510A0"/>
    <w:rsid w:val="0045231B"/>
    <w:rsid w:val="00452CCF"/>
    <w:rsid w:val="00453492"/>
    <w:rsid w:val="00453B84"/>
    <w:rsid w:val="00454F7A"/>
    <w:rsid w:val="004558C8"/>
    <w:rsid w:val="00455960"/>
    <w:rsid w:val="0045598A"/>
    <w:rsid w:val="004564F3"/>
    <w:rsid w:val="004573AD"/>
    <w:rsid w:val="00460CF9"/>
    <w:rsid w:val="004618DD"/>
    <w:rsid w:val="00461A58"/>
    <w:rsid w:val="00461F65"/>
    <w:rsid w:val="0046285A"/>
    <w:rsid w:val="00462EEF"/>
    <w:rsid w:val="00465D39"/>
    <w:rsid w:val="00466690"/>
    <w:rsid w:val="00466E94"/>
    <w:rsid w:val="00467482"/>
    <w:rsid w:val="00467EC7"/>
    <w:rsid w:val="00470052"/>
    <w:rsid w:val="00470A8F"/>
    <w:rsid w:val="00470CB1"/>
    <w:rsid w:val="0047132D"/>
    <w:rsid w:val="00471ECB"/>
    <w:rsid w:val="00473252"/>
    <w:rsid w:val="00473F81"/>
    <w:rsid w:val="004749BB"/>
    <w:rsid w:val="004761B5"/>
    <w:rsid w:val="00476634"/>
    <w:rsid w:val="004779C3"/>
    <w:rsid w:val="00477A36"/>
    <w:rsid w:val="00480267"/>
    <w:rsid w:val="0048041F"/>
    <w:rsid w:val="00480997"/>
    <w:rsid w:val="00480A24"/>
    <w:rsid w:val="00480CF2"/>
    <w:rsid w:val="00481AA3"/>
    <w:rsid w:val="00482441"/>
    <w:rsid w:val="00482D04"/>
    <w:rsid w:val="004836F7"/>
    <w:rsid w:val="00483752"/>
    <w:rsid w:val="00484C99"/>
    <w:rsid w:val="00484DAB"/>
    <w:rsid w:val="004858CD"/>
    <w:rsid w:val="00485EAB"/>
    <w:rsid w:val="00487381"/>
    <w:rsid w:val="00487B3A"/>
    <w:rsid w:val="00487BCD"/>
    <w:rsid w:val="00487C9C"/>
    <w:rsid w:val="00487D50"/>
    <w:rsid w:val="0049144E"/>
    <w:rsid w:val="00491D88"/>
    <w:rsid w:val="0049338A"/>
    <w:rsid w:val="004945B2"/>
    <w:rsid w:val="004945FD"/>
    <w:rsid w:val="00494F7D"/>
    <w:rsid w:val="0049617B"/>
    <w:rsid w:val="004968CE"/>
    <w:rsid w:val="00496ACF"/>
    <w:rsid w:val="00496B12"/>
    <w:rsid w:val="004970ED"/>
    <w:rsid w:val="004970FB"/>
    <w:rsid w:val="00497E5D"/>
    <w:rsid w:val="004A17E2"/>
    <w:rsid w:val="004A235C"/>
    <w:rsid w:val="004A24AD"/>
    <w:rsid w:val="004A26DF"/>
    <w:rsid w:val="004A2915"/>
    <w:rsid w:val="004A35DB"/>
    <w:rsid w:val="004A3BAA"/>
    <w:rsid w:val="004A4957"/>
    <w:rsid w:val="004A5783"/>
    <w:rsid w:val="004A5E25"/>
    <w:rsid w:val="004A60C4"/>
    <w:rsid w:val="004A64E4"/>
    <w:rsid w:val="004A6ABD"/>
    <w:rsid w:val="004A7145"/>
    <w:rsid w:val="004B272D"/>
    <w:rsid w:val="004B354B"/>
    <w:rsid w:val="004B3E99"/>
    <w:rsid w:val="004B4EB3"/>
    <w:rsid w:val="004B537C"/>
    <w:rsid w:val="004B6CA3"/>
    <w:rsid w:val="004C0510"/>
    <w:rsid w:val="004C1E91"/>
    <w:rsid w:val="004C2554"/>
    <w:rsid w:val="004C26BA"/>
    <w:rsid w:val="004C4CED"/>
    <w:rsid w:val="004C4CFC"/>
    <w:rsid w:val="004C509F"/>
    <w:rsid w:val="004C551C"/>
    <w:rsid w:val="004C725F"/>
    <w:rsid w:val="004C7828"/>
    <w:rsid w:val="004C7D6D"/>
    <w:rsid w:val="004D019F"/>
    <w:rsid w:val="004D187B"/>
    <w:rsid w:val="004D26CE"/>
    <w:rsid w:val="004D2805"/>
    <w:rsid w:val="004D2891"/>
    <w:rsid w:val="004D2C17"/>
    <w:rsid w:val="004D2FD2"/>
    <w:rsid w:val="004D357E"/>
    <w:rsid w:val="004D4A5A"/>
    <w:rsid w:val="004D4C3D"/>
    <w:rsid w:val="004D4D1F"/>
    <w:rsid w:val="004D50F8"/>
    <w:rsid w:val="004D5F70"/>
    <w:rsid w:val="004D6837"/>
    <w:rsid w:val="004D72D1"/>
    <w:rsid w:val="004E0070"/>
    <w:rsid w:val="004E0E65"/>
    <w:rsid w:val="004E0F0B"/>
    <w:rsid w:val="004E177C"/>
    <w:rsid w:val="004E1C01"/>
    <w:rsid w:val="004E1C0A"/>
    <w:rsid w:val="004E28C0"/>
    <w:rsid w:val="004E2F61"/>
    <w:rsid w:val="004E2FE8"/>
    <w:rsid w:val="004E3058"/>
    <w:rsid w:val="004E371B"/>
    <w:rsid w:val="004E40CE"/>
    <w:rsid w:val="004E494E"/>
    <w:rsid w:val="004E57BE"/>
    <w:rsid w:val="004E603A"/>
    <w:rsid w:val="004E6431"/>
    <w:rsid w:val="004E6529"/>
    <w:rsid w:val="004E6B3E"/>
    <w:rsid w:val="004E7744"/>
    <w:rsid w:val="004E7827"/>
    <w:rsid w:val="004F0C7D"/>
    <w:rsid w:val="004F12DA"/>
    <w:rsid w:val="004F170A"/>
    <w:rsid w:val="004F1DDB"/>
    <w:rsid w:val="004F1FA9"/>
    <w:rsid w:val="004F2FD4"/>
    <w:rsid w:val="004F31EE"/>
    <w:rsid w:val="004F31F3"/>
    <w:rsid w:val="004F435B"/>
    <w:rsid w:val="004F549D"/>
    <w:rsid w:val="004F6C80"/>
    <w:rsid w:val="0050044F"/>
    <w:rsid w:val="00500568"/>
    <w:rsid w:val="005015F3"/>
    <w:rsid w:val="00501F51"/>
    <w:rsid w:val="0050348B"/>
    <w:rsid w:val="00503FA1"/>
    <w:rsid w:val="0050432C"/>
    <w:rsid w:val="00504E39"/>
    <w:rsid w:val="005050DE"/>
    <w:rsid w:val="005061E7"/>
    <w:rsid w:val="00506C6A"/>
    <w:rsid w:val="00506F3C"/>
    <w:rsid w:val="00506FF1"/>
    <w:rsid w:val="005076AA"/>
    <w:rsid w:val="00507A42"/>
    <w:rsid w:val="00507B76"/>
    <w:rsid w:val="00507CE9"/>
    <w:rsid w:val="00510E50"/>
    <w:rsid w:val="00512090"/>
    <w:rsid w:val="0051213F"/>
    <w:rsid w:val="00512413"/>
    <w:rsid w:val="005129B6"/>
    <w:rsid w:val="00513C94"/>
    <w:rsid w:val="00513FAB"/>
    <w:rsid w:val="00514045"/>
    <w:rsid w:val="005142A8"/>
    <w:rsid w:val="0051483B"/>
    <w:rsid w:val="00514E98"/>
    <w:rsid w:val="005152D9"/>
    <w:rsid w:val="005167C5"/>
    <w:rsid w:val="00516DA6"/>
    <w:rsid w:val="005170A3"/>
    <w:rsid w:val="005202F7"/>
    <w:rsid w:val="005210D7"/>
    <w:rsid w:val="0052112D"/>
    <w:rsid w:val="005217AA"/>
    <w:rsid w:val="005220AA"/>
    <w:rsid w:val="00522127"/>
    <w:rsid w:val="0052215C"/>
    <w:rsid w:val="00522B79"/>
    <w:rsid w:val="0052380B"/>
    <w:rsid w:val="00524C1B"/>
    <w:rsid w:val="00525990"/>
    <w:rsid w:val="00525C17"/>
    <w:rsid w:val="00526F19"/>
    <w:rsid w:val="005271F8"/>
    <w:rsid w:val="0052767A"/>
    <w:rsid w:val="00527901"/>
    <w:rsid w:val="00527A7F"/>
    <w:rsid w:val="005319FE"/>
    <w:rsid w:val="00532282"/>
    <w:rsid w:val="0053251A"/>
    <w:rsid w:val="00532E80"/>
    <w:rsid w:val="00532EF2"/>
    <w:rsid w:val="00533859"/>
    <w:rsid w:val="00534A79"/>
    <w:rsid w:val="00534E9F"/>
    <w:rsid w:val="00535446"/>
    <w:rsid w:val="00535908"/>
    <w:rsid w:val="00535EE6"/>
    <w:rsid w:val="00535FCD"/>
    <w:rsid w:val="00536697"/>
    <w:rsid w:val="005371A0"/>
    <w:rsid w:val="0053775D"/>
    <w:rsid w:val="005400B1"/>
    <w:rsid w:val="00541918"/>
    <w:rsid w:val="0054197A"/>
    <w:rsid w:val="00541A4C"/>
    <w:rsid w:val="005432BD"/>
    <w:rsid w:val="00544485"/>
    <w:rsid w:val="0054454E"/>
    <w:rsid w:val="005447CF"/>
    <w:rsid w:val="0054482A"/>
    <w:rsid w:val="00544857"/>
    <w:rsid w:val="005449F6"/>
    <w:rsid w:val="005450A7"/>
    <w:rsid w:val="0054537A"/>
    <w:rsid w:val="00545AEF"/>
    <w:rsid w:val="005460FE"/>
    <w:rsid w:val="00546B0A"/>
    <w:rsid w:val="00546BAF"/>
    <w:rsid w:val="00546C88"/>
    <w:rsid w:val="00547292"/>
    <w:rsid w:val="00550B41"/>
    <w:rsid w:val="00550B70"/>
    <w:rsid w:val="0055295B"/>
    <w:rsid w:val="0055298D"/>
    <w:rsid w:val="00553757"/>
    <w:rsid w:val="00553BB1"/>
    <w:rsid w:val="00554528"/>
    <w:rsid w:val="00556129"/>
    <w:rsid w:val="00556256"/>
    <w:rsid w:val="005567B7"/>
    <w:rsid w:val="005577B8"/>
    <w:rsid w:val="005601AD"/>
    <w:rsid w:val="00561AB1"/>
    <w:rsid w:val="00561BA8"/>
    <w:rsid w:val="00561DC7"/>
    <w:rsid w:val="00561F7C"/>
    <w:rsid w:val="0056285F"/>
    <w:rsid w:val="005631CC"/>
    <w:rsid w:val="005639E3"/>
    <w:rsid w:val="00563C76"/>
    <w:rsid w:val="00563CC9"/>
    <w:rsid w:val="00564DB4"/>
    <w:rsid w:val="0056658E"/>
    <w:rsid w:val="00566652"/>
    <w:rsid w:val="00566745"/>
    <w:rsid w:val="0056756F"/>
    <w:rsid w:val="00567839"/>
    <w:rsid w:val="00567AD4"/>
    <w:rsid w:val="005700C0"/>
    <w:rsid w:val="00570237"/>
    <w:rsid w:val="005711F6"/>
    <w:rsid w:val="005719C6"/>
    <w:rsid w:val="00571BC6"/>
    <w:rsid w:val="00571E29"/>
    <w:rsid w:val="00572A7B"/>
    <w:rsid w:val="00572CDA"/>
    <w:rsid w:val="00574597"/>
    <w:rsid w:val="00574B42"/>
    <w:rsid w:val="00575BC5"/>
    <w:rsid w:val="00576433"/>
    <w:rsid w:val="00576F8A"/>
    <w:rsid w:val="005772DC"/>
    <w:rsid w:val="00577BF3"/>
    <w:rsid w:val="00580801"/>
    <w:rsid w:val="00580B54"/>
    <w:rsid w:val="00580C3D"/>
    <w:rsid w:val="0058140F"/>
    <w:rsid w:val="00581E32"/>
    <w:rsid w:val="00582756"/>
    <w:rsid w:val="00583860"/>
    <w:rsid w:val="00583E17"/>
    <w:rsid w:val="00584016"/>
    <w:rsid w:val="005847C5"/>
    <w:rsid w:val="00584842"/>
    <w:rsid w:val="005859F0"/>
    <w:rsid w:val="0058693F"/>
    <w:rsid w:val="00586B2C"/>
    <w:rsid w:val="0058709A"/>
    <w:rsid w:val="005879E7"/>
    <w:rsid w:val="00591B7A"/>
    <w:rsid w:val="005920CC"/>
    <w:rsid w:val="0059230B"/>
    <w:rsid w:val="0059269B"/>
    <w:rsid w:val="00592BBF"/>
    <w:rsid w:val="00594C25"/>
    <w:rsid w:val="00595687"/>
    <w:rsid w:val="00596708"/>
    <w:rsid w:val="005A14BD"/>
    <w:rsid w:val="005A2745"/>
    <w:rsid w:val="005A2BDF"/>
    <w:rsid w:val="005A2DCC"/>
    <w:rsid w:val="005A422E"/>
    <w:rsid w:val="005A5752"/>
    <w:rsid w:val="005A60F0"/>
    <w:rsid w:val="005A6F64"/>
    <w:rsid w:val="005A7EDE"/>
    <w:rsid w:val="005B0543"/>
    <w:rsid w:val="005B0E02"/>
    <w:rsid w:val="005B16AB"/>
    <w:rsid w:val="005B2FD9"/>
    <w:rsid w:val="005B3181"/>
    <w:rsid w:val="005B36A7"/>
    <w:rsid w:val="005B3DB2"/>
    <w:rsid w:val="005B4883"/>
    <w:rsid w:val="005B5256"/>
    <w:rsid w:val="005B52FF"/>
    <w:rsid w:val="005B55B1"/>
    <w:rsid w:val="005B756A"/>
    <w:rsid w:val="005B7FFA"/>
    <w:rsid w:val="005C0D0F"/>
    <w:rsid w:val="005C0F1D"/>
    <w:rsid w:val="005C313C"/>
    <w:rsid w:val="005C3A74"/>
    <w:rsid w:val="005C4729"/>
    <w:rsid w:val="005C4795"/>
    <w:rsid w:val="005C4F53"/>
    <w:rsid w:val="005C589D"/>
    <w:rsid w:val="005C6567"/>
    <w:rsid w:val="005C7C52"/>
    <w:rsid w:val="005D02F0"/>
    <w:rsid w:val="005D02F1"/>
    <w:rsid w:val="005D0AE9"/>
    <w:rsid w:val="005D0FE9"/>
    <w:rsid w:val="005D1213"/>
    <w:rsid w:val="005D17B6"/>
    <w:rsid w:val="005D21DD"/>
    <w:rsid w:val="005D3346"/>
    <w:rsid w:val="005D3CE9"/>
    <w:rsid w:val="005D3FA5"/>
    <w:rsid w:val="005D5271"/>
    <w:rsid w:val="005D6473"/>
    <w:rsid w:val="005D6AD2"/>
    <w:rsid w:val="005D7322"/>
    <w:rsid w:val="005D783B"/>
    <w:rsid w:val="005D7BB7"/>
    <w:rsid w:val="005D7D6C"/>
    <w:rsid w:val="005E0F51"/>
    <w:rsid w:val="005E165E"/>
    <w:rsid w:val="005E30C1"/>
    <w:rsid w:val="005E343C"/>
    <w:rsid w:val="005E3C2D"/>
    <w:rsid w:val="005E4163"/>
    <w:rsid w:val="005E4564"/>
    <w:rsid w:val="005E5899"/>
    <w:rsid w:val="005E5986"/>
    <w:rsid w:val="005E6281"/>
    <w:rsid w:val="005E6365"/>
    <w:rsid w:val="005E65D1"/>
    <w:rsid w:val="005E6ABD"/>
    <w:rsid w:val="005E6D29"/>
    <w:rsid w:val="005E741D"/>
    <w:rsid w:val="005E770F"/>
    <w:rsid w:val="005E7C4B"/>
    <w:rsid w:val="005F0FB4"/>
    <w:rsid w:val="005F1452"/>
    <w:rsid w:val="005F1B8E"/>
    <w:rsid w:val="005F259C"/>
    <w:rsid w:val="005F2A9E"/>
    <w:rsid w:val="005F3627"/>
    <w:rsid w:val="005F3F34"/>
    <w:rsid w:val="005F4D6E"/>
    <w:rsid w:val="005F548A"/>
    <w:rsid w:val="005F5982"/>
    <w:rsid w:val="005F69C2"/>
    <w:rsid w:val="005F76B0"/>
    <w:rsid w:val="00600743"/>
    <w:rsid w:val="00600E12"/>
    <w:rsid w:val="0060111A"/>
    <w:rsid w:val="00601490"/>
    <w:rsid w:val="00601CCC"/>
    <w:rsid w:val="00601FD2"/>
    <w:rsid w:val="00602734"/>
    <w:rsid w:val="006033B3"/>
    <w:rsid w:val="006040D6"/>
    <w:rsid w:val="00606964"/>
    <w:rsid w:val="00606E0F"/>
    <w:rsid w:val="006071D7"/>
    <w:rsid w:val="00610302"/>
    <w:rsid w:val="006107FD"/>
    <w:rsid w:val="00610976"/>
    <w:rsid w:val="00611048"/>
    <w:rsid w:val="0061111D"/>
    <w:rsid w:val="006116BD"/>
    <w:rsid w:val="00612BAA"/>
    <w:rsid w:val="00613DFB"/>
    <w:rsid w:val="00615362"/>
    <w:rsid w:val="006157C6"/>
    <w:rsid w:val="00616CB1"/>
    <w:rsid w:val="00616D94"/>
    <w:rsid w:val="0061711E"/>
    <w:rsid w:val="00617AB1"/>
    <w:rsid w:val="00617C30"/>
    <w:rsid w:val="00617FA7"/>
    <w:rsid w:val="006204B5"/>
    <w:rsid w:val="0062078C"/>
    <w:rsid w:val="00620B60"/>
    <w:rsid w:val="0062161A"/>
    <w:rsid w:val="006217B4"/>
    <w:rsid w:val="0062189B"/>
    <w:rsid w:val="00621AA3"/>
    <w:rsid w:val="00621F80"/>
    <w:rsid w:val="00622135"/>
    <w:rsid w:val="006234FE"/>
    <w:rsid w:val="00623BE1"/>
    <w:rsid w:val="0062443D"/>
    <w:rsid w:val="0062712E"/>
    <w:rsid w:val="0062715D"/>
    <w:rsid w:val="00630087"/>
    <w:rsid w:val="00630095"/>
    <w:rsid w:val="00631144"/>
    <w:rsid w:val="006313D5"/>
    <w:rsid w:val="00631450"/>
    <w:rsid w:val="00631BC1"/>
    <w:rsid w:val="0063411A"/>
    <w:rsid w:val="00634853"/>
    <w:rsid w:val="00634D26"/>
    <w:rsid w:val="00635D31"/>
    <w:rsid w:val="00635EF4"/>
    <w:rsid w:val="006361F2"/>
    <w:rsid w:val="0063627F"/>
    <w:rsid w:val="00636DF0"/>
    <w:rsid w:val="00637069"/>
    <w:rsid w:val="0063738D"/>
    <w:rsid w:val="0064147D"/>
    <w:rsid w:val="006432C0"/>
    <w:rsid w:val="006436C7"/>
    <w:rsid w:val="00643A27"/>
    <w:rsid w:val="00644172"/>
    <w:rsid w:val="00644335"/>
    <w:rsid w:val="00644C91"/>
    <w:rsid w:val="0064621B"/>
    <w:rsid w:val="0064695F"/>
    <w:rsid w:val="00646C17"/>
    <w:rsid w:val="00647D23"/>
    <w:rsid w:val="00650134"/>
    <w:rsid w:val="006505A3"/>
    <w:rsid w:val="00651985"/>
    <w:rsid w:val="0065230E"/>
    <w:rsid w:val="0065234F"/>
    <w:rsid w:val="006524B5"/>
    <w:rsid w:val="00652AC5"/>
    <w:rsid w:val="00653DFC"/>
    <w:rsid w:val="0065538A"/>
    <w:rsid w:val="006566D6"/>
    <w:rsid w:val="00656FC1"/>
    <w:rsid w:val="00657BFA"/>
    <w:rsid w:val="00657FC9"/>
    <w:rsid w:val="00660993"/>
    <w:rsid w:val="00660DB7"/>
    <w:rsid w:val="00661941"/>
    <w:rsid w:val="00664F9E"/>
    <w:rsid w:val="0066503A"/>
    <w:rsid w:val="00665759"/>
    <w:rsid w:val="00665CAB"/>
    <w:rsid w:val="00670D03"/>
    <w:rsid w:val="006712BD"/>
    <w:rsid w:val="006721B3"/>
    <w:rsid w:val="00673B55"/>
    <w:rsid w:val="00673C03"/>
    <w:rsid w:val="00675B71"/>
    <w:rsid w:val="00675EBF"/>
    <w:rsid w:val="00676705"/>
    <w:rsid w:val="0067675F"/>
    <w:rsid w:val="00676919"/>
    <w:rsid w:val="006776D5"/>
    <w:rsid w:val="0067770C"/>
    <w:rsid w:val="006778E8"/>
    <w:rsid w:val="006779AC"/>
    <w:rsid w:val="00677B54"/>
    <w:rsid w:val="00677D29"/>
    <w:rsid w:val="00677E73"/>
    <w:rsid w:val="00680136"/>
    <w:rsid w:val="006802CB"/>
    <w:rsid w:val="00680319"/>
    <w:rsid w:val="006807D7"/>
    <w:rsid w:val="00681C6A"/>
    <w:rsid w:val="00684F46"/>
    <w:rsid w:val="006864AD"/>
    <w:rsid w:val="00687E52"/>
    <w:rsid w:val="00687E86"/>
    <w:rsid w:val="00690786"/>
    <w:rsid w:val="00691656"/>
    <w:rsid w:val="00691BFB"/>
    <w:rsid w:val="006922E1"/>
    <w:rsid w:val="00692AD3"/>
    <w:rsid w:val="00692F67"/>
    <w:rsid w:val="00693137"/>
    <w:rsid w:val="00693148"/>
    <w:rsid w:val="006934C1"/>
    <w:rsid w:val="00693F3B"/>
    <w:rsid w:val="00694649"/>
    <w:rsid w:val="00695F9F"/>
    <w:rsid w:val="00696909"/>
    <w:rsid w:val="006972A6"/>
    <w:rsid w:val="006972BE"/>
    <w:rsid w:val="006A0063"/>
    <w:rsid w:val="006A0735"/>
    <w:rsid w:val="006A0CA7"/>
    <w:rsid w:val="006A1937"/>
    <w:rsid w:val="006A25E5"/>
    <w:rsid w:val="006A3164"/>
    <w:rsid w:val="006A3173"/>
    <w:rsid w:val="006A334E"/>
    <w:rsid w:val="006A4318"/>
    <w:rsid w:val="006A4539"/>
    <w:rsid w:val="006A4D0F"/>
    <w:rsid w:val="006A65BA"/>
    <w:rsid w:val="006A6DBE"/>
    <w:rsid w:val="006B1CF5"/>
    <w:rsid w:val="006B26D7"/>
    <w:rsid w:val="006B2723"/>
    <w:rsid w:val="006B48C0"/>
    <w:rsid w:val="006B4B6B"/>
    <w:rsid w:val="006B5514"/>
    <w:rsid w:val="006B5696"/>
    <w:rsid w:val="006B65F9"/>
    <w:rsid w:val="006B666A"/>
    <w:rsid w:val="006B6D69"/>
    <w:rsid w:val="006C0162"/>
    <w:rsid w:val="006C031D"/>
    <w:rsid w:val="006C0BB8"/>
    <w:rsid w:val="006C1A64"/>
    <w:rsid w:val="006C1DCB"/>
    <w:rsid w:val="006C226E"/>
    <w:rsid w:val="006C2C5D"/>
    <w:rsid w:val="006C3133"/>
    <w:rsid w:val="006C4AEA"/>
    <w:rsid w:val="006C4C88"/>
    <w:rsid w:val="006C4D2C"/>
    <w:rsid w:val="006C56BE"/>
    <w:rsid w:val="006C6094"/>
    <w:rsid w:val="006D0162"/>
    <w:rsid w:val="006D1958"/>
    <w:rsid w:val="006D1F83"/>
    <w:rsid w:val="006D20FC"/>
    <w:rsid w:val="006D2AC9"/>
    <w:rsid w:val="006D37B8"/>
    <w:rsid w:val="006D4BAA"/>
    <w:rsid w:val="006D5ECD"/>
    <w:rsid w:val="006D6860"/>
    <w:rsid w:val="006D6A29"/>
    <w:rsid w:val="006D6E56"/>
    <w:rsid w:val="006D714A"/>
    <w:rsid w:val="006D79FC"/>
    <w:rsid w:val="006D7BC2"/>
    <w:rsid w:val="006D7E6B"/>
    <w:rsid w:val="006E15FF"/>
    <w:rsid w:val="006E2F55"/>
    <w:rsid w:val="006E31C6"/>
    <w:rsid w:val="006E31CE"/>
    <w:rsid w:val="006E372E"/>
    <w:rsid w:val="006E3DFF"/>
    <w:rsid w:val="006E48EE"/>
    <w:rsid w:val="006E4B2D"/>
    <w:rsid w:val="006E5148"/>
    <w:rsid w:val="006E5E1D"/>
    <w:rsid w:val="006E5F0C"/>
    <w:rsid w:val="006E7777"/>
    <w:rsid w:val="006F0168"/>
    <w:rsid w:val="006F018E"/>
    <w:rsid w:val="006F0825"/>
    <w:rsid w:val="006F0908"/>
    <w:rsid w:val="006F1141"/>
    <w:rsid w:val="006F1362"/>
    <w:rsid w:val="006F196F"/>
    <w:rsid w:val="006F29F5"/>
    <w:rsid w:val="006F43F8"/>
    <w:rsid w:val="006F4B33"/>
    <w:rsid w:val="006F5675"/>
    <w:rsid w:val="006F7340"/>
    <w:rsid w:val="006F7CF8"/>
    <w:rsid w:val="006F7EA2"/>
    <w:rsid w:val="007002C4"/>
    <w:rsid w:val="00700946"/>
    <w:rsid w:val="00700A32"/>
    <w:rsid w:val="00700C1E"/>
    <w:rsid w:val="00700C5C"/>
    <w:rsid w:val="0070202A"/>
    <w:rsid w:val="007024AA"/>
    <w:rsid w:val="00702D62"/>
    <w:rsid w:val="00703369"/>
    <w:rsid w:val="0070393D"/>
    <w:rsid w:val="00704C5F"/>
    <w:rsid w:val="00704EB9"/>
    <w:rsid w:val="007057EE"/>
    <w:rsid w:val="0070632B"/>
    <w:rsid w:val="007065DD"/>
    <w:rsid w:val="00707025"/>
    <w:rsid w:val="0070711A"/>
    <w:rsid w:val="00707AB9"/>
    <w:rsid w:val="007102C5"/>
    <w:rsid w:val="00710E8F"/>
    <w:rsid w:val="007120A2"/>
    <w:rsid w:val="0071255A"/>
    <w:rsid w:val="0071264C"/>
    <w:rsid w:val="007133DD"/>
    <w:rsid w:val="00713D1B"/>
    <w:rsid w:val="007151F6"/>
    <w:rsid w:val="00715864"/>
    <w:rsid w:val="007161B5"/>
    <w:rsid w:val="00716568"/>
    <w:rsid w:val="00717384"/>
    <w:rsid w:val="007174B8"/>
    <w:rsid w:val="00717DA0"/>
    <w:rsid w:val="00720ABE"/>
    <w:rsid w:val="00720CD4"/>
    <w:rsid w:val="007220D5"/>
    <w:rsid w:val="007221E1"/>
    <w:rsid w:val="0072327D"/>
    <w:rsid w:val="00723921"/>
    <w:rsid w:val="00723A84"/>
    <w:rsid w:val="0072407A"/>
    <w:rsid w:val="007248D4"/>
    <w:rsid w:val="0072563D"/>
    <w:rsid w:val="0072566F"/>
    <w:rsid w:val="007261AA"/>
    <w:rsid w:val="00726B61"/>
    <w:rsid w:val="00727450"/>
    <w:rsid w:val="00727890"/>
    <w:rsid w:val="00730622"/>
    <w:rsid w:val="007319B4"/>
    <w:rsid w:val="00732B62"/>
    <w:rsid w:val="00732E24"/>
    <w:rsid w:val="00733401"/>
    <w:rsid w:val="0073381D"/>
    <w:rsid w:val="0073387A"/>
    <w:rsid w:val="00733C71"/>
    <w:rsid w:val="007346C9"/>
    <w:rsid w:val="00734DB4"/>
    <w:rsid w:val="0073588B"/>
    <w:rsid w:val="00735C84"/>
    <w:rsid w:val="0073711D"/>
    <w:rsid w:val="00737567"/>
    <w:rsid w:val="007377E9"/>
    <w:rsid w:val="0073788C"/>
    <w:rsid w:val="0074076F"/>
    <w:rsid w:val="0074278F"/>
    <w:rsid w:val="00742EFF"/>
    <w:rsid w:val="0074324C"/>
    <w:rsid w:val="00743C0E"/>
    <w:rsid w:val="00743F19"/>
    <w:rsid w:val="007456AF"/>
    <w:rsid w:val="0074574B"/>
    <w:rsid w:val="00745DF9"/>
    <w:rsid w:val="0074681D"/>
    <w:rsid w:val="00747C1A"/>
    <w:rsid w:val="00747CED"/>
    <w:rsid w:val="00751BC1"/>
    <w:rsid w:val="0075200E"/>
    <w:rsid w:val="00752164"/>
    <w:rsid w:val="00752340"/>
    <w:rsid w:val="00752432"/>
    <w:rsid w:val="007534CE"/>
    <w:rsid w:val="007534DE"/>
    <w:rsid w:val="00755546"/>
    <w:rsid w:val="00756423"/>
    <w:rsid w:val="00756973"/>
    <w:rsid w:val="00756FB9"/>
    <w:rsid w:val="00762963"/>
    <w:rsid w:val="007631B8"/>
    <w:rsid w:val="0076387E"/>
    <w:rsid w:val="00765F01"/>
    <w:rsid w:val="0076605B"/>
    <w:rsid w:val="0076721D"/>
    <w:rsid w:val="00770F45"/>
    <w:rsid w:val="00773397"/>
    <w:rsid w:val="00773831"/>
    <w:rsid w:val="00774BDF"/>
    <w:rsid w:val="0077693A"/>
    <w:rsid w:val="00776FD9"/>
    <w:rsid w:val="007779C9"/>
    <w:rsid w:val="007806F5"/>
    <w:rsid w:val="00780A73"/>
    <w:rsid w:val="00780EBC"/>
    <w:rsid w:val="00780F57"/>
    <w:rsid w:val="00781B8B"/>
    <w:rsid w:val="0078246C"/>
    <w:rsid w:val="00782D28"/>
    <w:rsid w:val="007834DC"/>
    <w:rsid w:val="007836C6"/>
    <w:rsid w:val="00784053"/>
    <w:rsid w:val="007847AC"/>
    <w:rsid w:val="00784854"/>
    <w:rsid w:val="00784E98"/>
    <w:rsid w:val="007875A4"/>
    <w:rsid w:val="007878B7"/>
    <w:rsid w:val="00791311"/>
    <w:rsid w:val="00792B27"/>
    <w:rsid w:val="007934D7"/>
    <w:rsid w:val="00793858"/>
    <w:rsid w:val="00793F29"/>
    <w:rsid w:val="00795B9D"/>
    <w:rsid w:val="00796B96"/>
    <w:rsid w:val="00797693"/>
    <w:rsid w:val="007A02E6"/>
    <w:rsid w:val="007A0915"/>
    <w:rsid w:val="007A107F"/>
    <w:rsid w:val="007A137C"/>
    <w:rsid w:val="007A20B4"/>
    <w:rsid w:val="007A28B1"/>
    <w:rsid w:val="007A2B44"/>
    <w:rsid w:val="007A37B4"/>
    <w:rsid w:val="007A3D1A"/>
    <w:rsid w:val="007A46E4"/>
    <w:rsid w:val="007A4EF3"/>
    <w:rsid w:val="007A6642"/>
    <w:rsid w:val="007A6E09"/>
    <w:rsid w:val="007B09F5"/>
    <w:rsid w:val="007B09FA"/>
    <w:rsid w:val="007B0CE9"/>
    <w:rsid w:val="007B1051"/>
    <w:rsid w:val="007B13E8"/>
    <w:rsid w:val="007B1ACC"/>
    <w:rsid w:val="007B1BA4"/>
    <w:rsid w:val="007B208F"/>
    <w:rsid w:val="007B20E3"/>
    <w:rsid w:val="007B2E9D"/>
    <w:rsid w:val="007B3627"/>
    <w:rsid w:val="007B37F6"/>
    <w:rsid w:val="007B39C8"/>
    <w:rsid w:val="007B40F0"/>
    <w:rsid w:val="007B5D09"/>
    <w:rsid w:val="007B621A"/>
    <w:rsid w:val="007B736A"/>
    <w:rsid w:val="007C00D1"/>
    <w:rsid w:val="007C0457"/>
    <w:rsid w:val="007C099F"/>
    <w:rsid w:val="007C169E"/>
    <w:rsid w:val="007C1AF2"/>
    <w:rsid w:val="007C1EA8"/>
    <w:rsid w:val="007C3313"/>
    <w:rsid w:val="007C3333"/>
    <w:rsid w:val="007C35A3"/>
    <w:rsid w:val="007C3FA5"/>
    <w:rsid w:val="007C4DAD"/>
    <w:rsid w:val="007C5014"/>
    <w:rsid w:val="007C7069"/>
    <w:rsid w:val="007D07FB"/>
    <w:rsid w:val="007D0E9F"/>
    <w:rsid w:val="007D1432"/>
    <w:rsid w:val="007D24B2"/>
    <w:rsid w:val="007D2E39"/>
    <w:rsid w:val="007D3A56"/>
    <w:rsid w:val="007D43BD"/>
    <w:rsid w:val="007D4461"/>
    <w:rsid w:val="007D44B0"/>
    <w:rsid w:val="007D480B"/>
    <w:rsid w:val="007D4F89"/>
    <w:rsid w:val="007D57E9"/>
    <w:rsid w:val="007D6CD8"/>
    <w:rsid w:val="007D6F63"/>
    <w:rsid w:val="007D7462"/>
    <w:rsid w:val="007D7F2B"/>
    <w:rsid w:val="007E0217"/>
    <w:rsid w:val="007E12CC"/>
    <w:rsid w:val="007E18B9"/>
    <w:rsid w:val="007E19B7"/>
    <w:rsid w:val="007E300A"/>
    <w:rsid w:val="007E3332"/>
    <w:rsid w:val="007E4429"/>
    <w:rsid w:val="007E4635"/>
    <w:rsid w:val="007E49BB"/>
    <w:rsid w:val="007E4A2E"/>
    <w:rsid w:val="007E5D4A"/>
    <w:rsid w:val="007E7BEF"/>
    <w:rsid w:val="007F006B"/>
    <w:rsid w:val="007F0A64"/>
    <w:rsid w:val="007F0D6F"/>
    <w:rsid w:val="007F1081"/>
    <w:rsid w:val="007F14CF"/>
    <w:rsid w:val="007F211B"/>
    <w:rsid w:val="007F2159"/>
    <w:rsid w:val="007F2A27"/>
    <w:rsid w:val="007F2C3E"/>
    <w:rsid w:val="007F4EE3"/>
    <w:rsid w:val="007F6450"/>
    <w:rsid w:val="007F7BC2"/>
    <w:rsid w:val="008002DC"/>
    <w:rsid w:val="008014B2"/>
    <w:rsid w:val="008018C3"/>
    <w:rsid w:val="00801C4A"/>
    <w:rsid w:val="008029A2"/>
    <w:rsid w:val="00802E5C"/>
    <w:rsid w:val="00804C7C"/>
    <w:rsid w:val="008054F2"/>
    <w:rsid w:val="00806E7D"/>
    <w:rsid w:val="0080704D"/>
    <w:rsid w:val="0080707A"/>
    <w:rsid w:val="008103A9"/>
    <w:rsid w:val="00810FBF"/>
    <w:rsid w:val="0081231D"/>
    <w:rsid w:val="0081299D"/>
    <w:rsid w:val="0081328A"/>
    <w:rsid w:val="00813A8E"/>
    <w:rsid w:val="00813B0B"/>
    <w:rsid w:val="00813C8A"/>
    <w:rsid w:val="008147AB"/>
    <w:rsid w:val="0081663A"/>
    <w:rsid w:val="008167A2"/>
    <w:rsid w:val="00816A9D"/>
    <w:rsid w:val="00817645"/>
    <w:rsid w:val="00821313"/>
    <w:rsid w:val="00821E4B"/>
    <w:rsid w:val="00821E9D"/>
    <w:rsid w:val="00822019"/>
    <w:rsid w:val="00822238"/>
    <w:rsid w:val="008225EB"/>
    <w:rsid w:val="00823680"/>
    <w:rsid w:val="00824F96"/>
    <w:rsid w:val="008251C1"/>
    <w:rsid w:val="00825680"/>
    <w:rsid w:val="00825B3E"/>
    <w:rsid w:val="00825D10"/>
    <w:rsid w:val="0082615B"/>
    <w:rsid w:val="008276AC"/>
    <w:rsid w:val="00827CE9"/>
    <w:rsid w:val="008311B1"/>
    <w:rsid w:val="008318B0"/>
    <w:rsid w:val="00832692"/>
    <w:rsid w:val="00832B99"/>
    <w:rsid w:val="00832C65"/>
    <w:rsid w:val="00833030"/>
    <w:rsid w:val="00835420"/>
    <w:rsid w:val="0083595D"/>
    <w:rsid w:val="008362FD"/>
    <w:rsid w:val="00836495"/>
    <w:rsid w:val="0083784C"/>
    <w:rsid w:val="0084070F"/>
    <w:rsid w:val="00840BB4"/>
    <w:rsid w:val="00841203"/>
    <w:rsid w:val="00841388"/>
    <w:rsid w:val="0084186F"/>
    <w:rsid w:val="008439EC"/>
    <w:rsid w:val="008439FE"/>
    <w:rsid w:val="00843AE4"/>
    <w:rsid w:val="00843E39"/>
    <w:rsid w:val="008443CB"/>
    <w:rsid w:val="00845278"/>
    <w:rsid w:val="00845564"/>
    <w:rsid w:val="008463C0"/>
    <w:rsid w:val="00846A19"/>
    <w:rsid w:val="00846BA7"/>
    <w:rsid w:val="008473B5"/>
    <w:rsid w:val="00847A69"/>
    <w:rsid w:val="00847EA6"/>
    <w:rsid w:val="00850807"/>
    <w:rsid w:val="00850DA5"/>
    <w:rsid w:val="008511DE"/>
    <w:rsid w:val="00851E68"/>
    <w:rsid w:val="0085226C"/>
    <w:rsid w:val="0085233E"/>
    <w:rsid w:val="008530BC"/>
    <w:rsid w:val="0085378D"/>
    <w:rsid w:val="00853C0F"/>
    <w:rsid w:val="00853C93"/>
    <w:rsid w:val="00854074"/>
    <w:rsid w:val="00854437"/>
    <w:rsid w:val="00854522"/>
    <w:rsid w:val="00855DE8"/>
    <w:rsid w:val="008575C0"/>
    <w:rsid w:val="0085770C"/>
    <w:rsid w:val="0085787A"/>
    <w:rsid w:val="00857EFC"/>
    <w:rsid w:val="0086009F"/>
    <w:rsid w:val="0086283E"/>
    <w:rsid w:val="00863F48"/>
    <w:rsid w:val="00865209"/>
    <w:rsid w:val="00865D24"/>
    <w:rsid w:val="00866560"/>
    <w:rsid w:val="0086753B"/>
    <w:rsid w:val="00870AF1"/>
    <w:rsid w:val="00870E28"/>
    <w:rsid w:val="008717FB"/>
    <w:rsid w:val="00871A96"/>
    <w:rsid w:val="008726C1"/>
    <w:rsid w:val="00872BB0"/>
    <w:rsid w:val="00872BD9"/>
    <w:rsid w:val="00873A51"/>
    <w:rsid w:val="00873BD3"/>
    <w:rsid w:val="00875358"/>
    <w:rsid w:val="00875FD9"/>
    <w:rsid w:val="00876456"/>
    <w:rsid w:val="00877ADE"/>
    <w:rsid w:val="00877CC3"/>
    <w:rsid w:val="0088010B"/>
    <w:rsid w:val="008810C5"/>
    <w:rsid w:val="00882585"/>
    <w:rsid w:val="00882805"/>
    <w:rsid w:val="00883993"/>
    <w:rsid w:val="008841F5"/>
    <w:rsid w:val="00884204"/>
    <w:rsid w:val="008850BE"/>
    <w:rsid w:val="00886316"/>
    <w:rsid w:val="008878ED"/>
    <w:rsid w:val="00890D6D"/>
    <w:rsid w:val="008911C6"/>
    <w:rsid w:val="00891A23"/>
    <w:rsid w:val="00891FEC"/>
    <w:rsid w:val="00894AF4"/>
    <w:rsid w:val="008958F7"/>
    <w:rsid w:val="00895F08"/>
    <w:rsid w:val="00896388"/>
    <w:rsid w:val="008964A7"/>
    <w:rsid w:val="008967AB"/>
    <w:rsid w:val="00896D76"/>
    <w:rsid w:val="008978D7"/>
    <w:rsid w:val="00897C66"/>
    <w:rsid w:val="008A0DB0"/>
    <w:rsid w:val="008A2655"/>
    <w:rsid w:val="008A2DCD"/>
    <w:rsid w:val="008A31EB"/>
    <w:rsid w:val="008A38C0"/>
    <w:rsid w:val="008A3CC5"/>
    <w:rsid w:val="008A4150"/>
    <w:rsid w:val="008A45A2"/>
    <w:rsid w:val="008B1CA3"/>
    <w:rsid w:val="008B1E38"/>
    <w:rsid w:val="008B1F53"/>
    <w:rsid w:val="008B2BCC"/>
    <w:rsid w:val="008B31DE"/>
    <w:rsid w:val="008B322C"/>
    <w:rsid w:val="008B3253"/>
    <w:rsid w:val="008B49E7"/>
    <w:rsid w:val="008B5A19"/>
    <w:rsid w:val="008B64E3"/>
    <w:rsid w:val="008B6B75"/>
    <w:rsid w:val="008B6C0F"/>
    <w:rsid w:val="008B76E8"/>
    <w:rsid w:val="008B7EB3"/>
    <w:rsid w:val="008C072B"/>
    <w:rsid w:val="008C1627"/>
    <w:rsid w:val="008C1741"/>
    <w:rsid w:val="008C1BD0"/>
    <w:rsid w:val="008C2904"/>
    <w:rsid w:val="008C3E3E"/>
    <w:rsid w:val="008C6044"/>
    <w:rsid w:val="008C60EC"/>
    <w:rsid w:val="008C690E"/>
    <w:rsid w:val="008C72D8"/>
    <w:rsid w:val="008D0A99"/>
    <w:rsid w:val="008D0D3A"/>
    <w:rsid w:val="008D0F0E"/>
    <w:rsid w:val="008D127D"/>
    <w:rsid w:val="008D2699"/>
    <w:rsid w:val="008D294C"/>
    <w:rsid w:val="008D2FE4"/>
    <w:rsid w:val="008D3142"/>
    <w:rsid w:val="008D327D"/>
    <w:rsid w:val="008D40B7"/>
    <w:rsid w:val="008D4453"/>
    <w:rsid w:val="008D4B52"/>
    <w:rsid w:val="008D58E4"/>
    <w:rsid w:val="008D602E"/>
    <w:rsid w:val="008D62FD"/>
    <w:rsid w:val="008D686F"/>
    <w:rsid w:val="008D6BCA"/>
    <w:rsid w:val="008D70D8"/>
    <w:rsid w:val="008E0517"/>
    <w:rsid w:val="008E07D3"/>
    <w:rsid w:val="008E121D"/>
    <w:rsid w:val="008E1D90"/>
    <w:rsid w:val="008E1F1F"/>
    <w:rsid w:val="008E3C5E"/>
    <w:rsid w:val="008E3EA8"/>
    <w:rsid w:val="008E4A98"/>
    <w:rsid w:val="008E4D3D"/>
    <w:rsid w:val="008E5988"/>
    <w:rsid w:val="008E5CF5"/>
    <w:rsid w:val="008E6116"/>
    <w:rsid w:val="008E786A"/>
    <w:rsid w:val="008F0B70"/>
    <w:rsid w:val="008F1A9F"/>
    <w:rsid w:val="008F1B0B"/>
    <w:rsid w:val="008F1C6C"/>
    <w:rsid w:val="008F208C"/>
    <w:rsid w:val="008F24E6"/>
    <w:rsid w:val="008F268A"/>
    <w:rsid w:val="008F2D97"/>
    <w:rsid w:val="008F31EF"/>
    <w:rsid w:val="008F3840"/>
    <w:rsid w:val="008F3971"/>
    <w:rsid w:val="008F3AF3"/>
    <w:rsid w:val="008F45DD"/>
    <w:rsid w:val="008F537C"/>
    <w:rsid w:val="008F55D1"/>
    <w:rsid w:val="008F597F"/>
    <w:rsid w:val="008F5FBF"/>
    <w:rsid w:val="008F6BC0"/>
    <w:rsid w:val="008F6D8B"/>
    <w:rsid w:val="008F6E08"/>
    <w:rsid w:val="008F7288"/>
    <w:rsid w:val="00900071"/>
    <w:rsid w:val="00900EF9"/>
    <w:rsid w:val="0090326E"/>
    <w:rsid w:val="00903E30"/>
    <w:rsid w:val="009052CE"/>
    <w:rsid w:val="0090618E"/>
    <w:rsid w:val="009065C5"/>
    <w:rsid w:val="00906904"/>
    <w:rsid w:val="00906FED"/>
    <w:rsid w:val="009076F6"/>
    <w:rsid w:val="00911686"/>
    <w:rsid w:val="00911CFA"/>
    <w:rsid w:val="00912B4C"/>
    <w:rsid w:val="00912C5A"/>
    <w:rsid w:val="009139C8"/>
    <w:rsid w:val="00914142"/>
    <w:rsid w:val="00914B5E"/>
    <w:rsid w:val="00914F5D"/>
    <w:rsid w:val="0091535E"/>
    <w:rsid w:val="009156C6"/>
    <w:rsid w:val="00916D8A"/>
    <w:rsid w:val="00917BC8"/>
    <w:rsid w:val="009208C5"/>
    <w:rsid w:val="00920A43"/>
    <w:rsid w:val="00921715"/>
    <w:rsid w:val="00921C2E"/>
    <w:rsid w:val="0092214A"/>
    <w:rsid w:val="009243EE"/>
    <w:rsid w:val="00925F16"/>
    <w:rsid w:val="00926446"/>
    <w:rsid w:val="0092696C"/>
    <w:rsid w:val="00927536"/>
    <w:rsid w:val="009277E2"/>
    <w:rsid w:val="009308C9"/>
    <w:rsid w:val="00931E71"/>
    <w:rsid w:val="009326ED"/>
    <w:rsid w:val="00932B9B"/>
    <w:rsid w:val="00932BC2"/>
    <w:rsid w:val="00934F33"/>
    <w:rsid w:val="009358F3"/>
    <w:rsid w:val="00940439"/>
    <w:rsid w:val="009418DB"/>
    <w:rsid w:val="00941CFA"/>
    <w:rsid w:val="009452DA"/>
    <w:rsid w:val="00945CB1"/>
    <w:rsid w:val="0094667D"/>
    <w:rsid w:val="00946A39"/>
    <w:rsid w:val="00946C76"/>
    <w:rsid w:val="00947278"/>
    <w:rsid w:val="00947391"/>
    <w:rsid w:val="00950190"/>
    <w:rsid w:val="009502D4"/>
    <w:rsid w:val="00950BD5"/>
    <w:rsid w:val="00951230"/>
    <w:rsid w:val="009523AB"/>
    <w:rsid w:val="00954596"/>
    <w:rsid w:val="00954E48"/>
    <w:rsid w:val="0095591D"/>
    <w:rsid w:val="00956A1A"/>
    <w:rsid w:val="00957F7C"/>
    <w:rsid w:val="009615C0"/>
    <w:rsid w:val="00961C1B"/>
    <w:rsid w:val="009621A4"/>
    <w:rsid w:val="009622A7"/>
    <w:rsid w:val="00962DAE"/>
    <w:rsid w:val="00962F08"/>
    <w:rsid w:val="00962F73"/>
    <w:rsid w:val="00963387"/>
    <w:rsid w:val="00963C60"/>
    <w:rsid w:val="00964E55"/>
    <w:rsid w:val="009662AF"/>
    <w:rsid w:val="00966E8E"/>
    <w:rsid w:val="00966FBA"/>
    <w:rsid w:val="009673DB"/>
    <w:rsid w:val="009700F0"/>
    <w:rsid w:val="009703BE"/>
    <w:rsid w:val="00971379"/>
    <w:rsid w:val="0097218D"/>
    <w:rsid w:val="0097219A"/>
    <w:rsid w:val="00972311"/>
    <w:rsid w:val="00972375"/>
    <w:rsid w:val="009724A7"/>
    <w:rsid w:val="0097284B"/>
    <w:rsid w:val="00972E0D"/>
    <w:rsid w:val="00973BB3"/>
    <w:rsid w:val="00974738"/>
    <w:rsid w:val="00974CAD"/>
    <w:rsid w:val="00975B8D"/>
    <w:rsid w:val="0097666A"/>
    <w:rsid w:val="00976698"/>
    <w:rsid w:val="00976EEA"/>
    <w:rsid w:val="00980139"/>
    <w:rsid w:val="00982C09"/>
    <w:rsid w:val="0098377E"/>
    <w:rsid w:val="00983D0B"/>
    <w:rsid w:val="00985082"/>
    <w:rsid w:val="00985C04"/>
    <w:rsid w:val="00985C1E"/>
    <w:rsid w:val="00986105"/>
    <w:rsid w:val="00987860"/>
    <w:rsid w:val="00987EEE"/>
    <w:rsid w:val="00987F80"/>
    <w:rsid w:val="009900C5"/>
    <w:rsid w:val="00990627"/>
    <w:rsid w:val="00990A94"/>
    <w:rsid w:val="00991146"/>
    <w:rsid w:val="009914EF"/>
    <w:rsid w:val="00991E77"/>
    <w:rsid w:val="00993517"/>
    <w:rsid w:val="00993B4D"/>
    <w:rsid w:val="00994551"/>
    <w:rsid w:val="009946C1"/>
    <w:rsid w:val="0099510A"/>
    <w:rsid w:val="0099542A"/>
    <w:rsid w:val="009967D5"/>
    <w:rsid w:val="00996FEF"/>
    <w:rsid w:val="0099707E"/>
    <w:rsid w:val="0099741D"/>
    <w:rsid w:val="009A1397"/>
    <w:rsid w:val="009A1D24"/>
    <w:rsid w:val="009A2D9F"/>
    <w:rsid w:val="009A30A5"/>
    <w:rsid w:val="009A3375"/>
    <w:rsid w:val="009A4BA2"/>
    <w:rsid w:val="009A56A0"/>
    <w:rsid w:val="009A5EB4"/>
    <w:rsid w:val="009A6AF1"/>
    <w:rsid w:val="009A6FF2"/>
    <w:rsid w:val="009B0207"/>
    <w:rsid w:val="009B10F2"/>
    <w:rsid w:val="009B1162"/>
    <w:rsid w:val="009B21D4"/>
    <w:rsid w:val="009B2284"/>
    <w:rsid w:val="009B318F"/>
    <w:rsid w:val="009B3746"/>
    <w:rsid w:val="009B3F50"/>
    <w:rsid w:val="009B4A70"/>
    <w:rsid w:val="009B51E1"/>
    <w:rsid w:val="009B5D24"/>
    <w:rsid w:val="009B6DA6"/>
    <w:rsid w:val="009B7A1D"/>
    <w:rsid w:val="009B7CA2"/>
    <w:rsid w:val="009B7E99"/>
    <w:rsid w:val="009C1CD5"/>
    <w:rsid w:val="009C2140"/>
    <w:rsid w:val="009C2EE8"/>
    <w:rsid w:val="009C325A"/>
    <w:rsid w:val="009C32D3"/>
    <w:rsid w:val="009C48F8"/>
    <w:rsid w:val="009C5328"/>
    <w:rsid w:val="009C67C2"/>
    <w:rsid w:val="009C6993"/>
    <w:rsid w:val="009C6FA1"/>
    <w:rsid w:val="009D042C"/>
    <w:rsid w:val="009D12EF"/>
    <w:rsid w:val="009D139D"/>
    <w:rsid w:val="009D141F"/>
    <w:rsid w:val="009D1796"/>
    <w:rsid w:val="009D26BA"/>
    <w:rsid w:val="009D29E2"/>
    <w:rsid w:val="009D3276"/>
    <w:rsid w:val="009D4532"/>
    <w:rsid w:val="009D4935"/>
    <w:rsid w:val="009D654D"/>
    <w:rsid w:val="009D6A8B"/>
    <w:rsid w:val="009D6B6C"/>
    <w:rsid w:val="009D7012"/>
    <w:rsid w:val="009D715F"/>
    <w:rsid w:val="009E01FB"/>
    <w:rsid w:val="009E0C45"/>
    <w:rsid w:val="009E1115"/>
    <w:rsid w:val="009E1442"/>
    <w:rsid w:val="009E1DC5"/>
    <w:rsid w:val="009E1EC4"/>
    <w:rsid w:val="009E202A"/>
    <w:rsid w:val="009E2D07"/>
    <w:rsid w:val="009E46DE"/>
    <w:rsid w:val="009E49BF"/>
    <w:rsid w:val="009E5FA4"/>
    <w:rsid w:val="009E7EFE"/>
    <w:rsid w:val="009F139B"/>
    <w:rsid w:val="009F1BBF"/>
    <w:rsid w:val="009F1DB2"/>
    <w:rsid w:val="009F1E63"/>
    <w:rsid w:val="009F300D"/>
    <w:rsid w:val="009F34A5"/>
    <w:rsid w:val="009F3BBC"/>
    <w:rsid w:val="009F3D3B"/>
    <w:rsid w:val="009F42C6"/>
    <w:rsid w:val="009F499C"/>
    <w:rsid w:val="009F5014"/>
    <w:rsid w:val="009F54D3"/>
    <w:rsid w:val="009F5C4F"/>
    <w:rsid w:val="009F5E0F"/>
    <w:rsid w:val="009F6B1C"/>
    <w:rsid w:val="009F6EFC"/>
    <w:rsid w:val="009F74C0"/>
    <w:rsid w:val="009F753E"/>
    <w:rsid w:val="00A000FD"/>
    <w:rsid w:val="00A018CE"/>
    <w:rsid w:val="00A01A93"/>
    <w:rsid w:val="00A02784"/>
    <w:rsid w:val="00A0279F"/>
    <w:rsid w:val="00A02D37"/>
    <w:rsid w:val="00A02F3B"/>
    <w:rsid w:val="00A02FAC"/>
    <w:rsid w:val="00A03F22"/>
    <w:rsid w:val="00A042C4"/>
    <w:rsid w:val="00A047DE"/>
    <w:rsid w:val="00A04B6B"/>
    <w:rsid w:val="00A057A3"/>
    <w:rsid w:val="00A06807"/>
    <w:rsid w:val="00A0692F"/>
    <w:rsid w:val="00A07B14"/>
    <w:rsid w:val="00A07D1D"/>
    <w:rsid w:val="00A07DE3"/>
    <w:rsid w:val="00A10C89"/>
    <w:rsid w:val="00A11A5A"/>
    <w:rsid w:val="00A15E96"/>
    <w:rsid w:val="00A16E42"/>
    <w:rsid w:val="00A16FFC"/>
    <w:rsid w:val="00A17C03"/>
    <w:rsid w:val="00A17F0A"/>
    <w:rsid w:val="00A22012"/>
    <w:rsid w:val="00A22696"/>
    <w:rsid w:val="00A22A9D"/>
    <w:rsid w:val="00A23A85"/>
    <w:rsid w:val="00A241D9"/>
    <w:rsid w:val="00A245ED"/>
    <w:rsid w:val="00A25A11"/>
    <w:rsid w:val="00A2674B"/>
    <w:rsid w:val="00A27284"/>
    <w:rsid w:val="00A27486"/>
    <w:rsid w:val="00A27548"/>
    <w:rsid w:val="00A27CE0"/>
    <w:rsid w:val="00A27ED6"/>
    <w:rsid w:val="00A3046A"/>
    <w:rsid w:val="00A30F9B"/>
    <w:rsid w:val="00A33628"/>
    <w:rsid w:val="00A34172"/>
    <w:rsid w:val="00A349AA"/>
    <w:rsid w:val="00A34A1E"/>
    <w:rsid w:val="00A350A7"/>
    <w:rsid w:val="00A356D7"/>
    <w:rsid w:val="00A35DBE"/>
    <w:rsid w:val="00A35F4B"/>
    <w:rsid w:val="00A3610E"/>
    <w:rsid w:val="00A411B6"/>
    <w:rsid w:val="00A41C3D"/>
    <w:rsid w:val="00A4228C"/>
    <w:rsid w:val="00A42311"/>
    <w:rsid w:val="00A426A6"/>
    <w:rsid w:val="00A42829"/>
    <w:rsid w:val="00A42B3B"/>
    <w:rsid w:val="00A4302D"/>
    <w:rsid w:val="00A4431D"/>
    <w:rsid w:val="00A45373"/>
    <w:rsid w:val="00A45425"/>
    <w:rsid w:val="00A458BF"/>
    <w:rsid w:val="00A45AB2"/>
    <w:rsid w:val="00A460D7"/>
    <w:rsid w:val="00A46C3D"/>
    <w:rsid w:val="00A47497"/>
    <w:rsid w:val="00A4760F"/>
    <w:rsid w:val="00A47E5B"/>
    <w:rsid w:val="00A509D5"/>
    <w:rsid w:val="00A50B78"/>
    <w:rsid w:val="00A51228"/>
    <w:rsid w:val="00A52DE6"/>
    <w:rsid w:val="00A52F44"/>
    <w:rsid w:val="00A548FA"/>
    <w:rsid w:val="00A54949"/>
    <w:rsid w:val="00A54F2E"/>
    <w:rsid w:val="00A56AC2"/>
    <w:rsid w:val="00A56C2A"/>
    <w:rsid w:val="00A575E4"/>
    <w:rsid w:val="00A5795B"/>
    <w:rsid w:val="00A57B9D"/>
    <w:rsid w:val="00A57F5D"/>
    <w:rsid w:val="00A602F3"/>
    <w:rsid w:val="00A61F82"/>
    <w:rsid w:val="00A62115"/>
    <w:rsid w:val="00A62298"/>
    <w:rsid w:val="00A62747"/>
    <w:rsid w:val="00A627DF"/>
    <w:rsid w:val="00A62AC5"/>
    <w:rsid w:val="00A65649"/>
    <w:rsid w:val="00A65955"/>
    <w:rsid w:val="00A673DF"/>
    <w:rsid w:val="00A70311"/>
    <w:rsid w:val="00A707CB"/>
    <w:rsid w:val="00A7084E"/>
    <w:rsid w:val="00A712B0"/>
    <w:rsid w:val="00A719D2"/>
    <w:rsid w:val="00A72A3D"/>
    <w:rsid w:val="00A73924"/>
    <w:rsid w:val="00A75833"/>
    <w:rsid w:val="00A8125B"/>
    <w:rsid w:val="00A81DD2"/>
    <w:rsid w:val="00A82280"/>
    <w:rsid w:val="00A8365E"/>
    <w:rsid w:val="00A837E4"/>
    <w:rsid w:val="00A83EF5"/>
    <w:rsid w:val="00A84014"/>
    <w:rsid w:val="00A845CE"/>
    <w:rsid w:val="00A846D8"/>
    <w:rsid w:val="00A84937"/>
    <w:rsid w:val="00A84AB6"/>
    <w:rsid w:val="00A8588A"/>
    <w:rsid w:val="00A8633F"/>
    <w:rsid w:val="00A902A7"/>
    <w:rsid w:val="00A90AB8"/>
    <w:rsid w:val="00A91A34"/>
    <w:rsid w:val="00A91D05"/>
    <w:rsid w:val="00A926CC"/>
    <w:rsid w:val="00A93C7A"/>
    <w:rsid w:val="00A948C0"/>
    <w:rsid w:val="00A953E7"/>
    <w:rsid w:val="00A959A2"/>
    <w:rsid w:val="00A95B8D"/>
    <w:rsid w:val="00A966DF"/>
    <w:rsid w:val="00A974F0"/>
    <w:rsid w:val="00A97AED"/>
    <w:rsid w:val="00A97FED"/>
    <w:rsid w:val="00AA0142"/>
    <w:rsid w:val="00AA0215"/>
    <w:rsid w:val="00AA124E"/>
    <w:rsid w:val="00AA229E"/>
    <w:rsid w:val="00AA255D"/>
    <w:rsid w:val="00AA270E"/>
    <w:rsid w:val="00AA2967"/>
    <w:rsid w:val="00AA3EBC"/>
    <w:rsid w:val="00AA5F2A"/>
    <w:rsid w:val="00AA644A"/>
    <w:rsid w:val="00AA65F3"/>
    <w:rsid w:val="00AA68C9"/>
    <w:rsid w:val="00AA7EB8"/>
    <w:rsid w:val="00AB006B"/>
    <w:rsid w:val="00AB02EF"/>
    <w:rsid w:val="00AB0B77"/>
    <w:rsid w:val="00AB0F8A"/>
    <w:rsid w:val="00AB10EF"/>
    <w:rsid w:val="00AB2579"/>
    <w:rsid w:val="00AB25C8"/>
    <w:rsid w:val="00AB2BCB"/>
    <w:rsid w:val="00AB3915"/>
    <w:rsid w:val="00AB41AF"/>
    <w:rsid w:val="00AB51AE"/>
    <w:rsid w:val="00AB58E8"/>
    <w:rsid w:val="00AB5C3A"/>
    <w:rsid w:val="00AB5D8C"/>
    <w:rsid w:val="00AB67CD"/>
    <w:rsid w:val="00AB67EF"/>
    <w:rsid w:val="00AB6AB9"/>
    <w:rsid w:val="00AB7C1A"/>
    <w:rsid w:val="00AB7D2B"/>
    <w:rsid w:val="00AC0CB9"/>
    <w:rsid w:val="00AC3C40"/>
    <w:rsid w:val="00AC3E7A"/>
    <w:rsid w:val="00AC4BB8"/>
    <w:rsid w:val="00AC65B0"/>
    <w:rsid w:val="00AC7195"/>
    <w:rsid w:val="00AC7836"/>
    <w:rsid w:val="00AD07CD"/>
    <w:rsid w:val="00AD09E5"/>
    <w:rsid w:val="00AD1DC8"/>
    <w:rsid w:val="00AD3C0F"/>
    <w:rsid w:val="00AD41DE"/>
    <w:rsid w:val="00AD50B5"/>
    <w:rsid w:val="00AD5326"/>
    <w:rsid w:val="00AD59D5"/>
    <w:rsid w:val="00AD6506"/>
    <w:rsid w:val="00AD72AA"/>
    <w:rsid w:val="00AD750C"/>
    <w:rsid w:val="00AD7C32"/>
    <w:rsid w:val="00AE17D9"/>
    <w:rsid w:val="00AE1DF5"/>
    <w:rsid w:val="00AE217D"/>
    <w:rsid w:val="00AE21C9"/>
    <w:rsid w:val="00AE2980"/>
    <w:rsid w:val="00AE3F89"/>
    <w:rsid w:val="00AE4325"/>
    <w:rsid w:val="00AE4472"/>
    <w:rsid w:val="00AE53C8"/>
    <w:rsid w:val="00AE5672"/>
    <w:rsid w:val="00AE5CCB"/>
    <w:rsid w:val="00AE5E25"/>
    <w:rsid w:val="00AE667D"/>
    <w:rsid w:val="00AE673D"/>
    <w:rsid w:val="00AE684D"/>
    <w:rsid w:val="00AE6C9E"/>
    <w:rsid w:val="00AE70C2"/>
    <w:rsid w:val="00AE7D4D"/>
    <w:rsid w:val="00AF0DA6"/>
    <w:rsid w:val="00AF10DA"/>
    <w:rsid w:val="00AF1D17"/>
    <w:rsid w:val="00AF2CC9"/>
    <w:rsid w:val="00AF33A8"/>
    <w:rsid w:val="00AF3601"/>
    <w:rsid w:val="00AF436E"/>
    <w:rsid w:val="00AF51FF"/>
    <w:rsid w:val="00AF610A"/>
    <w:rsid w:val="00AF6608"/>
    <w:rsid w:val="00AF68F9"/>
    <w:rsid w:val="00AF716B"/>
    <w:rsid w:val="00AF7EA0"/>
    <w:rsid w:val="00B0088D"/>
    <w:rsid w:val="00B0211A"/>
    <w:rsid w:val="00B02123"/>
    <w:rsid w:val="00B02EA3"/>
    <w:rsid w:val="00B030D5"/>
    <w:rsid w:val="00B03E42"/>
    <w:rsid w:val="00B04864"/>
    <w:rsid w:val="00B05645"/>
    <w:rsid w:val="00B05B5B"/>
    <w:rsid w:val="00B062B8"/>
    <w:rsid w:val="00B07F8C"/>
    <w:rsid w:val="00B1139E"/>
    <w:rsid w:val="00B116BC"/>
    <w:rsid w:val="00B11BD1"/>
    <w:rsid w:val="00B11C9C"/>
    <w:rsid w:val="00B122BB"/>
    <w:rsid w:val="00B12C52"/>
    <w:rsid w:val="00B14EBF"/>
    <w:rsid w:val="00B15B52"/>
    <w:rsid w:val="00B1615E"/>
    <w:rsid w:val="00B16558"/>
    <w:rsid w:val="00B16745"/>
    <w:rsid w:val="00B16E18"/>
    <w:rsid w:val="00B16EF8"/>
    <w:rsid w:val="00B21091"/>
    <w:rsid w:val="00B21630"/>
    <w:rsid w:val="00B219A2"/>
    <w:rsid w:val="00B22572"/>
    <w:rsid w:val="00B22707"/>
    <w:rsid w:val="00B23D9C"/>
    <w:rsid w:val="00B23F7D"/>
    <w:rsid w:val="00B242EA"/>
    <w:rsid w:val="00B2444C"/>
    <w:rsid w:val="00B245C9"/>
    <w:rsid w:val="00B2607D"/>
    <w:rsid w:val="00B2738E"/>
    <w:rsid w:val="00B27C62"/>
    <w:rsid w:val="00B304CB"/>
    <w:rsid w:val="00B3068C"/>
    <w:rsid w:val="00B31173"/>
    <w:rsid w:val="00B34177"/>
    <w:rsid w:val="00B3508B"/>
    <w:rsid w:val="00B36503"/>
    <w:rsid w:val="00B369AF"/>
    <w:rsid w:val="00B36F67"/>
    <w:rsid w:val="00B37DF3"/>
    <w:rsid w:val="00B41C6E"/>
    <w:rsid w:val="00B429C8"/>
    <w:rsid w:val="00B42DEB"/>
    <w:rsid w:val="00B42E6A"/>
    <w:rsid w:val="00B433C2"/>
    <w:rsid w:val="00B445EE"/>
    <w:rsid w:val="00B447B2"/>
    <w:rsid w:val="00B449AF"/>
    <w:rsid w:val="00B45023"/>
    <w:rsid w:val="00B459CD"/>
    <w:rsid w:val="00B4683E"/>
    <w:rsid w:val="00B4687C"/>
    <w:rsid w:val="00B474E9"/>
    <w:rsid w:val="00B47A55"/>
    <w:rsid w:val="00B5000A"/>
    <w:rsid w:val="00B5016F"/>
    <w:rsid w:val="00B50516"/>
    <w:rsid w:val="00B50E00"/>
    <w:rsid w:val="00B51198"/>
    <w:rsid w:val="00B5331D"/>
    <w:rsid w:val="00B53733"/>
    <w:rsid w:val="00B538CA"/>
    <w:rsid w:val="00B53D05"/>
    <w:rsid w:val="00B54F40"/>
    <w:rsid w:val="00B5577D"/>
    <w:rsid w:val="00B5587A"/>
    <w:rsid w:val="00B5659B"/>
    <w:rsid w:val="00B57078"/>
    <w:rsid w:val="00B601D7"/>
    <w:rsid w:val="00B60755"/>
    <w:rsid w:val="00B61FEB"/>
    <w:rsid w:val="00B624BF"/>
    <w:rsid w:val="00B629DA"/>
    <w:rsid w:val="00B62A03"/>
    <w:rsid w:val="00B6343B"/>
    <w:rsid w:val="00B63F5D"/>
    <w:rsid w:val="00B6459E"/>
    <w:rsid w:val="00B64D69"/>
    <w:rsid w:val="00B65955"/>
    <w:rsid w:val="00B66667"/>
    <w:rsid w:val="00B6671C"/>
    <w:rsid w:val="00B66BE7"/>
    <w:rsid w:val="00B6711E"/>
    <w:rsid w:val="00B700B2"/>
    <w:rsid w:val="00B7047C"/>
    <w:rsid w:val="00B71C0E"/>
    <w:rsid w:val="00B7461A"/>
    <w:rsid w:val="00B749C9"/>
    <w:rsid w:val="00B74B6B"/>
    <w:rsid w:val="00B74D6E"/>
    <w:rsid w:val="00B75AA5"/>
    <w:rsid w:val="00B75D42"/>
    <w:rsid w:val="00B76691"/>
    <w:rsid w:val="00B772E8"/>
    <w:rsid w:val="00B77D47"/>
    <w:rsid w:val="00B80EF1"/>
    <w:rsid w:val="00B80FA2"/>
    <w:rsid w:val="00B81A29"/>
    <w:rsid w:val="00B82DCC"/>
    <w:rsid w:val="00B841EB"/>
    <w:rsid w:val="00B84222"/>
    <w:rsid w:val="00B84FCA"/>
    <w:rsid w:val="00B852EF"/>
    <w:rsid w:val="00B853D6"/>
    <w:rsid w:val="00B85E6E"/>
    <w:rsid w:val="00B86106"/>
    <w:rsid w:val="00B8613A"/>
    <w:rsid w:val="00B866EC"/>
    <w:rsid w:val="00B87BC8"/>
    <w:rsid w:val="00B87EB3"/>
    <w:rsid w:val="00B90122"/>
    <w:rsid w:val="00B90F65"/>
    <w:rsid w:val="00B91181"/>
    <w:rsid w:val="00B93324"/>
    <w:rsid w:val="00B9341F"/>
    <w:rsid w:val="00B93731"/>
    <w:rsid w:val="00B93812"/>
    <w:rsid w:val="00B9396D"/>
    <w:rsid w:val="00B94BA9"/>
    <w:rsid w:val="00B94C97"/>
    <w:rsid w:val="00B94DB5"/>
    <w:rsid w:val="00B951B3"/>
    <w:rsid w:val="00B95B20"/>
    <w:rsid w:val="00B9662F"/>
    <w:rsid w:val="00B96A91"/>
    <w:rsid w:val="00B97BEF"/>
    <w:rsid w:val="00BA023E"/>
    <w:rsid w:val="00BA043C"/>
    <w:rsid w:val="00BA086F"/>
    <w:rsid w:val="00BA08D8"/>
    <w:rsid w:val="00BA1140"/>
    <w:rsid w:val="00BA1DCC"/>
    <w:rsid w:val="00BA260D"/>
    <w:rsid w:val="00BA2C24"/>
    <w:rsid w:val="00BA38B7"/>
    <w:rsid w:val="00BA451E"/>
    <w:rsid w:val="00BA5270"/>
    <w:rsid w:val="00BA58DE"/>
    <w:rsid w:val="00BA5AEB"/>
    <w:rsid w:val="00BA692E"/>
    <w:rsid w:val="00BA69B2"/>
    <w:rsid w:val="00BA722D"/>
    <w:rsid w:val="00BA77FD"/>
    <w:rsid w:val="00BA7E2A"/>
    <w:rsid w:val="00BB1262"/>
    <w:rsid w:val="00BB1CF3"/>
    <w:rsid w:val="00BB210E"/>
    <w:rsid w:val="00BB2335"/>
    <w:rsid w:val="00BB26C8"/>
    <w:rsid w:val="00BB3671"/>
    <w:rsid w:val="00BB3C0D"/>
    <w:rsid w:val="00BB445A"/>
    <w:rsid w:val="00BB512E"/>
    <w:rsid w:val="00BB5798"/>
    <w:rsid w:val="00BB5D34"/>
    <w:rsid w:val="00BB6EC6"/>
    <w:rsid w:val="00BB7858"/>
    <w:rsid w:val="00BC025F"/>
    <w:rsid w:val="00BC034F"/>
    <w:rsid w:val="00BC06F6"/>
    <w:rsid w:val="00BC0C52"/>
    <w:rsid w:val="00BC20C1"/>
    <w:rsid w:val="00BC2CF2"/>
    <w:rsid w:val="00BC2F18"/>
    <w:rsid w:val="00BC335F"/>
    <w:rsid w:val="00BC35C9"/>
    <w:rsid w:val="00BC3794"/>
    <w:rsid w:val="00BC3996"/>
    <w:rsid w:val="00BC4E66"/>
    <w:rsid w:val="00BC6AB0"/>
    <w:rsid w:val="00BC6CB6"/>
    <w:rsid w:val="00BC7084"/>
    <w:rsid w:val="00BC71D7"/>
    <w:rsid w:val="00BC7854"/>
    <w:rsid w:val="00BD01AC"/>
    <w:rsid w:val="00BD1826"/>
    <w:rsid w:val="00BD1C6E"/>
    <w:rsid w:val="00BD317B"/>
    <w:rsid w:val="00BD36DD"/>
    <w:rsid w:val="00BD3FF8"/>
    <w:rsid w:val="00BD5787"/>
    <w:rsid w:val="00BD6D95"/>
    <w:rsid w:val="00BD6DE4"/>
    <w:rsid w:val="00BD7650"/>
    <w:rsid w:val="00BD794F"/>
    <w:rsid w:val="00BE116E"/>
    <w:rsid w:val="00BE16DB"/>
    <w:rsid w:val="00BE1992"/>
    <w:rsid w:val="00BE1A91"/>
    <w:rsid w:val="00BE2DDA"/>
    <w:rsid w:val="00BE2F39"/>
    <w:rsid w:val="00BE302C"/>
    <w:rsid w:val="00BE371C"/>
    <w:rsid w:val="00BE40EC"/>
    <w:rsid w:val="00BE454D"/>
    <w:rsid w:val="00BE5B09"/>
    <w:rsid w:val="00BE5E91"/>
    <w:rsid w:val="00BE64DA"/>
    <w:rsid w:val="00BE798C"/>
    <w:rsid w:val="00BE7CE4"/>
    <w:rsid w:val="00BF0CD8"/>
    <w:rsid w:val="00BF10E4"/>
    <w:rsid w:val="00BF126F"/>
    <w:rsid w:val="00BF218F"/>
    <w:rsid w:val="00BF2477"/>
    <w:rsid w:val="00BF2E98"/>
    <w:rsid w:val="00BF2EE0"/>
    <w:rsid w:val="00BF3100"/>
    <w:rsid w:val="00BF3200"/>
    <w:rsid w:val="00BF3379"/>
    <w:rsid w:val="00BF41DC"/>
    <w:rsid w:val="00BF4697"/>
    <w:rsid w:val="00BF56FB"/>
    <w:rsid w:val="00BF5D8D"/>
    <w:rsid w:val="00BF63D9"/>
    <w:rsid w:val="00BF63E7"/>
    <w:rsid w:val="00BF6947"/>
    <w:rsid w:val="00BF6AEC"/>
    <w:rsid w:val="00C00F52"/>
    <w:rsid w:val="00C01393"/>
    <w:rsid w:val="00C013B4"/>
    <w:rsid w:val="00C01F13"/>
    <w:rsid w:val="00C02687"/>
    <w:rsid w:val="00C02E4F"/>
    <w:rsid w:val="00C03462"/>
    <w:rsid w:val="00C042C4"/>
    <w:rsid w:val="00C0434A"/>
    <w:rsid w:val="00C05274"/>
    <w:rsid w:val="00C05B42"/>
    <w:rsid w:val="00C0652B"/>
    <w:rsid w:val="00C06D58"/>
    <w:rsid w:val="00C114C1"/>
    <w:rsid w:val="00C11AF3"/>
    <w:rsid w:val="00C11E43"/>
    <w:rsid w:val="00C13286"/>
    <w:rsid w:val="00C1365B"/>
    <w:rsid w:val="00C142D6"/>
    <w:rsid w:val="00C1454D"/>
    <w:rsid w:val="00C1518D"/>
    <w:rsid w:val="00C1540E"/>
    <w:rsid w:val="00C15AFB"/>
    <w:rsid w:val="00C15EE8"/>
    <w:rsid w:val="00C16846"/>
    <w:rsid w:val="00C179A3"/>
    <w:rsid w:val="00C20A8B"/>
    <w:rsid w:val="00C23331"/>
    <w:rsid w:val="00C23373"/>
    <w:rsid w:val="00C23F85"/>
    <w:rsid w:val="00C23FAC"/>
    <w:rsid w:val="00C24122"/>
    <w:rsid w:val="00C242C2"/>
    <w:rsid w:val="00C25976"/>
    <w:rsid w:val="00C25D39"/>
    <w:rsid w:val="00C26EDA"/>
    <w:rsid w:val="00C27933"/>
    <w:rsid w:val="00C27C40"/>
    <w:rsid w:val="00C27FBB"/>
    <w:rsid w:val="00C30139"/>
    <w:rsid w:val="00C30517"/>
    <w:rsid w:val="00C30822"/>
    <w:rsid w:val="00C30E26"/>
    <w:rsid w:val="00C31925"/>
    <w:rsid w:val="00C31B73"/>
    <w:rsid w:val="00C31DD4"/>
    <w:rsid w:val="00C31F26"/>
    <w:rsid w:val="00C33BB9"/>
    <w:rsid w:val="00C33D6A"/>
    <w:rsid w:val="00C34438"/>
    <w:rsid w:val="00C34803"/>
    <w:rsid w:val="00C34ABD"/>
    <w:rsid w:val="00C35B80"/>
    <w:rsid w:val="00C35E59"/>
    <w:rsid w:val="00C373CC"/>
    <w:rsid w:val="00C407D7"/>
    <w:rsid w:val="00C4110A"/>
    <w:rsid w:val="00C417F1"/>
    <w:rsid w:val="00C419A0"/>
    <w:rsid w:val="00C42286"/>
    <w:rsid w:val="00C429DA"/>
    <w:rsid w:val="00C435E4"/>
    <w:rsid w:val="00C43BF0"/>
    <w:rsid w:val="00C43FBC"/>
    <w:rsid w:val="00C449E8"/>
    <w:rsid w:val="00C450EA"/>
    <w:rsid w:val="00C452D6"/>
    <w:rsid w:val="00C4539E"/>
    <w:rsid w:val="00C453E2"/>
    <w:rsid w:val="00C459CC"/>
    <w:rsid w:val="00C46386"/>
    <w:rsid w:val="00C468F5"/>
    <w:rsid w:val="00C500B5"/>
    <w:rsid w:val="00C50273"/>
    <w:rsid w:val="00C50CC7"/>
    <w:rsid w:val="00C5134E"/>
    <w:rsid w:val="00C51A52"/>
    <w:rsid w:val="00C52B6E"/>
    <w:rsid w:val="00C54B9D"/>
    <w:rsid w:val="00C54E22"/>
    <w:rsid w:val="00C55D0A"/>
    <w:rsid w:val="00C56D85"/>
    <w:rsid w:val="00C571BC"/>
    <w:rsid w:val="00C61490"/>
    <w:rsid w:val="00C61B28"/>
    <w:rsid w:val="00C61E09"/>
    <w:rsid w:val="00C634A7"/>
    <w:rsid w:val="00C63A07"/>
    <w:rsid w:val="00C63AD5"/>
    <w:rsid w:val="00C63DBC"/>
    <w:rsid w:val="00C64CEB"/>
    <w:rsid w:val="00C64E21"/>
    <w:rsid w:val="00C651A9"/>
    <w:rsid w:val="00C6533F"/>
    <w:rsid w:val="00C6716B"/>
    <w:rsid w:val="00C67763"/>
    <w:rsid w:val="00C67956"/>
    <w:rsid w:val="00C70D55"/>
    <w:rsid w:val="00C73739"/>
    <w:rsid w:val="00C73BBA"/>
    <w:rsid w:val="00C73F54"/>
    <w:rsid w:val="00C74D75"/>
    <w:rsid w:val="00C761F4"/>
    <w:rsid w:val="00C7636D"/>
    <w:rsid w:val="00C765AF"/>
    <w:rsid w:val="00C76963"/>
    <w:rsid w:val="00C77375"/>
    <w:rsid w:val="00C77D98"/>
    <w:rsid w:val="00C80C8A"/>
    <w:rsid w:val="00C818BB"/>
    <w:rsid w:val="00C81B51"/>
    <w:rsid w:val="00C82C43"/>
    <w:rsid w:val="00C85467"/>
    <w:rsid w:val="00C85553"/>
    <w:rsid w:val="00C86063"/>
    <w:rsid w:val="00C86C1A"/>
    <w:rsid w:val="00C86EAA"/>
    <w:rsid w:val="00C87D35"/>
    <w:rsid w:val="00C90328"/>
    <w:rsid w:val="00C90ACB"/>
    <w:rsid w:val="00C91209"/>
    <w:rsid w:val="00C91AE7"/>
    <w:rsid w:val="00C93284"/>
    <w:rsid w:val="00C938E3"/>
    <w:rsid w:val="00C94194"/>
    <w:rsid w:val="00C953DF"/>
    <w:rsid w:val="00C9651C"/>
    <w:rsid w:val="00C96C5D"/>
    <w:rsid w:val="00CA0AA8"/>
    <w:rsid w:val="00CA0B73"/>
    <w:rsid w:val="00CA103B"/>
    <w:rsid w:val="00CA1DFD"/>
    <w:rsid w:val="00CA25D8"/>
    <w:rsid w:val="00CA3027"/>
    <w:rsid w:val="00CA30A4"/>
    <w:rsid w:val="00CA3173"/>
    <w:rsid w:val="00CA3AE7"/>
    <w:rsid w:val="00CA510E"/>
    <w:rsid w:val="00CA6734"/>
    <w:rsid w:val="00CA7E17"/>
    <w:rsid w:val="00CB0166"/>
    <w:rsid w:val="00CB0A6E"/>
    <w:rsid w:val="00CB1021"/>
    <w:rsid w:val="00CB1A7C"/>
    <w:rsid w:val="00CB249D"/>
    <w:rsid w:val="00CB29F9"/>
    <w:rsid w:val="00CB3879"/>
    <w:rsid w:val="00CB436B"/>
    <w:rsid w:val="00CB4E58"/>
    <w:rsid w:val="00CB5034"/>
    <w:rsid w:val="00CB5084"/>
    <w:rsid w:val="00CB5358"/>
    <w:rsid w:val="00CB5D19"/>
    <w:rsid w:val="00CB76F4"/>
    <w:rsid w:val="00CC1EDA"/>
    <w:rsid w:val="00CC2235"/>
    <w:rsid w:val="00CC315D"/>
    <w:rsid w:val="00CC3C48"/>
    <w:rsid w:val="00CC3EF6"/>
    <w:rsid w:val="00CC3FD8"/>
    <w:rsid w:val="00CC55E2"/>
    <w:rsid w:val="00CC5920"/>
    <w:rsid w:val="00CC5B31"/>
    <w:rsid w:val="00CC6444"/>
    <w:rsid w:val="00CC6F7C"/>
    <w:rsid w:val="00CC7B66"/>
    <w:rsid w:val="00CD1C1D"/>
    <w:rsid w:val="00CD1C54"/>
    <w:rsid w:val="00CD3014"/>
    <w:rsid w:val="00CD3504"/>
    <w:rsid w:val="00CD3768"/>
    <w:rsid w:val="00CD45DE"/>
    <w:rsid w:val="00CD47D1"/>
    <w:rsid w:val="00CD4B18"/>
    <w:rsid w:val="00CD4DB9"/>
    <w:rsid w:val="00CD585B"/>
    <w:rsid w:val="00CD6469"/>
    <w:rsid w:val="00CD7229"/>
    <w:rsid w:val="00CE06FE"/>
    <w:rsid w:val="00CE1596"/>
    <w:rsid w:val="00CE1C20"/>
    <w:rsid w:val="00CE3108"/>
    <w:rsid w:val="00CE668D"/>
    <w:rsid w:val="00CE68A9"/>
    <w:rsid w:val="00CF0AE0"/>
    <w:rsid w:val="00CF18B4"/>
    <w:rsid w:val="00CF1DEF"/>
    <w:rsid w:val="00CF227A"/>
    <w:rsid w:val="00CF2A2E"/>
    <w:rsid w:val="00CF2F42"/>
    <w:rsid w:val="00CF413A"/>
    <w:rsid w:val="00CF4DDF"/>
    <w:rsid w:val="00CF4E2C"/>
    <w:rsid w:val="00CF51C2"/>
    <w:rsid w:val="00CF6489"/>
    <w:rsid w:val="00CF71FF"/>
    <w:rsid w:val="00D00B1E"/>
    <w:rsid w:val="00D01A35"/>
    <w:rsid w:val="00D01B34"/>
    <w:rsid w:val="00D01B5C"/>
    <w:rsid w:val="00D02551"/>
    <w:rsid w:val="00D025CE"/>
    <w:rsid w:val="00D0273B"/>
    <w:rsid w:val="00D0431E"/>
    <w:rsid w:val="00D04B1F"/>
    <w:rsid w:val="00D04EAA"/>
    <w:rsid w:val="00D05CD8"/>
    <w:rsid w:val="00D06073"/>
    <w:rsid w:val="00D0615C"/>
    <w:rsid w:val="00D06ABA"/>
    <w:rsid w:val="00D07F60"/>
    <w:rsid w:val="00D10564"/>
    <w:rsid w:val="00D13328"/>
    <w:rsid w:val="00D13D5C"/>
    <w:rsid w:val="00D149D2"/>
    <w:rsid w:val="00D14B63"/>
    <w:rsid w:val="00D1519D"/>
    <w:rsid w:val="00D155DF"/>
    <w:rsid w:val="00D15AE2"/>
    <w:rsid w:val="00D15ECE"/>
    <w:rsid w:val="00D16667"/>
    <w:rsid w:val="00D16A09"/>
    <w:rsid w:val="00D16D85"/>
    <w:rsid w:val="00D17861"/>
    <w:rsid w:val="00D17D0F"/>
    <w:rsid w:val="00D17EA1"/>
    <w:rsid w:val="00D202BC"/>
    <w:rsid w:val="00D213CB"/>
    <w:rsid w:val="00D22687"/>
    <w:rsid w:val="00D22690"/>
    <w:rsid w:val="00D227A3"/>
    <w:rsid w:val="00D22A17"/>
    <w:rsid w:val="00D25C41"/>
    <w:rsid w:val="00D271FC"/>
    <w:rsid w:val="00D27826"/>
    <w:rsid w:val="00D32A7C"/>
    <w:rsid w:val="00D32CB6"/>
    <w:rsid w:val="00D32DCE"/>
    <w:rsid w:val="00D330A5"/>
    <w:rsid w:val="00D3376A"/>
    <w:rsid w:val="00D340D3"/>
    <w:rsid w:val="00D354B5"/>
    <w:rsid w:val="00D35DEF"/>
    <w:rsid w:val="00D36110"/>
    <w:rsid w:val="00D37B8A"/>
    <w:rsid w:val="00D42A47"/>
    <w:rsid w:val="00D42BF2"/>
    <w:rsid w:val="00D42C6A"/>
    <w:rsid w:val="00D4380F"/>
    <w:rsid w:val="00D441EF"/>
    <w:rsid w:val="00D44458"/>
    <w:rsid w:val="00D44E8C"/>
    <w:rsid w:val="00D45569"/>
    <w:rsid w:val="00D45753"/>
    <w:rsid w:val="00D457B4"/>
    <w:rsid w:val="00D45AB1"/>
    <w:rsid w:val="00D46470"/>
    <w:rsid w:val="00D46D8B"/>
    <w:rsid w:val="00D475D7"/>
    <w:rsid w:val="00D47D20"/>
    <w:rsid w:val="00D47F50"/>
    <w:rsid w:val="00D50045"/>
    <w:rsid w:val="00D514D1"/>
    <w:rsid w:val="00D5228E"/>
    <w:rsid w:val="00D52427"/>
    <w:rsid w:val="00D52830"/>
    <w:rsid w:val="00D537FA"/>
    <w:rsid w:val="00D540F8"/>
    <w:rsid w:val="00D54841"/>
    <w:rsid w:val="00D55D9F"/>
    <w:rsid w:val="00D56886"/>
    <w:rsid w:val="00D56A98"/>
    <w:rsid w:val="00D56CCC"/>
    <w:rsid w:val="00D57615"/>
    <w:rsid w:val="00D57D80"/>
    <w:rsid w:val="00D57E70"/>
    <w:rsid w:val="00D6035E"/>
    <w:rsid w:val="00D603AA"/>
    <w:rsid w:val="00D60870"/>
    <w:rsid w:val="00D60C7B"/>
    <w:rsid w:val="00D60EE9"/>
    <w:rsid w:val="00D61057"/>
    <w:rsid w:val="00D610BF"/>
    <w:rsid w:val="00D6157A"/>
    <w:rsid w:val="00D62EFB"/>
    <w:rsid w:val="00D63410"/>
    <w:rsid w:val="00D661AE"/>
    <w:rsid w:val="00D66946"/>
    <w:rsid w:val="00D669C4"/>
    <w:rsid w:val="00D673B4"/>
    <w:rsid w:val="00D67EB5"/>
    <w:rsid w:val="00D70665"/>
    <w:rsid w:val="00D72B86"/>
    <w:rsid w:val="00D75B3A"/>
    <w:rsid w:val="00D75F99"/>
    <w:rsid w:val="00D7655D"/>
    <w:rsid w:val="00D77125"/>
    <w:rsid w:val="00D77286"/>
    <w:rsid w:val="00D77928"/>
    <w:rsid w:val="00D81D48"/>
    <w:rsid w:val="00D822FC"/>
    <w:rsid w:val="00D82326"/>
    <w:rsid w:val="00D82671"/>
    <w:rsid w:val="00D833E6"/>
    <w:rsid w:val="00D84668"/>
    <w:rsid w:val="00D84E3C"/>
    <w:rsid w:val="00D9110B"/>
    <w:rsid w:val="00D914E8"/>
    <w:rsid w:val="00D927C5"/>
    <w:rsid w:val="00D92D3F"/>
    <w:rsid w:val="00D93223"/>
    <w:rsid w:val="00D93282"/>
    <w:rsid w:val="00D93C74"/>
    <w:rsid w:val="00D93E9E"/>
    <w:rsid w:val="00D94226"/>
    <w:rsid w:val="00D94974"/>
    <w:rsid w:val="00D94D9E"/>
    <w:rsid w:val="00D95353"/>
    <w:rsid w:val="00D95AFB"/>
    <w:rsid w:val="00D95BDD"/>
    <w:rsid w:val="00D9651A"/>
    <w:rsid w:val="00D96ADD"/>
    <w:rsid w:val="00D972E7"/>
    <w:rsid w:val="00D976F9"/>
    <w:rsid w:val="00D97D28"/>
    <w:rsid w:val="00DA06BA"/>
    <w:rsid w:val="00DA0876"/>
    <w:rsid w:val="00DA0C00"/>
    <w:rsid w:val="00DA197E"/>
    <w:rsid w:val="00DA1D08"/>
    <w:rsid w:val="00DA233D"/>
    <w:rsid w:val="00DA580D"/>
    <w:rsid w:val="00DA641F"/>
    <w:rsid w:val="00DA6E26"/>
    <w:rsid w:val="00DA7067"/>
    <w:rsid w:val="00DB0C7F"/>
    <w:rsid w:val="00DB0E1F"/>
    <w:rsid w:val="00DB17A9"/>
    <w:rsid w:val="00DB1859"/>
    <w:rsid w:val="00DB2A91"/>
    <w:rsid w:val="00DB2E25"/>
    <w:rsid w:val="00DB2EFD"/>
    <w:rsid w:val="00DB3F75"/>
    <w:rsid w:val="00DB6889"/>
    <w:rsid w:val="00DB787C"/>
    <w:rsid w:val="00DB78BD"/>
    <w:rsid w:val="00DC0C09"/>
    <w:rsid w:val="00DC1578"/>
    <w:rsid w:val="00DC2850"/>
    <w:rsid w:val="00DC2953"/>
    <w:rsid w:val="00DC2CE4"/>
    <w:rsid w:val="00DC413A"/>
    <w:rsid w:val="00DC42A4"/>
    <w:rsid w:val="00DC4532"/>
    <w:rsid w:val="00DC466B"/>
    <w:rsid w:val="00DC47C3"/>
    <w:rsid w:val="00DC491D"/>
    <w:rsid w:val="00DC4990"/>
    <w:rsid w:val="00DC52E9"/>
    <w:rsid w:val="00DC6E82"/>
    <w:rsid w:val="00DC6FF8"/>
    <w:rsid w:val="00DC7298"/>
    <w:rsid w:val="00DC7DFA"/>
    <w:rsid w:val="00DD0A26"/>
    <w:rsid w:val="00DD0DD3"/>
    <w:rsid w:val="00DD129C"/>
    <w:rsid w:val="00DD20C4"/>
    <w:rsid w:val="00DD2DC1"/>
    <w:rsid w:val="00DD2DFE"/>
    <w:rsid w:val="00DD4CFE"/>
    <w:rsid w:val="00DD5023"/>
    <w:rsid w:val="00DD529E"/>
    <w:rsid w:val="00DD5349"/>
    <w:rsid w:val="00DD6706"/>
    <w:rsid w:val="00DD6973"/>
    <w:rsid w:val="00DD721A"/>
    <w:rsid w:val="00DD7472"/>
    <w:rsid w:val="00DD74E3"/>
    <w:rsid w:val="00DD7AAD"/>
    <w:rsid w:val="00DE0150"/>
    <w:rsid w:val="00DE02A7"/>
    <w:rsid w:val="00DE05C6"/>
    <w:rsid w:val="00DE0E60"/>
    <w:rsid w:val="00DE2460"/>
    <w:rsid w:val="00DE2C31"/>
    <w:rsid w:val="00DE3FB4"/>
    <w:rsid w:val="00DE40EC"/>
    <w:rsid w:val="00DE438B"/>
    <w:rsid w:val="00DE5006"/>
    <w:rsid w:val="00DF001D"/>
    <w:rsid w:val="00DF07AF"/>
    <w:rsid w:val="00DF17F0"/>
    <w:rsid w:val="00DF1F81"/>
    <w:rsid w:val="00DF3096"/>
    <w:rsid w:val="00DF3680"/>
    <w:rsid w:val="00DF369B"/>
    <w:rsid w:val="00DF4E51"/>
    <w:rsid w:val="00DF585A"/>
    <w:rsid w:val="00DF5BCA"/>
    <w:rsid w:val="00DF7ED1"/>
    <w:rsid w:val="00DF7EEB"/>
    <w:rsid w:val="00E0093C"/>
    <w:rsid w:val="00E014E0"/>
    <w:rsid w:val="00E035E8"/>
    <w:rsid w:val="00E03AC6"/>
    <w:rsid w:val="00E03C68"/>
    <w:rsid w:val="00E041BB"/>
    <w:rsid w:val="00E045CD"/>
    <w:rsid w:val="00E04E48"/>
    <w:rsid w:val="00E05109"/>
    <w:rsid w:val="00E056B2"/>
    <w:rsid w:val="00E05D1D"/>
    <w:rsid w:val="00E06539"/>
    <w:rsid w:val="00E066A2"/>
    <w:rsid w:val="00E067B4"/>
    <w:rsid w:val="00E06AD2"/>
    <w:rsid w:val="00E06CDF"/>
    <w:rsid w:val="00E06EEE"/>
    <w:rsid w:val="00E0781E"/>
    <w:rsid w:val="00E07E39"/>
    <w:rsid w:val="00E07F90"/>
    <w:rsid w:val="00E1197E"/>
    <w:rsid w:val="00E11DF3"/>
    <w:rsid w:val="00E12AA8"/>
    <w:rsid w:val="00E14127"/>
    <w:rsid w:val="00E15415"/>
    <w:rsid w:val="00E16160"/>
    <w:rsid w:val="00E16501"/>
    <w:rsid w:val="00E173E2"/>
    <w:rsid w:val="00E173FF"/>
    <w:rsid w:val="00E179B5"/>
    <w:rsid w:val="00E21EED"/>
    <w:rsid w:val="00E22487"/>
    <w:rsid w:val="00E22C3D"/>
    <w:rsid w:val="00E23CCE"/>
    <w:rsid w:val="00E2404A"/>
    <w:rsid w:val="00E24517"/>
    <w:rsid w:val="00E25C87"/>
    <w:rsid w:val="00E26108"/>
    <w:rsid w:val="00E26A49"/>
    <w:rsid w:val="00E2771B"/>
    <w:rsid w:val="00E31A4E"/>
    <w:rsid w:val="00E31ADE"/>
    <w:rsid w:val="00E323F6"/>
    <w:rsid w:val="00E326D6"/>
    <w:rsid w:val="00E3294D"/>
    <w:rsid w:val="00E33308"/>
    <w:rsid w:val="00E33B87"/>
    <w:rsid w:val="00E33DCA"/>
    <w:rsid w:val="00E34762"/>
    <w:rsid w:val="00E34C20"/>
    <w:rsid w:val="00E35780"/>
    <w:rsid w:val="00E3668D"/>
    <w:rsid w:val="00E36885"/>
    <w:rsid w:val="00E368A0"/>
    <w:rsid w:val="00E36A59"/>
    <w:rsid w:val="00E37680"/>
    <w:rsid w:val="00E40216"/>
    <w:rsid w:val="00E403BC"/>
    <w:rsid w:val="00E40BF7"/>
    <w:rsid w:val="00E4182D"/>
    <w:rsid w:val="00E419B3"/>
    <w:rsid w:val="00E41BC8"/>
    <w:rsid w:val="00E4206E"/>
    <w:rsid w:val="00E42C56"/>
    <w:rsid w:val="00E43604"/>
    <w:rsid w:val="00E44072"/>
    <w:rsid w:val="00E44077"/>
    <w:rsid w:val="00E4606D"/>
    <w:rsid w:val="00E46690"/>
    <w:rsid w:val="00E469F5"/>
    <w:rsid w:val="00E5130E"/>
    <w:rsid w:val="00E51446"/>
    <w:rsid w:val="00E54838"/>
    <w:rsid w:val="00E570E4"/>
    <w:rsid w:val="00E57B6B"/>
    <w:rsid w:val="00E60224"/>
    <w:rsid w:val="00E60313"/>
    <w:rsid w:val="00E603A6"/>
    <w:rsid w:val="00E61287"/>
    <w:rsid w:val="00E615FC"/>
    <w:rsid w:val="00E61888"/>
    <w:rsid w:val="00E62F62"/>
    <w:rsid w:val="00E631D0"/>
    <w:rsid w:val="00E63B3D"/>
    <w:rsid w:val="00E64878"/>
    <w:rsid w:val="00E64C03"/>
    <w:rsid w:val="00E64E89"/>
    <w:rsid w:val="00E66355"/>
    <w:rsid w:val="00E66872"/>
    <w:rsid w:val="00E671E2"/>
    <w:rsid w:val="00E674BF"/>
    <w:rsid w:val="00E67DBF"/>
    <w:rsid w:val="00E705CD"/>
    <w:rsid w:val="00E70A69"/>
    <w:rsid w:val="00E717B5"/>
    <w:rsid w:val="00E71C19"/>
    <w:rsid w:val="00E71DDE"/>
    <w:rsid w:val="00E7258C"/>
    <w:rsid w:val="00E7284C"/>
    <w:rsid w:val="00E730AB"/>
    <w:rsid w:val="00E73179"/>
    <w:rsid w:val="00E732CB"/>
    <w:rsid w:val="00E736A7"/>
    <w:rsid w:val="00E75F0F"/>
    <w:rsid w:val="00E75F34"/>
    <w:rsid w:val="00E76DA2"/>
    <w:rsid w:val="00E777D5"/>
    <w:rsid w:val="00E77827"/>
    <w:rsid w:val="00E77ED7"/>
    <w:rsid w:val="00E8017D"/>
    <w:rsid w:val="00E80901"/>
    <w:rsid w:val="00E8095E"/>
    <w:rsid w:val="00E812D4"/>
    <w:rsid w:val="00E8297A"/>
    <w:rsid w:val="00E830CB"/>
    <w:rsid w:val="00E839EB"/>
    <w:rsid w:val="00E85399"/>
    <w:rsid w:val="00E85856"/>
    <w:rsid w:val="00E87440"/>
    <w:rsid w:val="00E87879"/>
    <w:rsid w:val="00E90A4B"/>
    <w:rsid w:val="00E91122"/>
    <w:rsid w:val="00E91636"/>
    <w:rsid w:val="00E91F8B"/>
    <w:rsid w:val="00E923F6"/>
    <w:rsid w:val="00E92539"/>
    <w:rsid w:val="00E932F0"/>
    <w:rsid w:val="00E93589"/>
    <w:rsid w:val="00E94529"/>
    <w:rsid w:val="00E952C0"/>
    <w:rsid w:val="00E96353"/>
    <w:rsid w:val="00E96758"/>
    <w:rsid w:val="00E96D67"/>
    <w:rsid w:val="00E97547"/>
    <w:rsid w:val="00E975AB"/>
    <w:rsid w:val="00E9775C"/>
    <w:rsid w:val="00E97AF3"/>
    <w:rsid w:val="00EA0465"/>
    <w:rsid w:val="00EA14BF"/>
    <w:rsid w:val="00EA15ED"/>
    <w:rsid w:val="00EA1A71"/>
    <w:rsid w:val="00EA1AB2"/>
    <w:rsid w:val="00EA1BEB"/>
    <w:rsid w:val="00EA31A5"/>
    <w:rsid w:val="00EA35AE"/>
    <w:rsid w:val="00EA35E7"/>
    <w:rsid w:val="00EA3A10"/>
    <w:rsid w:val="00EA3D70"/>
    <w:rsid w:val="00EA4DC7"/>
    <w:rsid w:val="00EA5449"/>
    <w:rsid w:val="00EA6C5A"/>
    <w:rsid w:val="00EA7FB3"/>
    <w:rsid w:val="00EB014A"/>
    <w:rsid w:val="00EB162A"/>
    <w:rsid w:val="00EB174B"/>
    <w:rsid w:val="00EB1FEB"/>
    <w:rsid w:val="00EB40B2"/>
    <w:rsid w:val="00EB423C"/>
    <w:rsid w:val="00EB4F66"/>
    <w:rsid w:val="00EB58DE"/>
    <w:rsid w:val="00EC092A"/>
    <w:rsid w:val="00EC0D53"/>
    <w:rsid w:val="00EC0E71"/>
    <w:rsid w:val="00EC1357"/>
    <w:rsid w:val="00EC1C67"/>
    <w:rsid w:val="00EC2B45"/>
    <w:rsid w:val="00EC33A1"/>
    <w:rsid w:val="00EC635F"/>
    <w:rsid w:val="00EC7FE4"/>
    <w:rsid w:val="00ED1057"/>
    <w:rsid w:val="00ED1534"/>
    <w:rsid w:val="00ED1708"/>
    <w:rsid w:val="00ED367B"/>
    <w:rsid w:val="00ED43C6"/>
    <w:rsid w:val="00ED4F47"/>
    <w:rsid w:val="00ED5765"/>
    <w:rsid w:val="00ED5B12"/>
    <w:rsid w:val="00ED6433"/>
    <w:rsid w:val="00ED7168"/>
    <w:rsid w:val="00ED73B3"/>
    <w:rsid w:val="00ED76EA"/>
    <w:rsid w:val="00ED7C51"/>
    <w:rsid w:val="00EE0899"/>
    <w:rsid w:val="00EE1073"/>
    <w:rsid w:val="00EE1081"/>
    <w:rsid w:val="00EE145B"/>
    <w:rsid w:val="00EE15D6"/>
    <w:rsid w:val="00EE1A6C"/>
    <w:rsid w:val="00EE1CAF"/>
    <w:rsid w:val="00EE2C13"/>
    <w:rsid w:val="00EE37EF"/>
    <w:rsid w:val="00EE45DD"/>
    <w:rsid w:val="00EE47E6"/>
    <w:rsid w:val="00EE581C"/>
    <w:rsid w:val="00EE704B"/>
    <w:rsid w:val="00EE772D"/>
    <w:rsid w:val="00EE7F2E"/>
    <w:rsid w:val="00EF063A"/>
    <w:rsid w:val="00EF06D8"/>
    <w:rsid w:val="00EF1020"/>
    <w:rsid w:val="00EF1740"/>
    <w:rsid w:val="00EF1A8B"/>
    <w:rsid w:val="00EF3123"/>
    <w:rsid w:val="00EF3F87"/>
    <w:rsid w:val="00EF412E"/>
    <w:rsid w:val="00EF41A1"/>
    <w:rsid w:val="00EF5142"/>
    <w:rsid w:val="00EF56C6"/>
    <w:rsid w:val="00EF57E4"/>
    <w:rsid w:val="00EF6109"/>
    <w:rsid w:val="00EF7154"/>
    <w:rsid w:val="00EF7EF6"/>
    <w:rsid w:val="00F0050D"/>
    <w:rsid w:val="00F008F6"/>
    <w:rsid w:val="00F008FE"/>
    <w:rsid w:val="00F010C3"/>
    <w:rsid w:val="00F0114A"/>
    <w:rsid w:val="00F0171F"/>
    <w:rsid w:val="00F01D02"/>
    <w:rsid w:val="00F01D5C"/>
    <w:rsid w:val="00F01EED"/>
    <w:rsid w:val="00F02194"/>
    <w:rsid w:val="00F025D4"/>
    <w:rsid w:val="00F0271F"/>
    <w:rsid w:val="00F03443"/>
    <w:rsid w:val="00F039E6"/>
    <w:rsid w:val="00F04142"/>
    <w:rsid w:val="00F042CE"/>
    <w:rsid w:val="00F04AB2"/>
    <w:rsid w:val="00F04C0A"/>
    <w:rsid w:val="00F05E25"/>
    <w:rsid w:val="00F0631A"/>
    <w:rsid w:val="00F0752C"/>
    <w:rsid w:val="00F07E56"/>
    <w:rsid w:val="00F10359"/>
    <w:rsid w:val="00F113F1"/>
    <w:rsid w:val="00F11E0C"/>
    <w:rsid w:val="00F1367B"/>
    <w:rsid w:val="00F13EC6"/>
    <w:rsid w:val="00F140F2"/>
    <w:rsid w:val="00F14210"/>
    <w:rsid w:val="00F1575A"/>
    <w:rsid w:val="00F16296"/>
    <w:rsid w:val="00F165B5"/>
    <w:rsid w:val="00F16EAE"/>
    <w:rsid w:val="00F20448"/>
    <w:rsid w:val="00F20475"/>
    <w:rsid w:val="00F20554"/>
    <w:rsid w:val="00F20708"/>
    <w:rsid w:val="00F2083E"/>
    <w:rsid w:val="00F20E61"/>
    <w:rsid w:val="00F210B0"/>
    <w:rsid w:val="00F21192"/>
    <w:rsid w:val="00F2159D"/>
    <w:rsid w:val="00F222FD"/>
    <w:rsid w:val="00F237E7"/>
    <w:rsid w:val="00F23DE5"/>
    <w:rsid w:val="00F24A1A"/>
    <w:rsid w:val="00F253C3"/>
    <w:rsid w:val="00F254C0"/>
    <w:rsid w:val="00F25CC7"/>
    <w:rsid w:val="00F25E72"/>
    <w:rsid w:val="00F26DBF"/>
    <w:rsid w:val="00F26DE2"/>
    <w:rsid w:val="00F2767C"/>
    <w:rsid w:val="00F31130"/>
    <w:rsid w:val="00F3190C"/>
    <w:rsid w:val="00F3268D"/>
    <w:rsid w:val="00F32DA0"/>
    <w:rsid w:val="00F339AA"/>
    <w:rsid w:val="00F33C12"/>
    <w:rsid w:val="00F33FFC"/>
    <w:rsid w:val="00F34224"/>
    <w:rsid w:val="00F35366"/>
    <w:rsid w:val="00F356C8"/>
    <w:rsid w:val="00F35740"/>
    <w:rsid w:val="00F368CB"/>
    <w:rsid w:val="00F375F8"/>
    <w:rsid w:val="00F37998"/>
    <w:rsid w:val="00F37FAD"/>
    <w:rsid w:val="00F40A03"/>
    <w:rsid w:val="00F416BA"/>
    <w:rsid w:val="00F41858"/>
    <w:rsid w:val="00F41910"/>
    <w:rsid w:val="00F41B4A"/>
    <w:rsid w:val="00F434E1"/>
    <w:rsid w:val="00F43533"/>
    <w:rsid w:val="00F436B1"/>
    <w:rsid w:val="00F437CB"/>
    <w:rsid w:val="00F43E84"/>
    <w:rsid w:val="00F443F1"/>
    <w:rsid w:val="00F445DE"/>
    <w:rsid w:val="00F44F88"/>
    <w:rsid w:val="00F45B14"/>
    <w:rsid w:val="00F45BDD"/>
    <w:rsid w:val="00F45FF1"/>
    <w:rsid w:val="00F4688C"/>
    <w:rsid w:val="00F46DA2"/>
    <w:rsid w:val="00F471FE"/>
    <w:rsid w:val="00F50157"/>
    <w:rsid w:val="00F50886"/>
    <w:rsid w:val="00F515AE"/>
    <w:rsid w:val="00F5186F"/>
    <w:rsid w:val="00F52138"/>
    <w:rsid w:val="00F52531"/>
    <w:rsid w:val="00F525B3"/>
    <w:rsid w:val="00F526D5"/>
    <w:rsid w:val="00F52C4F"/>
    <w:rsid w:val="00F52EBB"/>
    <w:rsid w:val="00F54ACD"/>
    <w:rsid w:val="00F551F1"/>
    <w:rsid w:val="00F55282"/>
    <w:rsid w:val="00F55833"/>
    <w:rsid w:val="00F57131"/>
    <w:rsid w:val="00F5729C"/>
    <w:rsid w:val="00F5788A"/>
    <w:rsid w:val="00F6015B"/>
    <w:rsid w:val="00F604A5"/>
    <w:rsid w:val="00F60755"/>
    <w:rsid w:val="00F613EC"/>
    <w:rsid w:val="00F61AA6"/>
    <w:rsid w:val="00F61F39"/>
    <w:rsid w:val="00F62618"/>
    <w:rsid w:val="00F637DF"/>
    <w:rsid w:val="00F642D0"/>
    <w:rsid w:val="00F64AD6"/>
    <w:rsid w:val="00F64E54"/>
    <w:rsid w:val="00F665B6"/>
    <w:rsid w:val="00F66DC0"/>
    <w:rsid w:val="00F67B8B"/>
    <w:rsid w:val="00F67D39"/>
    <w:rsid w:val="00F703A8"/>
    <w:rsid w:val="00F71061"/>
    <w:rsid w:val="00F7188F"/>
    <w:rsid w:val="00F72D4E"/>
    <w:rsid w:val="00F7392B"/>
    <w:rsid w:val="00F74CB7"/>
    <w:rsid w:val="00F74CE4"/>
    <w:rsid w:val="00F74E19"/>
    <w:rsid w:val="00F761DA"/>
    <w:rsid w:val="00F76236"/>
    <w:rsid w:val="00F76B43"/>
    <w:rsid w:val="00F7722F"/>
    <w:rsid w:val="00F775F3"/>
    <w:rsid w:val="00F776E7"/>
    <w:rsid w:val="00F77848"/>
    <w:rsid w:val="00F802C6"/>
    <w:rsid w:val="00F8101F"/>
    <w:rsid w:val="00F812E6"/>
    <w:rsid w:val="00F814AA"/>
    <w:rsid w:val="00F837AE"/>
    <w:rsid w:val="00F844BB"/>
    <w:rsid w:val="00F84AF3"/>
    <w:rsid w:val="00F852E1"/>
    <w:rsid w:val="00F862CA"/>
    <w:rsid w:val="00F869D9"/>
    <w:rsid w:val="00F90246"/>
    <w:rsid w:val="00F906F6"/>
    <w:rsid w:val="00F9087C"/>
    <w:rsid w:val="00F91465"/>
    <w:rsid w:val="00F91FD8"/>
    <w:rsid w:val="00F921F6"/>
    <w:rsid w:val="00F92462"/>
    <w:rsid w:val="00F9266F"/>
    <w:rsid w:val="00F92984"/>
    <w:rsid w:val="00F93104"/>
    <w:rsid w:val="00F93733"/>
    <w:rsid w:val="00F93877"/>
    <w:rsid w:val="00F93F47"/>
    <w:rsid w:val="00F94556"/>
    <w:rsid w:val="00F95B4A"/>
    <w:rsid w:val="00FA031C"/>
    <w:rsid w:val="00FA0505"/>
    <w:rsid w:val="00FA0640"/>
    <w:rsid w:val="00FA0E9C"/>
    <w:rsid w:val="00FA0FD2"/>
    <w:rsid w:val="00FA2B91"/>
    <w:rsid w:val="00FA38D1"/>
    <w:rsid w:val="00FA4C62"/>
    <w:rsid w:val="00FA4F83"/>
    <w:rsid w:val="00FA5A6B"/>
    <w:rsid w:val="00FA6A67"/>
    <w:rsid w:val="00FA6B52"/>
    <w:rsid w:val="00FA6D1A"/>
    <w:rsid w:val="00FA6E69"/>
    <w:rsid w:val="00FA7923"/>
    <w:rsid w:val="00FA7D16"/>
    <w:rsid w:val="00FB0287"/>
    <w:rsid w:val="00FB0D49"/>
    <w:rsid w:val="00FB14D8"/>
    <w:rsid w:val="00FB164C"/>
    <w:rsid w:val="00FB1F6F"/>
    <w:rsid w:val="00FB2885"/>
    <w:rsid w:val="00FB3D9F"/>
    <w:rsid w:val="00FB3DF1"/>
    <w:rsid w:val="00FB3FF8"/>
    <w:rsid w:val="00FB48B6"/>
    <w:rsid w:val="00FB4B83"/>
    <w:rsid w:val="00FB4EAF"/>
    <w:rsid w:val="00FB5C8A"/>
    <w:rsid w:val="00FB63A9"/>
    <w:rsid w:val="00FB69C9"/>
    <w:rsid w:val="00FB79D5"/>
    <w:rsid w:val="00FB7FD7"/>
    <w:rsid w:val="00FC1D08"/>
    <w:rsid w:val="00FC1D88"/>
    <w:rsid w:val="00FC20D7"/>
    <w:rsid w:val="00FC4227"/>
    <w:rsid w:val="00FC42D6"/>
    <w:rsid w:val="00FC496C"/>
    <w:rsid w:val="00FC5511"/>
    <w:rsid w:val="00FC56A0"/>
    <w:rsid w:val="00FC7D2F"/>
    <w:rsid w:val="00FD034A"/>
    <w:rsid w:val="00FD0BDA"/>
    <w:rsid w:val="00FD0C9F"/>
    <w:rsid w:val="00FD3491"/>
    <w:rsid w:val="00FD3976"/>
    <w:rsid w:val="00FD39DD"/>
    <w:rsid w:val="00FD4076"/>
    <w:rsid w:val="00FD4139"/>
    <w:rsid w:val="00FD7B39"/>
    <w:rsid w:val="00FE0489"/>
    <w:rsid w:val="00FE1547"/>
    <w:rsid w:val="00FE1973"/>
    <w:rsid w:val="00FE1979"/>
    <w:rsid w:val="00FE284D"/>
    <w:rsid w:val="00FE29A9"/>
    <w:rsid w:val="00FE2C5E"/>
    <w:rsid w:val="00FE37E4"/>
    <w:rsid w:val="00FE394F"/>
    <w:rsid w:val="00FE3B3B"/>
    <w:rsid w:val="00FE4B64"/>
    <w:rsid w:val="00FE5151"/>
    <w:rsid w:val="00FE55A8"/>
    <w:rsid w:val="00FE5869"/>
    <w:rsid w:val="00FE58B9"/>
    <w:rsid w:val="00FE6AD3"/>
    <w:rsid w:val="00FE7472"/>
    <w:rsid w:val="00FF1C66"/>
    <w:rsid w:val="00FF26F6"/>
    <w:rsid w:val="00FF3694"/>
    <w:rsid w:val="00FF44B8"/>
    <w:rsid w:val="00FF5609"/>
    <w:rsid w:val="00FF5683"/>
    <w:rsid w:val="00FF59FB"/>
    <w:rsid w:val="00FF6364"/>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700C0"/>
    <w:pPr>
      <w:tabs>
        <w:tab w:val="right" w:leader="underscore" w:pos="9019"/>
      </w:tabs>
      <w:spacing w:before="120"/>
    </w:pPr>
    <w:rPr>
      <w:rFonts w:asciiTheme="majorHAnsi" w:hAnsiTheme="majorHAnsi" w:cstheme="majorHAnsi"/>
      <w:b/>
      <w:bCs/>
      <w:i/>
      <w:iCs/>
      <w:noProof/>
      <w:sz w:val="24"/>
      <w:szCs w:val="24"/>
      <w:lang w:val="en-US"/>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5072BD1-28B9-4243-B9A0-B1F01F4472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22</TotalTime>
  <Pages>18</Pages>
  <Words>6781</Words>
  <Characters>41371</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48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3707</cp:revision>
  <cp:lastPrinted>2020-11-26T12:44:00Z</cp:lastPrinted>
  <dcterms:created xsi:type="dcterms:W3CDTF">2019-07-08T12:21:00Z</dcterms:created>
  <dcterms:modified xsi:type="dcterms:W3CDTF">2020-11-30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kbW1wsjj"/&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